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D0E24C" w14:textId="20DD4D5E" w:rsidR="00E118D2" w:rsidRPr="005009AE" w:rsidRDefault="00E118D2" w:rsidP="00540EA9">
      <w:pPr>
        <w:spacing w:line="480" w:lineRule="auto"/>
        <w:outlineLvl w:val="0"/>
      </w:pPr>
      <w:r w:rsidRPr="004C1D98">
        <w:t xml:space="preserve">Targeted amplicon sequencing of </w:t>
      </w:r>
      <w:r w:rsidR="00095E0A" w:rsidRPr="004C1D98">
        <w:t>4</w:t>
      </w:r>
      <w:r w:rsidR="00193B1E" w:rsidRPr="004C1D98">
        <w:t>0</w:t>
      </w:r>
      <w:r w:rsidR="00134C6B" w:rsidRPr="004C1D98">
        <w:t xml:space="preserve"> </w:t>
      </w:r>
      <w:r w:rsidRPr="004C1D98">
        <w:t>nuclear genes supports a single intr</w:t>
      </w:r>
      <w:r w:rsidR="00490A74" w:rsidRPr="004C1D98">
        <w:t xml:space="preserve">oduction </w:t>
      </w:r>
      <w:r w:rsidR="008A1BC1">
        <w:t xml:space="preserve">and rapid radiation </w:t>
      </w:r>
      <w:r w:rsidR="00490A74" w:rsidRPr="004C1D98">
        <w:t xml:space="preserve">of Hawaiian </w:t>
      </w:r>
      <w:proofErr w:type="spellStart"/>
      <w:r w:rsidR="00490A74" w:rsidRPr="004C1D98">
        <w:rPr>
          <w:i/>
        </w:rPr>
        <w:t>Metrosideros</w:t>
      </w:r>
      <w:proofErr w:type="spellEnd"/>
      <w:r w:rsidR="00B644BB" w:rsidRPr="004C1D98">
        <w:rPr>
          <w:i/>
        </w:rPr>
        <w:t xml:space="preserve"> </w:t>
      </w:r>
      <w:r w:rsidR="005009AE">
        <w:t>(</w:t>
      </w:r>
      <w:proofErr w:type="spellStart"/>
      <w:r w:rsidR="005009AE">
        <w:t>Myrtaceae</w:t>
      </w:r>
      <w:proofErr w:type="spellEnd"/>
      <w:r w:rsidR="005009AE">
        <w:t>)</w:t>
      </w:r>
    </w:p>
    <w:p w14:paraId="36526D6B" w14:textId="0B2BAFEC" w:rsidR="00134C6B" w:rsidRPr="004C1D98" w:rsidRDefault="00134C6B">
      <w:pPr>
        <w:spacing w:line="480" w:lineRule="auto"/>
      </w:pPr>
    </w:p>
    <w:p w14:paraId="2608A782" w14:textId="20A54EC1" w:rsidR="003D61C5" w:rsidRPr="004C1D98" w:rsidRDefault="003D61C5">
      <w:pPr>
        <w:spacing w:line="480" w:lineRule="auto"/>
      </w:pPr>
      <w:r w:rsidRPr="004C1D98">
        <w:t>Julian R. Dupuis</w:t>
      </w:r>
      <w:r w:rsidR="009C557A" w:rsidRPr="004C1D98">
        <w:rPr>
          <w:vertAlign w:val="superscript"/>
        </w:rPr>
        <w:t>1,2</w:t>
      </w:r>
      <w:r w:rsidR="00FE5049">
        <w:rPr>
          <w:vertAlign w:val="superscript"/>
        </w:rPr>
        <w:t>,*</w:t>
      </w:r>
      <w:r w:rsidRPr="004C1D98">
        <w:t>, Yohan Pillon</w:t>
      </w:r>
      <w:r w:rsidR="009C557A" w:rsidRPr="004C1D98">
        <w:rPr>
          <w:vertAlign w:val="superscript"/>
        </w:rPr>
        <w:t>3,4</w:t>
      </w:r>
      <w:r w:rsidRPr="004C1D98">
        <w:t>,</w:t>
      </w:r>
      <w:r w:rsidR="009C557A" w:rsidRPr="004C1D98">
        <w:t xml:space="preserve"> Tomoko Sakishima</w:t>
      </w:r>
      <w:r w:rsidR="009C557A" w:rsidRPr="004C1D98">
        <w:rPr>
          <w:vertAlign w:val="superscript"/>
        </w:rPr>
        <w:t>4,5</w:t>
      </w:r>
      <w:r w:rsidR="009C557A" w:rsidRPr="004C1D98">
        <w:t xml:space="preserve">, </w:t>
      </w:r>
      <w:proofErr w:type="spellStart"/>
      <w:r w:rsidR="009C557A" w:rsidRPr="004C1D98">
        <w:t>Chrissen</w:t>
      </w:r>
      <w:proofErr w:type="spellEnd"/>
      <w:r w:rsidR="009C557A" w:rsidRPr="004C1D98">
        <w:t xml:space="preserve"> </w:t>
      </w:r>
      <w:r w:rsidR="00CF15DE">
        <w:t xml:space="preserve">E.C. </w:t>
      </w:r>
      <w:r w:rsidR="009C557A" w:rsidRPr="004C1D98">
        <w:t>Gemmill</w:t>
      </w:r>
      <w:r w:rsidR="004C1D98" w:rsidRPr="004C1D98">
        <w:rPr>
          <w:vertAlign w:val="superscript"/>
        </w:rPr>
        <w:t>6</w:t>
      </w:r>
      <w:r w:rsidR="009C557A" w:rsidRPr="004C1D98">
        <w:t xml:space="preserve">, </w:t>
      </w:r>
      <w:proofErr w:type="spellStart"/>
      <w:r w:rsidR="009C557A" w:rsidRPr="004C1D98">
        <w:t>Srikar</w:t>
      </w:r>
      <w:proofErr w:type="spellEnd"/>
      <w:r w:rsidR="009C557A" w:rsidRPr="004C1D98">
        <w:t xml:space="preserve"> Chamala</w:t>
      </w:r>
      <w:r w:rsidR="004C1D98" w:rsidRPr="004C1D98">
        <w:rPr>
          <w:vertAlign w:val="superscript"/>
        </w:rPr>
        <w:t>7,8</w:t>
      </w:r>
      <w:r w:rsidR="00B21537">
        <w:t xml:space="preserve">, </w:t>
      </w:r>
      <w:r w:rsidR="0019669D">
        <w:t>W. Brad Barbazuk</w:t>
      </w:r>
      <w:r w:rsidR="0019669D" w:rsidRPr="00B21537">
        <w:rPr>
          <w:vertAlign w:val="superscript"/>
        </w:rPr>
        <w:t>7</w:t>
      </w:r>
      <w:r w:rsidR="00B21537">
        <w:t xml:space="preserve">, </w:t>
      </w:r>
      <w:r w:rsidRPr="004C1D98">
        <w:t>Scott M. Geib</w:t>
      </w:r>
      <w:r w:rsidR="009C557A" w:rsidRPr="004C1D98">
        <w:rPr>
          <w:vertAlign w:val="superscript"/>
        </w:rPr>
        <w:t>2</w:t>
      </w:r>
      <w:r w:rsidRPr="004C1D98">
        <w:t>, Elizabeth A. Stacy</w:t>
      </w:r>
      <w:r w:rsidR="009C557A" w:rsidRPr="004C1D98">
        <w:rPr>
          <w:vertAlign w:val="superscript"/>
        </w:rPr>
        <w:t>4,5</w:t>
      </w:r>
      <w:r w:rsidR="00793FB3">
        <w:rPr>
          <w:vertAlign w:val="superscript"/>
        </w:rPr>
        <w:t>,</w:t>
      </w:r>
      <w:r w:rsidR="00FE5049">
        <w:rPr>
          <w:vertAlign w:val="superscript"/>
        </w:rPr>
        <w:t>*</w:t>
      </w:r>
    </w:p>
    <w:p w14:paraId="1A3D8C77" w14:textId="67753709" w:rsidR="003D61C5" w:rsidRPr="004C1D98" w:rsidRDefault="003D61C5">
      <w:pPr>
        <w:spacing w:line="480" w:lineRule="auto"/>
      </w:pPr>
    </w:p>
    <w:p w14:paraId="18C00F33" w14:textId="77777777" w:rsidR="009C557A" w:rsidRPr="004C1D98" w:rsidRDefault="009C557A">
      <w:pPr>
        <w:spacing w:line="480" w:lineRule="auto"/>
      </w:pPr>
      <w:r w:rsidRPr="004C1D98">
        <w:rPr>
          <w:vertAlign w:val="superscript"/>
        </w:rPr>
        <w:t>1</w:t>
      </w:r>
      <w:r w:rsidRPr="004C1D98">
        <w:t>U.S. Department of Agriculture-Agricultural Research Service, Daniel K. Inouye U.S. Pacific Basin Agricultural Research Center, Hilo, HI 96720, USA</w:t>
      </w:r>
    </w:p>
    <w:p w14:paraId="1B13C4DD" w14:textId="436FC651" w:rsidR="009C557A" w:rsidRPr="004C1D98" w:rsidRDefault="009C557A">
      <w:pPr>
        <w:spacing w:line="480" w:lineRule="auto"/>
      </w:pPr>
      <w:r w:rsidRPr="004C1D98">
        <w:rPr>
          <w:vertAlign w:val="superscript"/>
        </w:rPr>
        <w:t>2</w:t>
      </w:r>
      <w:r w:rsidRPr="004C1D98">
        <w:t xml:space="preserve">Department of Plant and Environmental Protection Services, University of </w:t>
      </w:r>
      <w:proofErr w:type="spellStart"/>
      <w:r w:rsidRPr="004C1D98">
        <w:t>Hawai</w:t>
      </w:r>
      <w:r w:rsidR="00CF15DE">
        <w:t>ʻ</w:t>
      </w:r>
      <w:r w:rsidRPr="004C1D98">
        <w:t>i</w:t>
      </w:r>
      <w:proofErr w:type="spellEnd"/>
      <w:r w:rsidRPr="004C1D98">
        <w:t xml:space="preserve"> at </w:t>
      </w:r>
      <w:proofErr w:type="spellStart"/>
      <w:r w:rsidRPr="004C1D98">
        <w:t>Mānoa</w:t>
      </w:r>
      <w:proofErr w:type="spellEnd"/>
      <w:r w:rsidRPr="004C1D98">
        <w:t>, Honolulu, HI 96822, USA</w:t>
      </w:r>
    </w:p>
    <w:p w14:paraId="16CD4869" w14:textId="3FCAD1AC" w:rsidR="009C557A" w:rsidRPr="004C1D98" w:rsidRDefault="009C557A">
      <w:pPr>
        <w:spacing w:line="480" w:lineRule="auto"/>
      </w:pPr>
      <w:r w:rsidRPr="004C1D98">
        <w:rPr>
          <w:vertAlign w:val="superscript"/>
        </w:rPr>
        <w:t>3</w:t>
      </w:r>
      <w:r w:rsidRPr="004C1D98">
        <w:t>LSTM, IRD, INRA, CIRAD, Mon</w:t>
      </w:r>
      <w:r w:rsidR="00026790">
        <w:t>t</w:t>
      </w:r>
      <w:r w:rsidRPr="004C1D98">
        <w:t xml:space="preserve">pellier </w:t>
      </w:r>
      <w:proofErr w:type="spellStart"/>
      <w:r w:rsidRPr="004C1D98">
        <w:t>SupAgro</w:t>
      </w:r>
      <w:proofErr w:type="spellEnd"/>
      <w:r w:rsidRPr="004C1D98">
        <w:t>, University of Montpellier, Montpellier, France</w:t>
      </w:r>
    </w:p>
    <w:p w14:paraId="79CF175C" w14:textId="3217FB4D" w:rsidR="009C557A" w:rsidRPr="004C1D98" w:rsidRDefault="009C557A">
      <w:pPr>
        <w:spacing w:line="480" w:lineRule="auto"/>
      </w:pPr>
      <w:r w:rsidRPr="004C1D98">
        <w:rPr>
          <w:vertAlign w:val="superscript"/>
        </w:rPr>
        <w:t>4</w:t>
      </w:r>
      <w:r w:rsidRPr="004C1D98">
        <w:t xml:space="preserve">Department of Biology and Tropical Conservation Biology and Environmental Science Program, University of </w:t>
      </w:r>
      <w:r w:rsidR="00CF15DE" w:rsidRPr="004C1D98">
        <w:t>Hawai</w:t>
      </w:r>
      <w:r w:rsidR="00CF15DE">
        <w:t>ʻ</w:t>
      </w:r>
      <w:r w:rsidR="00CF15DE" w:rsidRPr="004C1D98">
        <w:t>i</w:t>
      </w:r>
      <w:r w:rsidRPr="004C1D98">
        <w:t>, Hilo, HI 96720, USA</w:t>
      </w:r>
    </w:p>
    <w:p w14:paraId="76A651B3" w14:textId="2A41801F" w:rsidR="009C557A" w:rsidRDefault="009C557A">
      <w:pPr>
        <w:spacing w:line="480" w:lineRule="auto"/>
      </w:pPr>
      <w:r w:rsidRPr="004C1D98">
        <w:rPr>
          <w:vertAlign w:val="superscript"/>
        </w:rPr>
        <w:t>5</w:t>
      </w:r>
      <w:r w:rsidRPr="004C1D98">
        <w:t>School of Life Sciences, University of Nevada, Las Vegas, Nevada 89154, USA</w:t>
      </w:r>
    </w:p>
    <w:p w14:paraId="3C54EA87" w14:textId="76335A46" w:rsidR="009C557A" w:rsidRPr="004C1D98" w:rsidRDefault="004C1D98">
      <w:pPr>
        <w:spacing w:line="480" w:lineRule="auto"/>
      </w:pPr>
      <w:r w:rsidRPr="004C1D98">
        <w:rPr>
          <w:vertAlign w:val="superscript"/>
        </w:rPr>
        <w:t>6</w:t>
      </w:r>
      <w:r w:rsidR="009C557A" w:rsidRPr="004C1D98">
        <w:t>School of Science, University of Waikato</w:t>
      </w:r>
      <w:r w:rsidRPr="004C1D98">
        <w:t xml:space="preserve">, Hamilton, </w:t>
      </w:r>
      <w:r w:rsidR="00BD6DE3">
        <w:t>Aotearoa/</w:t>
      </w:r>
      <w:r w:rsidRPr="004C1D98">
        <w:t>New Zealand</w:t>
      </w:r>
    </w:p>
    <w:p w14:paraId="27DBCB5C" w14:textId="27C36FFD" w:rsidR="004C1D98" w:rsidRPr="004C1D98" w:rsidRDefault="004C1D98">
      <w:pPr>
        <w:spacing w:line="480" w:lineRule="auto"/>
      </w:pPr>
      <w:r w:rsidRPr="004C1D98">
        <w:rPr>
          <w:vertAlign w:val="superscript"/>
        </w:rPr>
        <w:t>7</w:t>
      </w:r>
      <w:r w:rsidRPr="004C1D98">
        <w:t>Department of Biology, University of Florida, Gainesville, FL 32611, USA</w:t>
      </w:r>
    </w:p>
    <w:p w14:paraId="33FAF50F" w14:textId="2B5BFFF5" w:rsidR="004C1D98" w:rsidRPr="004C1D98" w:rsidRDefault="004C1D98" w:rsidP="00793FB3">
      <w:pPr>
        <w:spacing w:line="480" w:lineRule="auto"/>
      </w:pPr>
      <w:r w:rsidRPr="004C1D98">
        <w:rPr>
          <w:vertAlign w:val="superscript"/>
        </w:rPr>
        <w:t>8</w:t>
      </w:r>
      <w:r w:rsidRPr="004C1D98">
        <w:t>Department of Pathology, Immunology and Laboratory Medicine, University of Florida, Gainesville, FL 32611, USA</w:t>
      </w:r>
    </w:p>
    <w:p w14:paraId="1F393801" w14:textId="53718C36" w:rsidR="00793FB3" w:rsidRDefault="00FE5049" w:rsidP="00793FB3">
      <w:pPr>
        <w:spacing w:line="480" w:lineRule="auto"/>
      </w:pPr>
      <w:r w:rsidRPr="00FE5049">
        <w:rPr>
          <w:vertAlign w:val="superscript"/>
        </w:rPr>
        <w:t>*</w:t>
      </w:r>
      <w:r w:rsidR="00793FB3">
        <w:t>corresponding author</w:t>
      </w:r>
      <w:r>
        <w:t>s</w:t>
      </w:r>
      <w:r w:rsidR="00793FB3">
        <w:t xml:space="preserve">: </w:t>
      </w:r>
      <w:r w:rsidR="00B61AFD">
        <w:t xml:space="preserve">JRD: </w:t>
      </w:r>
      <w:r w:rsidRPr="00B61AFD">
        <w:t>jrdupuis@hawaii.edu</w:t>
      </w:r>
      <w:r>
        <w:t xml:space="preserve">, phone: </w:t>
      </w:r>
      <w:r w:rsidR="00B61AFD">
        <w:t>808-959-4335, fax: 808-959-5470;</w:t>
      </w:r>
      <w:r>
        <w:t xml:space="preserve"> </w:t>
      </w:r>
      <w:r w:rsidR="00B61AFD">
        <w:t xml:space="preserve">EAS: </w:t>
      </w:r>
      <w:r w:rsidR="00793FB3" w:rsidRPr="00793FB3">
        <w:rPr>
          <w:rStyle w:val="go"/>
          <w:color w:val="000000" w:themeColor="text1"/>
        </w:rPr>
        <w:t>elizabeth.stacy@unlv.edu</w:t>
      </w:r>
      <w:r w:rsidR="00793FB3">
        <w:rPr>
          <w:rStyle w:val="go"/>
          <w:color w:val="000000" w:themeColor="text1"/>
        </w:rPr>
        <w:t xml:space="preserve">, phone: </w:t>
      </w:r>
      <w:r w:rsidR="00793FB3">
        <w:rPr>
          <w:rStyle w:val="field-content"/>
        </w:rPr>
        <w:t>702-895-4461, fax: 702-895-3956</w:t>
      </w:r>
    </w:p>
    <w:p w14:paraId="00001710" w14:textId="77777777" w:rsidR="0082127B" w:rsidRDefault="0082127B">
      <w:pPr>
        <w:spacing w:line="480" w:lineRule="auto"/>
      </w:pPr>
    </w:p>
    <w:p w14:paraId="67822A9D" w14:textId="01F50419" w:rsidR="0082127B" w:rsidRDefault="008A1BC1" w:rsidP="004A4FF6">
      <w:pPr>
        <w:spacing w:line="480" w:lineRule="auto"/>
        <w:outlineLvl w:val="0"/>
      </w:pPr>
      <w:r>
        <w:t xml:space="preserve">Running </w:t>
      </w:r>
      <w:r w:rsidR="00CA4C94">
        <w:t>title</w:t>
      </w:r>
      <w:r>
        <w:t>: Forty n</w:t>
      </w:r>
      <w:r w:rsidRPr="004C1D98">
        <w:t xml:space="preserve">uclear genes </w:t>
      </w:r>
      <w:r>
        <w:t xml:space="preserve">support monophyly </w:t>
      </w:r>
      <w:r w:rsidRPr="004C1D98">
        <w:t xml:space="preserve">of Hawaiian </w:t>
      </w:r>
      <w:r w:rsidRPr="004C1D98">
        <w:rPr>
          <w:i/>
        </w:rPr>
        <w:t>Metrosideros</w:t>
      </w:r>
    </w:p>
    <w:p w14:paraId="133C8082" w14:textId="48A9ED01" w:rsidR="00134C6B" w:rsidRDefault="001118C9">
      <w:pPr>
        <w:spacing w:line="480" w:lineRule="auto"/>
      </w:pPr>
      <w:r>
        <w:lastRenderedPageBreak/>
        <w:t>AB</w:t>
      </w:r>
      <w:r w:rsidR="00134C6B">
        <w:t>STRACT</w:t>
      </w:r>
    </w:p>
    <w:p w14:paraId="647DDD64" w14:textId="79D30CA0" w:rsidR="00662074" w:rsidRDefault="00BA248A">
      <w:pPr>
        <w:spacing w:line="480" w:lineRule="auto"/>
      </w:pPr>
      <w:r>
        <w:t>Compared to traditionally used plastid or ribosomal markers, n</w:t>
      </w:r>
      <w:r w:rsidR="004F13B1">
        <w:t xml:space="preserve">uclear </w:t>
      </w:r>
      <w:r>
        <w:t xml:space="preserve">gene </w:t>
      </w:r>
      <w:r w:rsidR="004F13B1">
        <w:t xml:space="preserve">markers provide </w:t>
      </w:r>
      <w:r w:rsidR="003A6D47">
        <w:t>many</w:t>
      </w:r>
      <w:r w:rsidR="004F13B1">
        <w:t xml:space="preserve"> </w:t>
      </w:r>
      <w:r>
        <w:t xml:space="preserve">advantages </w:t>
      </w:r>
      <w:r w:rsidR="00CF15DE">
        <w:t xml:space="preserve">for </w:t>
      </w:r>
      <w:r w:rsidR="001E57A7">
        <w:t>molecular systematics of plant</w:t>
      </w:r>
      <w:r w:rsidR="00B06946">
        <w:t>s</w:t>
      </w:r>
      <w:r>
        <w:t xml:space="preserve">, and high-throughput sequencing technologies are making large nuclear datasets available at an unprecedented rate. </w:t>
      </w:r>
      <w:r w:rsidR="00F17C2D">
        <w:t xml:space="preserve"> We used targeted amplicon sequencing of 44 nuclear genes to construct a time-calibrated phylogeny of genus </w:t>
      </w:r>
      <w:proofErr w:type="spellStart"/>
      <w:r w:rsidR="00F17C2D" w:rsidRPr="00BA248A">
        <w:rPr>
          <w:i/>
        </w:rPr>
        <w:t>Metrosideros</w:t>
      </w:r>
      <w:proofErr w:type="spellEnd"/>
      <w:r w:rsidR="00F17C2D">
        <w:t xml:space="preserve"> (</w:t>
      </w:r>
      <w:proofErr w:type="spellStart"/>
      <w:r w:rsidR="00F17C2D">
        <w:t>Myrtaceae</w:t>
      </w:r>
      <w:proofErr w:type="spellEnd"/>
      <w:r w:rsidR="00F17C2D">
        <w:t xml:space="preserve">), evaluate recent systematic revisions, and assess whether phylogenetic signal within </w:t>
      </w:r>
      <w:r w:rsidR="00A02EBF">
        <w:t xml:space="preserve">the </w:t>
      </w:r>
      <w:r w:rsidR="00F17C2D">
        <w:t>Hawaii</w:t>
      </w:r>
      <w:r w:rsidR="00A02EBF">
        <w:t>an Archipelago</w:t>
      </w:r>
      <w:r w:rsidR="00F17C2D">
        <w:t xml:space="preserve"> is correlated to island biogeography </w:t>
      </w:r>
      <w:r w:rsidR="00200CD8">
        <w:t>or</w:t>
      </w:r>
      <w:r w:rsidR="00F17C2D">
        <w:t xml:space="preserve"> morphological diversification.</w:t>
      </w:r>
      <w:r w:rsidR="005676AC">
        <w:t xml:space="preserve"> </w:t>
      </w:r>
      <w:r w:rsidR="008A46BE">
        <w:t xml:space="preserve">We generated a </w:t>
      </w:r>
      <w:r w:rsidR="00F17C2D">
        <w:t>final data set of</w:t>
      </w:r>
      <w:r w:rsidR="00095E0A">
        <w:t xml:space="preserve"> 4</w:t>
      </w:r>
      <w:r w:rsidR="00F17C2D">
        <w:t>0</w:t>
      </w:r>
      <w:r w:rsidR="00095E0A">
        <w:t xml:space="preserve"> nuclear genes for 1</w:t>
      </w:r>
      <w:r>
        <w:t>87</w:t>
      </w:r>
      <w:r w:rsidR="00095E0A">
        <w:t xml:space="preserve"> </w:t>
      </w:r>
      <w:r>
        <w:t>specimens</w:t>
      </w:r>
      <w:r w:rsidR="008A46BE">
        <w:t>, used multiple search heuristics and species</w:t>
      </w:r>
      <w:r w:rsidR="00421CDA">
        <w:t>-</w:t>
      </w:r>
      <w:r w:rsidR="008A46BE">
        <w:t>tree analysis to estimate a phylogeny, and incorporated new fossils for the genus to estimate divergence times across the dataset.</w:t>
      </w:r>
      <w:r w:rsidR="00F17C2D">
        <w:t xml:space="preserve"> </w:t>
      </w:r>
      <w:r w:rsidR="00AA12D9">
        <w:t xml:space="preserve">All analyses supported the monophyly of </w:t>
      </w:r>
      <w:proofErr w:type="spellStart"/>
      <w:r w:rsidR="00AA12D9" w:rsidRPr="00B73298">
        <w:rPr>
          <w:i/>
        </w:rPr>
        <w:t>Metrosideros</w:t>
      </w:r>
      <w:proofErr w:type="spellEnd"/>
      <w:r w:rsidR="0019669D">
        <w:t>,</w:t>
      </w:r>
      <w:r w:rsidR="00B73298">
        <w:t xml:space="preserve"> </w:t>
      </w:r>
      <w:r w:rsidR="00AA12D9" w:rsidRPr="00B73298">
        <w:t>including</w:t>
      </w:r>
      <w:r w:rsidR="00AA12D9">
        <w:t xml:space="preserve"> </w:t>
      </w:r>
      <w:proofErr w:type="spellStart"/>
      <w:r w:rsidR="00AA12D9">
        <w:rPr>
          <w:i/>
        </w:rPr>
        <w:t>Carpolepis</w:t>
      </w:r>
      <w:proofErr w:type="spellEnd"/>
      <w:r w:rsidR="00AA12D9">
        <w:t xml:space="preserve"> and </w:t>
      </w:r>
      <w:proofErr w:type="spellStart"/>
      <w:r w:rsidR="00AA12D9">
        <w:rPr>
          <w:i/>
        </w:rPr>
        <w:t>Tepualia</w:t>
      </w:r>
      <w:proofErr w:type="spellEnd"/>
      <w:r w:rsidR="00B06946">
        <w:t xml:space="preserve">. Hawaiian </w:t>
      </w:r>
      <w:r w:rsidR="00B06946">
        <w:rPr>
          <w:i/>
        </w:rPr>
        <w:t xml:space="preserve">Metrosideros </w:t>
      </w:r>
      <w:r w:rsidR="00B06946">
        <w:t>were monophyletic and</w:t>
      </w:r>
      <w:r w:rsidR="00F17C2D" w:rsidRPr="00F17C2D">
        <w:t xml:space="preserve"> </w:t>
      </w:r>
      <w:r w:rsidR="00F17C2D">
        <w:t>dated to 3.1 MYA</w:t>
      </w:r>
      <w:r w:rsidR="00B06946">
        <w:t xml:space="preserve"> </w:t>
      </w:r>
      <w:r w:rsidR="00200CD8">
        <w:t>using</w:t>
      </w:r>
      <w:r w:rsidR="00F17C2D">
        <w:t xml:space="preserve"> new</w:t>
      </w:r>
      <w:r w:rsidR="00B06946">
        <w:t xml:space="preserve"> fossils for the genus</w:t>
      </w:r>
      <w:r w:rsidR="00200CD8">
        <w:t>, which</w:t>
      </w:r>
      <w:r w:rsidR="00B06946">
        <w:t xml:space="preserve"> is intermediate to previous estimates </w:t>
      </w:r>
      <w:r w:rsidR="0019669D">
        <w:t xml:space="preserve">based on </w:t>
      </w:r>
      <w:r w:rsidR="009451D9">
        <w:t>nuclear ribosomal</w:t>
      </w:r>
      <w:r w:rsidR="00200CD8">
        <w:t>/</w:t>
      </w:r>
      <w:r w:rsidR="00B06946">
        <w:t xml:space="preserve">chloroplast </w:t>
      </w:r>
      <w:r w:rsidR="009451D9">
        <w:t>loci</w:t>
      </w:r>
      <w:r w:rsidR="00B06946">
        <w:t xml:space="preserve"> </w:t>
      </w:r>
      <w:r w:rsidR="00B21839">
        <w:t>and calibrat</w:t>
      </w:r>
      <w:r w:rsidR="009451D9">
        <w:t>ed</w:t>
      </w:r>
      <w:r w:rsidR="00B21839">
        <w:t xml:space="preserve"> with</w:t>
      </w:r>
      <w:r w:rsidR="00B06946">
        <w:t xml:space="preserve"> island ages. Within the Hawaiian </w:t>
      </w:r>
      <w:r w:rsidR="00B06946">
        <w:rPr>
          <w:i/>
        </w:rPr>
        <w:t>Metrosideros</w:t>
      </w:r>
      <w:r w:rsidR="006D035A">
        <w:t xml:space="preserve"> clade</w:t>
      </w:r>
      <w:r w:rsidR="00B06946">
        <w:t xml:space="preserve">, we </w:t>
      </w:r>
      <w:r w:rsidR="008A46BE">
        <w:t>observed</w:t>
      </w:r>
      <w:r w:rsidR="00B06946">
        <w:t xml:space="preserve"> short branch lengths </w:t>
      </w:r>
      <w:r w:rsidR="007C49B6">
        <w:t>and unresolved relationships</w:t>
      </w:r>
      <w:r w:rsidR="009451D9">
        <w:t>, and</w:t>
      </w:r>
      <w:r w:rsidR="00B06946">
        <w:t xml:space="preserve"> </w:t>
      </w:r>
      <w:r w:rsidR="007C49B6">
        <w:t xml:space="preserve">phylogenetic patterns </w:t>
      </w:r>
      <w:r w:rsidR="009451D9">
        <w:t xml:space="preserve">were not concordant </w:t>
      </w:r>
      <w:r w:rsidR="007C49B6">
        <w:t xml:space="preserve">with </w:t>
      </w:r>
      <w:r w:rsidR="00CF15DE">
        <w:t xml:space="preserve">biogeographic hypotheses of </w:t>
      </w:r>
      <w:r w:rsidR="007C49B6">
        <w:t>island progression</w:t>
      </w:r>
      <w:r w:rsidR="00CF15DE">
        <w:t>,</w:t>
      </w:r>
      <w:r w:rsidR="00B06946">
        <w:t xml:space="preserve"> </w:t>
      </w:r>
      <w:r w:rsidR="00026790">
        <w:t xml:space="preserve">or </w:t>
      </w:r>
      <w:r w:rsidR="009451D9">
        <w:t>the delineation of taxa or morphotypes</w:t>
      </w:r>
      <w:r w:rsidR="007C49B6">
        <w:t>. Average nucleotide diversity was relatively consistent</w:t>
      </w:r>
      <w:r w:rsidR="006D035A">
        <w:t xml:space="preserve"> across the Hawaiian I</w:t>
      </w:r>
      <w:r w:rsidR="0019669D">
        <w:t>slands</w:t>
      </w:r>
      <w:r w:rsidR="007C49B6">
        <w:t xml:space="preserve"> with the exception of slightly lower diversity </w:t>
      </w:r>
      <w:r w:rsidR="0019669D">
        <w:t>o</w:t>
      </w:r>
      <w:r w:rsidR="007C49B6">
        <w:t>n Kaua</w:t>
      </w:r>
      <w:r w:rsidR="005009AE">
        <w:t>ʻ</w:t>
      </w:r>
      <w:r w:rsidR="007C49B6">
        <w:t>i.</w:t>
      </w:r>
      <w:r w:rsidR="005676AC">
        <w:rPr>
          <w:b/>
          <w:i/>
        </w:rPr>
        <w:t xml:space="preserve"> </w:t>
      </w:r>
      <w:r w:rsidR="00564520">
        <w:t xml:space="preserve">These results provide a data-rich estimate of the timing of a single introduction of </w:t>
      </w:r>
      <w:r w:rsidR="00564520">
        <w:rPr>
          <w:i/>
        </w:rPr>
        <w:t>Metrosideros</w:t>
      </w:r>
      <w:r w:rsidR="0032030F">
        <w:t xml:space="preserve"> to </w:t>
      </w:r>
      <w:r w:rsidR="007835BA">
        <w:t xml:space="preserve">Hawai‘i </w:t>
      </w:r>
      <w:r w:rsidR="00564520" w:rsidRPr="006D035A">
        <w:t xml:space="preserve">and </w:t>
      </w:r>
      <w:r w:rsidR="006D035A">
        <w:t>highlight the need for molecular markers with higher evolutionary rates for resolution of relationships within this recent radiation</w:t>
      </w:r>
      <w:r w:rsidR="00564520">
        <w:t>.</w:t>
      </w:r>
    </w:p>
    <w:p w14:paraId="442B8FD2" w14:textId="53486EB1" w:rsidR="00FD1407" w:rsidRDefault="00572AC3">
      <w:pPr>
        <w:spacing w:line="480" w:lineRule="auto"/>
      </w:pPr>
      <w:r>
        <w:t>KEY WORDS</w:t>
      </w:r>
      <w:r w:rsidR="00CA4C94">
        <w:t xml:space="preserve"> </w:t>
      </w:r>
      <w:r w:rsidR="00FD1407">
        <w:t>island biogeography; molecular dating; next-generation sequencing;</w:t>
      </w:r>
      <w:r w:rsidR="00FD1407" w:rsidRPr="00FD1407">
        <w:t xml:space="preserve"> </w:t>
      </w:r>
      <w:r w:rsidR="00FD1407">
        <w:t xml:space="preserve">Pacific Islands; </w:t>
      </w:r>
      <w:proofErr w:type="spellStart"/>
      <w:r w:rsidR="00FD1407">
        <w:t>phylogenomics</w:t>
      </w:r>
      <w:proofErr w:type="spellEnd"/>
    </w:p>
    <w:p w14:paraId="08D8F60A" w14:textId="77777777" w:rsidR="00572AC3" w:rsidRDefault="00572AC3">
      <w:pPr>
        <w:spacing w:line="480" w:lineRule="auto"/>
      </w:pPr>
    </w:p>
    <w:p w14:paraId="7291DD15" w14:textId="14982F41" w:rsidR="00D8417C" w:rsidRDefault="00D8417C">
      <w:pPr>
        <w:spacing w:line="480" w:lineRule="auto"/>
        <w:outlineLvl w:val="0"/>
      </w:pPr>
      <w:r>
        <w:lastRenderedPageBreak/>
        <w:t>INTRODUCTION</w:t>
      </w:r>
    </w:p>
    <w:p w14:paraId="644991A9" w14:textId="68BC508E" w:rsidR="00736375" w:rsidRDefault="00D8417C">
      <w:pPr>
        <w:spacing w:line="480" w:lineRule="auto"/>
      </w:pPr>
      <w:r>
        <w:tab/>
      </w:r>
      <w:r w:rsidR="00747FA2">
        <w:t>Plant m</w:t>
      </w:r>
      <w:r w:rsidR="003B3B53">
        <w:t xml:space="preserve">olecular systematics has historically been dominated by the use of relatively few </w:t>
      </w:r>
      <w:r w:rsidR="000C0D16">
        <w:t>plastid (e.g.</w:t>
      </w:r>
      <w:r w:rsidR="007835BA">
        <w:t>,</w:t>
      </w:r>
      <w:r w:rsidR="000C0D16">
        <w:t xml:space="preserve"> </w:t>
      </w:r>
      <w:proofErr w:type="spellStart"/>
      <w:r w:rsidR="000C0D16" w:rsidRPr="000C0D16">
        <w:rPr>
          <w:i/>
        </w:rPr>
        <w:t>mat</w:t>
      </w:r>
      <w:r w:rsidR="000C0D16" w:rsidRPr="001F10CF">
        <w:rPr>
          <w:iCs/>
        </w:rPr>
        <w:t>K</w:t>
      </w:r>
      <w:proofErr w:type="spellEnd"/>
      <w:r w:rsidR="000C0D16" w:rsidRPr="000C0D16">
        <w:t>,</w:t>
      </w:r>
      <w:r w:rsidR="000C0D16" w:rsidRPr="000C0D16">
        <w:rPr>
          <w:i/>
        </w:rPr>
        <w:t xml:space="preserve"> </w:t>
      </w:r>
      <w:proofErr w:type="spellStart"/>
      <w:r w:rsidR="000C0D16" w:rsidRPr="000C0D16">
        <w:rPr>
          <w:i/>
        </w:rPr>
        <w:t>ndh</w:t>
      </w:r>
      <w:r w:rsidR="000C0D16" w:rsidRPr="001F10CF">
        <w:rPr>
          <w:iCs/>
        </w:rPr>
        <w:t>F</w:t>
      </w:r>
      <w:proofErr w:type="spellEnd"/>
      <w:r w:rsidR="000C0D16" w:rsidRPr="000C0D16">
        <w:t>,</w:t>
      </w:r>
      <w:r w:rsidR="000C0D16" w:rsidRPr="000C0D16">
        <w:rPr>
          <w:i/>
        </w:rPr>
        <w:t xml:space="preserve"> </w:t>
      </w:r>
      <w:proofErr w:type="spellStart"/>
      <w:r w:rsidR="000C0D16" w:rsidRPr="000C0D16">
        <w:rPr>
          <w:i/>
        </w:rPr>
        <w:t>rbc</w:t>
      </w:r>
      <w:r w:rsidR="000C0D16" w:rsidRPr="001F10CF">
        <w:rPr>
          <w:iCs/>
        </w:rPr>
        <w:t>L</w:t>
      </w:r>
      <w:proofErr w:type="spellEnd"/>
      <w:r w:rsidR="005D5495">
        <w:rPr>
          <w:i/>
        </w:rPr>
        <w:t xml:space="preserve"> </w:t>
      </w:r>
      <w:proofErr w:type="spellStart"/>
      <w:r w:rsidR="005D5495">
        <w:rPr>
          <w:i/>
        </w:rPr>
        <w:t>trn</w:t>
      </w:r>
      <w:r w:rsidR="005D5495" w:rsidRPr="001F10CF">
        <w:rPr>
          <w:iCs/>
        </w:rPr>
        <w:t>H</w:t>
      </w:r>
      <w:r w:rsidR="005D5495">
        <w:rPr>
          <w:i/>
        </w:rPr>
        <w:t>-psb</w:t>
      </w:r>
      <w:r w:rsidR="005D5495" w:rsidRPr="001F10CF">
        <w:rPr>
          <w:iCs/>
        </w:rPr>
        <w:t>A</w:t>
      </w:r>
      <w:proofErr w:type="spellEnd"/>
      <w:r w:rsidR="005D5495">
        <w:t xml:space="preserve">, </w:t>
      </w:r>
      <w:proofErr w:type="spellStart"/>
      <w:r w:rsidR="000C0D16" w:rsidRPr="000C0D16">
        <w:rPr>
          <w:i/>
        </w:rPr>
        <w:t>trnL</w:t>
      </w:r>
      <w:proofErr w:type="spellEnd"/>
      <w:r w:rsidR="000C0D16" w:rsidRPr="000C0D16">
        <w:rPr>
          <w:i/>
        </w:rPr>
        <w:t>-</w:t>
      </w:r>
      <w:r w:rsidR="000C0D16" w:rsidRPr="001F10CF">
        <w:rPr>
          <w:iCs/>
        </w:rPr>
        <w:t>F</w:t>
      </w:r>
      <w:r w:rsidR="000C0D16">
        <w:t xml:space="preserve">) or </w:t>
      </w:r>
      <w:r w:rsidR="00BD6DE3">
        <w:t xml:space="preserve">nuclear </w:t>
      </w:r>
      <w:r w:rsidR="000C0D16">
        <w:t>ribosomal (e.g.</w:t>
      </w:r>
      <w:r w:rsidR="008E48A1">
        <w:t>,</w:t>
      </w:r>
      <w:r w:rsidR="000C0D16">
        <w:t xml:space="preserve"> </w:t>
      </w:r>
      <w:r w:rsidR="000C0D16" w:rsidRPr="002939B9">
        <w:t>ETS</w:t>
      </w:r>
      <w:r w:rsidR="000C0D16" w:rsidRPr="00BD6DE3">
        <w:t xml:space="preserve">, </w:t>
      </w:r>
      <w:r w:rsidR="000C0D16" w:rsidRPr="002939B9">
        <w:t>ITS</w:t>
      </w:r>
      <w:r w:rsidR="000C0D16">
        <w:t xml:space="preserve">, 18S, 26S) </w:t>
      </w:r>
      <w:r w:rsidR="003B3B53">
        <w:t>markers</w:t>
      </w:r>
      <w:r w:rsidR="00D735F3">
        <w:t xml:space="preserve"> </w:t>
      </w:r>
      <w:r w:rsidR="00EB19B8">
        <w:fldChar w:fldCharType="begin">
          <w:fldData xml:space="preserve">PEVuZE5vdGU+PENpdGU+PEF1dGhvcj5PbG1zdGVhZDwvQXV0aG9yPjxZZWFyPjE5OTQ8L1llYXI+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</w:fldData>
        </w:fldChar>
      </w:r>
      <w:r w:rsidR="00FF0099">
        <w:instrText xml:space="preserve"> ADDIN EN.CITE </w:instrText>
      </w:r>
      <w:r w:rsidR="00FF0099">
        <w:fldChar w:fldCharType="begin">
          <w:fldData xml:space="preserve">PEVuZE5vdGU+PENpdGU+PEF1dGhvcj5PbG1zdGVhZDwvQXV0aG9yPjxZZWFyPjE5OTQ8L1llYXI+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</w:fldData>
        </w:fldChar>
      </w:r>
      <w:r w:rsidR="00FF0099">
        <w:instrText xml:space="preserve"> ADDIN EN.CITE.DATA </w:instrText>
      </w:r>
      <w:r w:rsidR="00FF0099">
        <w:fldChar w:fldCharType="end"/>
      </w:r>
      <w:r w:rsidR="00EB19B8">
        <w:fldChar w:fldCharType="separate"/>
      </w:r>
      <w:r w:rsidR="000D30CF">
        <w:rPr>
          <w:noProof/>
        </w:rPr>
        <w:t>(Hollingsworth et al. 2009; Kress 2017; Olmstead and Palmer 1994; Soltis and Soltis 1998)</w:t>
      </w:r>
      <w:r w:rsidR="00EB19B8">
        <w:fldChar w:fldCharType="end"/>
      </w:r>
      <w:r w:rsidR="003B3B53">
        <w:t>.</w:t>
      </w:r>
      <w:r w:rsidR="009F35EE">
        <w:t xml:space="preserve"> </w:t>
      </w:r>
      <w:r w:rsidR="00026790">
        <w:t>The u</w:t>
      </w:r>
      <w:r w:rsidR="00377654">
        <w:t>tility of universal primers, relatively simple</w:t>
      </w:r>
      <w:r w:rsidR="00126D54">
        <w:t xml:space="preserve"> </w:t>
      </w:r>
      <w:r w:rsidR="00377654">
        <w:t>dynamics of inheritance and evolution</w:t>
      </w:r>
      <w:r w:rsidR="003634E5">
        <w:t xml:space="preserve">, and expected </w:t>
      </w:r>
      <w:proofErr w:type="spellStart"/>
      <w:r w:rsidR="003634E5">
        <w:t>orthology</w:t>
      </w:r>
      <w:proofErr w:type="spellEnd"/>
      <w:r w:rsidR="003634E5">
        <w:t xml:space="preserve"> </w:t>
      </w:r>
      <w:r w:rsidR="00215CBA">
        <w:t xml:space="preserve">have facilitated the wide use of these markers </w:t>
      </w:r>
      <w:r w:rsidR="00722FA6">
        <w:fldChar w:fldCharType="begin">
          <w:fldData xml:space="preserve">PEVuZE5vdGU+PENpdGU+PEF1dGhvcj5LZWxjaG5lcjwvQXV0aG9yPjxZZWFyPjIwMDA8L1llYXI+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</w:fldData>
        </w:fldChar>
      </w:r>
      <w:r w:rsidR="00FF0099">
        <w:instrText xml:space="preserve"> ADDIN EN.CITE </w:instrText>
      </w:r>
      <w:r w:rsidR="00FF0099">
        <w:fldChar w:fldCharType="begin">
          <w:fldData xml:space="preserve">PEVuZE5vdGU+PENpdGU+PEF1dGhvcj5LZWxjaG5lcjwvQXV0aG9yPjxZZWFyPjIwMDA8L1llYXI+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</w:fldData>
        </w:fldChar>
      </w:r>
      <w:r w:rsidR="00FF0099">
        <w:instrText xml:space="preserve"> ADDIN EN.CITE.DATA </w:instrText>
      </w:r>
      <w:r w:rsidR="00FF0099">
        <w:fldChar w:fldCharType="end"/>
      </w:r>
      <w:r w:rsidR="00722FA6">
        <w:fldChar w:fldCharType="separate"/>
      </w:r>
      <w:r w:rsidR="000D30CF">
        <w:rPr>
          <w:noProof/>
        </w:rPr>
        <w:t>(Kelchner 2000; Olmstead and Palmer 1994; Soltis and Soltis 1998)</w:t>
      </w:r>
      <w:r w:rsidR="00722FA6">
        <w:fldChar w:fldCharType="end"/>
      </w:r>
      <w:r w:rsidR="005C0566">
        <w:t xml:space="preserve">. Nuclear </w:t>
      </w:r>
      <w:r w:rsidR="00E41794">
        <w:t>genes</w:t>
      </w:r>
      <w:r w:rsidR="005C0566">
        <w:t>, on</w:t>
      </w:r>
      <w:r w:rsidR="00925D22">
        <w:t xml:space="preserve"> the other hand, have bee</w:t>
      </w:r>
      <w:r w:rsidR="00E41794">
        <w:t>n</w:t>
      </w:r>
      <w:r w:rsidR="00925D22">
        <w:t xml:space="preserve"> less</w:t>
      </w:r>
      <w:r w:rsidR="0019669D">
        <w:t xml:space="preserve"> </w:t>
      </w:r>
      <w:r w:rsidR="005C0566">
        <w:t>widely adopted in plant molecular systematics</w:t>
      </w:r>
      <w:r w:rsidR="0062673F">
        <w:t xml:space="preserve">, mostly </w:t>
      </w:r>
      <w:r w:rsidR="005C0566">
        <w:t>due to</w:t>
      </w:r>
      <w:r w:rsidR="0062673F">
        <w:t xml:space="preserve"> the</w:t>
      </w:r>
      <w:r w:rsidR="005C0566">
        <w:t xml:space="preserve"> difficulty in </w:t>
      </w:r>
      <w:r w:rsidR="00925D22">
        <w:t>isolating and identifying orthologous genes</w:t>
      </w:r>
      <w:r w:rsidR="00E41794">
        <w:t>,</w:t>
      </w:r>
      <w:r w:rsidR="00925D22">
        <w:t xml:space="preserve"> as well as more compli</w:t>
      </w:r>
      <w:r w:rsidR="00E41794">
        <w:t xml:space="preserve">cated evolutionary dynamics </w:t>
      </w:r>
      <w:r w:rsidR="0062673F">
        <w:fldChar w:fldCharType="begin">
          <w:fldData xml:space="preserve">PEVuZE5vdGU+PENpdGU+PEF1dGhvcj5aaW1tZXI8L0F1dGhvcj48WWVhcj4yMDEyPC9ZZWFyPjxS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==
</w:fldData>
        </w:fldChar>
      </w:r>
      <w:r w:rsidR="00FF0099">
        <w:instrText xml:space="preserve"> ADDIN EN.CITE </w:instrText>
      </w:r>
      <w:r w:rsidR="00FF0099">
        <w:fldChar w:fldCharType="begin">
          <w:fldData xml:space="preserve">PEVuZE5vdGU+PENpdGU+PEF1dGhvcj5aaW1tZXI8L0F1dGhvcj48WWVhcj4yMDEyPC9ZZWFyPjxS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==
</w:fldData>
        </w:fldChar>
      </w:r>
      <w:r w:rsidR="00FF0099">
        <w:instrText xml:space="preserve"> ADDIN EN.CITE.DATA </w:instrText>
      </w:r>
      <w:r w:rsidR="00FF0099">
        <w:fldChar w:fldCharType="end"/>
      </w:r>
      <w:r w:rsidR="0062673F">
        <w:fldChar w:fldCharType="separate"/>
      </w:r>
      <w:r w:rsidR="000D30CF">
        <w:rPr>
          <w:noProof/>
        </w:rPr>
        <w:t>(Pillon et al. 2013b; Sang 2002; Small et al. 2004; Zimmer and Wen 2012)</w:t>
      </w:r>
      <w:r w:rsidR="0062673F">
        <w:fldChar w:fldCharType="end"/>
      </w:r>
      <w:r w:rsidR="00825068">
        <w:t xml:space="preserve"> and longer coalescence times relative to cytoplasmic genes </w:t>
      </w:r>
      <w:r w:rsidR="00775853">
        <w:fldChar w:fldCharType="begin"/>
      </w:r>
      <w:r w:rsidR="00FF0099">
        <w:instrText xml:space="preserve"> ADDIN EN.CITE &lt;EndNote&gt;&lt;Cite&gt;&lt;Author&gt;Pillon&lt;/Author&gt;&lt;Year&gt;2013&lt;/Year&gt;&lt;RecNum&gt;2868&lt;/RecNum&gt;&lt;DisplayText&gt;(Moore 1995; Pillon et al. 2013a)&lt;/DisplayText&gt;&lt;record&gt;&lt;rec-number&gt;2868&lt;/rec-number&gt;&lt;foreign-keys&gt;&lt;key app="EN" db-id="d9252dt58ae5w2e5vadxxtxuf0vx2aexda92" timestamp="1542730386"&gt;2868&lt;/key&gt;&lt;key app="ENWeb" db-id=""&gt;0&lt;/key&gt;&lt;/foreign-keys&gt;&lt;ref-type name="Journal Article"&gt;17&lt;/ref-type&gt;&lt;contributors&gt;&lt;authors&gt;&lt;author&gt;Pillon, Y.&lt;/author&gt;&lt;author&gt;Johansen, J.&lt;/author&gt;&lt;author&gt;Sakishima, T.&lt;/author&gt;&lt;author&gt;Chamala, S.&lt;/author&gt;&lt;author&gt;Barbazuk, W. B.&lt;/author&gt;&lt;author&gt;Roalson, E. H.&lt;/author&gt;&lt;author&gt;Price, D. K.&lt;/author&gt;&lt;author&gt;Stacy, E. A.&lt;/author&gt;&lt;/authors&gt;&lt;/contributors&gt;&lt;titles&gt;&lt;title&gt;Potential use of low-copy nuclear genes in DNA barcoding: a comparison with plastid genes in two Hawaiian plant radiations&lt;/title&gt;&lt;secondary-title&gt;BMC Evolutionary Biology&lt;/secondary-title&gt;&lt;/titles&gt;&lt;periodical&gt;&lt;full-title&gt;BMC Evolutionary Biology&lt;/full-title&gt;&lt;abbr-1&gt;BMC Evol Biol&lt;/abbr-1&gt;&lt;/periodical&gt;&lt;pages&gt;35&lt;/pages&gt;&lt;volume&gt;13&lt;/volume&gt;&lt;dates&gt;&lt;year&gt;2013&lt;/year&gt;&lt;/dates&gt;&lt;urls&gt;&lt;/urls&gt;&lt;/record&gt;&lt;/Cite&gt;&lt;Cite&gt;&lt;Author&gt;Moore&lt;/Author&gt;&lt;Year&gt;1995&lt;/Year&gt;&lt;RecNum&gt;2956&lt;/RecNum&gt;&lt;record&gt;&lt;rec-number&gt;2956&lt;/rec-number&gt;&lt;foreign-keys&gt;&lt;key app="EN" db-id="d9252dt58ae5w2e5vadxxtxuf0vx2aexda92" timestamp="1555335556"&gt;2956&lt;/key&gt;&lt;key app="ENWeb" db-id=""&gt;0&lt;/key&gt;&lt;/foreign-keys&gt;&lt;ref-type name="Journal Article"&gt;17&lt;/ref-type&gt;&lt;contributors&gt;&lt;authors&gt;&lt;author&gt;Moore, W. S.&lt;/author&gt;&lt;/authors&gt;&lt;/contributors&gt;&lt;titles&gt;&lt;title&gt;Inferring phylogenies from mtDNA variation: mitochondrial-gene trees versus nuclear-gene trees&lt;/title&gt;&lt;secondary-title&gt;Evolution&lt;/secondary-title&gt;&lt;/titles&gt;&lt;periodical&gt;&lt;full-title&gt;Evolution&lt;/full-title&gt;&lt;/periodical&gt;&lt;pages&gt;718-726&lt;/pages&gt;&lt;volume&gt;49&lt;/volume&gt;&lt;number&gt;4&lt;/number&gt;&lt;dates&gt;&lt;year&gt;1995&lt;/year&gt;&lt;/dates&gt;&lt;urls&gt;&lt;/urls&gt;&lt;electronic-resource-num&gt;https://www.jstor.org/stable/2410325 &lt;/electronic-resource-num&gt;&lt;/record&gt;&lt;/Cite&gt;&lt;/EndNote&gt;</w:instrText>
      </w:r>
      <w:r w:rsidR="00775853">
        <w:fldChar w:fldCharType="separate"/>
      </w:r>
      <w:r w:rsidR="000D30CF">
        <w:rPr>
          <w:noProof/>
        </w:rPr>
        <w:t>(Moore 1995; Pillon et al. 2013a)</w:t>
      </w:r>
      <w:r w:rsidR="00775853">
        <w:fldChar w:fldCharType="end"/>
      </w:r>
      <w:r w:rsidR="0062673F">
        <w:t xml:space="preserve">. </w:t>
      </w:r>
      <w:r w:rsidR="00674658">
        <w:t>D</w:t>
      </w:r>
      <w:r w:rsidR="0062673F">
        <w:t xml:space="preserve">espite these difficulties, </w:t>
      </w:r>
      <w:r w:rsidR="00925D22">
        <w:t>nuclear genes often exhibit fast</w:t>
      </w:r>
      <w:r w:rsidR="00865FEB">
        <w:t>er</w:t>
      </w:r>
      <w:r w:rsidR="00925D22">
        <w:t xml:space="preserve"> overall rates of evolution </w:t>
      </w:r>
      <w:r w:rsidR="00865FEB">
        <w:t xml:space="preserve">than plastid or ribosomal </w:t>
      </w:r>
      <w:r w:rsidR="0095677F">
        <w:t>loci</w:t>
      </w:r>
      <w:r w:rsidR="00865FEB">
        <w:t xml:space="preserve"> and provide a wealth of unlinked </w:t>
      </w:r>
      <w:r w:rsidR="00D237B0">
        <w:t>loci</w:t>
      </w:r>
      <w:r w:rsidR="00865FEB">
        <w:t xml:space="preserve"> for phylogenetic inference </w:t>
      </w:r>
      <w:r w:rsidR="00865FEB" w:rsidRPr="004C073C">
        <w:fldChar w:fldCharType="begin">
          <w:fldData xml:space="preserve">PEVuZE5vdGU+PENpdGU+PEF1dGhvcj5TbWFsbDwvQXV0aG9yPjxZZWFyPjIwMDQ8L1llYXI+PFJl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</w:fldData>
        </w:fldChar>
      </w:r>
      <w:r w:rsidR="00FF0099">
        <w:instrText xml:space="preserve"> ADDIN EN.CITE </w:instrText>
      </w:r>
      <w:r w:rsidR="00FF0099">
        <w:fldChar w:fldCharType="begin">
          <w:fldData xml:space="preserve">PEVuZE5vdGU+PENpdGU+PEF1dGhvcj5TbWFsbDwvQXV0aG9yPjxZZWFyPjIwMDQ8L1llYXI+PFJl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</w:fldData>
        </w:fldChar>
      </w:r>
      <w:r w:rsidR="00FF0099">
        <w:instrText xml:space="preserve"> ADDIN EN.CITE.DATA </w:instrText>
      </w:r>
      <w:r w:rsidR="00FF0099">
        <w:fldChar w:fldCharType="end"/>
      </w:r>
      <w:r w:rsidR="00865FEB" w:rsidRPr="004C073C">
        <w:fldChar w:fldCharType="separate"/>
      </w:r>
      <w:r w:rsidR="000D30CF">
        <w:rPr>
          <w:noProof/>
        </w:rPr>
        <w:t>(Duarte et al. 2010; Small et al. 2004)</w:t>
      </w:r>
      <w:r w:rsidR="00865FEB" w:rsidRPr="004C073C">
        <w:fldChar w:fldCharType="end"/>
      </w:r>
      <w:r w:rsidR="00865FEB">
        <w:t xml:space="preserve">. </w:t>
      </w:r>
      <w:r w:rsidR="0062673F">
        <w:t>When properly characterized, nuclear genes can provide great insight into phylogenetic relationships</w:t>
      </w:r>
      <w:r w:rsidR="00925D22">
        <w:t xml:space="preserve"> </w:t>
      </w:r>
      <w:r w:rsidR="00AC6B4C">
        <w:fldChar w:fldCharType="begin">
          <w:fldData xml:space="preserve">PEVuZE5vdGU+PENpdGU+PEF1dGhvcj5DYXJzdGVuczwvQXV0aG9yPjxZZWFyPjIwMTM8L1llYXI+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</w:fldData>
        </w:fldChar>
      </w:r>
      <w:r w:rsidR="00FF0099">
        <w:instrText xml:space="preserve"> ADDIN EN.CITE </w:instrText>
      </w:r>
      <w:r w:rsidR="00FF0099">
        <w:fldChar w:fldCharType="begin">
          <w:fldData xml:space="preserve">PEVuZE5vdGU+PENpdGU+PEF1dGhvcj5DYXJzdGVuczwvQXV0aG9yPjxZZWFyPjIwMTM8L1llYXI+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</w:fldData>
        </w:fldChar>
      </w:r>
      <w:r w:rsidR="00FF0099">
        <w:instrText xml:space="preserve"> ADDIN EN.CITE.DATA </w:instrText>
      </w:r>
      <w:r w:rsidR="00FF0099">
        <w:fldChar w:fldCharType="end"/>
      </w:r>
      <w:r w:rsidR="00AC6B4C">
        <w:fldChar w:fldCharType="separate"/>
      </w:r>
      <w:r w:rsidR="000D30CF">
        <w:rPr>
          <w:noProof/>
        </w:rPr>
        <w:t>(Bailey and Doyle 1999; Carstens and Satler 2013; Oh and Potter 2003; Sang 2002; Syring et al. 2005)</w:t>
      </w:r>
      <w:r w:rsidR="00AC6B4C">
        <w:fldChar w:fldCharType="end"/>
      </w:r>
      <w:r w:rsidR="0062673F">
        <w:t xml:space="preserve">, and provide powerful means to explore introgression, hybridization, and ancient </w:t>
      </w:r>
      <w:proofErr w:type="spellStart"/>
      <w:r w:rsidR="0062673F">
        <w:t>allopolyploidization</w:t>
      </w:r>
      <w:proofErr w:type="spellEnd"/>
      <w:r w:rsidR="0062673F">
        <w:t xml:space="preserve"> events </w:t>
      </w:r>
      <w:r w:rsidR="0062673F">
        <w:fldChar w:fldCharType="begin">
          <w:fldData xml:space="preserve">PEVuZE5vdGU+PENpdGU+PEF1dGhvcj5TYW5nPC9BdXRob3I+PFllYXI+MjAwMjwvWWVhcj48UmVj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</w:fldData>
        </w:fldChar>
      </w:r>
      <w:r w:rsidR="00FF0099">
        <w:instrText xml:space="preserve"> ADDIN EN.CITE </w:instrText>
      </w:r>
      <w:r w:rsidR="00FF0099">
        <w:fldChar w:fldCharType="begin">
          <w:fldData xml:space="preserve">PEVuZE5vdGU+PENpdGU+PEF1dGhvcj5TYW5nPC9BdXRob3I+PFllYXI+MjAwMjwvWWVhcj48UmVj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</w:fldData>
        </w:fldChar>
      </w:r>
      <w:r w:rsidR="00FF0099">
        <w:instrText xml:space="preserve"> ADDIN EN.CITE.DATA </w:instrText>
      </w:r>
      <w:r w:rsidR="00FF0099">
        <w:fldChar w:fldCharType="end"/>
      </w:r>
      <w:r w:rsidR="0062673F">
        <w:fldChar w:fldCharType="separate"/>
      </w:r>
      <w:r w:rsidR="000D30CF">
        <w:rPr>
          <w:noProof/>
        </w:rPr>
        <w:t>(Duarte et al. 2010; Sang 2002; Wendel and Doyle 1998)</w:t>
      </w:r>
      <w:r w:rsidR="0062673F">
        <w:fldChar w:fldCharType="end"/>
      </w:r>
      <w:r w:rsidR="0062673F">
        <w:t xml:space="preserve">. </w:t>
      </w:r>
      <w:r w:rsidR="00775853">
        <w:t>Additionally, h</w:t>
      </w:r>
      <w:r w:rsidR="0062673F">
        <w:t>igh-throughput sequencing</w:t>
      </w:r>
      <w:r w:rsidR="00674658">
        <w:t xml:space="preserve"> </w:t>
      </w:r>
      <w:r w:rsidR="007C5CA0">
        <w:t xml:space="preserve">technologies </w:t>
      </w:r>
      <w:r w:rsidR="00A653FB">
        <w:t>have facilitated monumental leaps in generating nuclear gene data</w:t>
      </w:r>
      <w:r w:rsidR="0019669D">
        <w:t>,</w:t>
      </w:r>
      <w:r w:rsidR="00A653FB">
        <w:t xml:space="preserve"> </w:t>
      </w:r>
      <w:r w:rsidR="00775853">
        <w:t xml:space="preserve">which </w:t>
      </w:r>
      <w:r w:rsidR="0019669D">
        <w:t>is</w:t>
      </w:r>
      <w:r w:rsidR="00775853">
        <w:t xml:space="preserve"> greatly increas</w:t>
      </w:r>
      <w:r w:rsidR="0019669D">
        <w:t>ing capacity for</w:t>
      </w:r>
      <w:r w:rsidR="00775853">
        <w:t xml:space="preserve"> genomic-scale</w:t>
      </w:r>
      <w:r w:rsidR="00A653FB">
        <w:t xml:space="preserve"> phylogenetic inference in plants </w:t>
      </w:r>
      <w:r w:rsidR="00A653FB">
        <w:fldChar w:fldCharType="begin">
          <w:fldData xml:space="preserve">PEVuZE5vdGU+PENpdGU+PEF1dGhvcj5kZSBTb3VzYTwvQXV0aG9yPjxZZWFyPjIwMTQ8L1llYXI+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</w:fldData>
        </w:fldChar>
      </w:r>
      <w:r w:rsidR="00FF0099">
        <w:instrText xml:space="preserve"> ADDIN EN.CITE </w:instrText>
      </w:r>
      <w:r w:rsidR="00FF0099">
        <w:fldChar w:fldCharType="begin">
          <w:fldData xml:space="preserve">PEVuZE5vdGU+PENpdGU+PEF1dGhvcj5kZSBTb3VzYTwvQXV0aG9yPjxZZWFyPjIwMTQ8L1llYXI+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</w:fldData>
        </w:fldChar>
      </w:r>
      <w:r w:rsidR="00FF0099">
        <w:instrText xml:space="preserve"> ADDIN EN.CITE.DATA </w:instrText>
      </w:r>
      <w:r w:rsidR="00FF0099">
        <w:fldChar w:fldCharType="end"/>
      </w:r>
      <w:r w:rsidR="00A653FB">
        <w:fldChar w:fldCharType="separate"/>
      </w:r>
      <w:r w:rsidR="000D30CF">
        <w:rPr>
          <w:noProof/>
        </w:rPr>
        <w:t>(de Sousa et al. 2014; Duarte et al. 2010; Straub et al. 2012; Uribe-Convers et al. 2016; Weitemier et al. 2014; Zimmer and Wen 2015)</w:t>
      </w:r>
      <w:r w:rsidR="00A653FB">
        <w:fldChar w:fldCharType="end"/>
      </w:r>
      <w:r w:rsidR="00A653FB">
        <w:t>.</w:t>
      </w:r>
      <w:r w:rsidR="003E529A">
        <w:t xml:space="preserve"> </w:t>
      </w:r>
    </w:p>
    <w:p w14:paraId="14F70BB7" w14:textId="01985279" w:rsidR="0098279B" w:rsidRPr="0098279B" w:rsidRDefault="00D8417C">
      <w:pPr>
        <w:spacing w:line="480" w:lineRule="auto"/>
        <w:ind w:firstLine="720"/>
      </w:pPr>
      <w:proofErr w:type="spellStart"/>
      <w:r w:rsidRPr="00775853">
        <w:rPr>
          <w:i/>
        </w:rPr>
        <w:t>Metrosideros</w:t>
      </w:r>
      <w:proofErr w:type="spellEnd"/>
      <w:r w:rsidR="0098279B">
        <w:t xml:space="preserve"> </w:t>
      </w:r>
      <w:r w:rsidR="0098279B" w:rsidRPr="0098279B">
        <w:t xml:space="preserve">Banks ex </w:t>
      </w:r>
      <w:proofErr w:type="spellStart"/>
      <w:r w:rsidR="0098279B" w:rsidRPr="0098279B">
        <w:t>Gaertn</w:t>
      </w:r>
      <w:proofErr w:type="spellEnd"/>
      <w:r w:rsidR="0098279B" w:rsidRPr="0098279B">
        <w:t xml:space="preserve">. </w:t>
      </w:r>
      <w:r w:rsidR="00BD6DE3">
        <w:t>(</w:t>
      </w:r>
      <w:proofErr w:type="spellStart"/>
      <w:r w:rsidR="00BD6DE3">
        <w:t>Myrtaceae</w:t>
      </w:r>
      <w:proofErr w:type="spellEnd"/>
      <w:r w:rsidR="00BD6DE3">
        <w:t xml:space="preserve">) </w:t>
      </w:r>
      <w:r w:rsidR="0098279B">
        <w:t xml:space="preserve">is a medium-sized genus (ca. </w:t>
      </w:r>
      <w:r w:rsidR="00A2607D">
        <w:t>60</w:t>
      </w:r>
      <w:r w:rsidR="0098279B">
        <w:t xml:space="preserve"> species) of woody plants </w:t>
      </w:r>
      <w:r w:rsidR="0095677F">
        <w:t xml:space="preserve">comprising </w:t>
      </w:r>
      <w:r w:rsidR="00780412">
        <w:t xml:space="preserve">trees, </w:t>
      </w:r>
      <w:r w:rsidR="0095677F">
        <w:t>shrubs, vines and mat plants that are</w:t>
      </w:r>
      <w:r w:rsidR="00780412">
        <w:t xml:space="preserve"> </w:t>
      </w:r>
      <w:r w:rsidR="0098279B">
        <w:t xml:space="preserve">distributed predominantly </w:t>
      </w:r>
      <w:r w:rsidR="00BD6DE3">
        <w:lastRenderedPageBreak/>
        <w:t>across</w:t>
      </w:r>
      <w:r w:rsidR="00780412">
        <w:t xml:space="preserve"> the</w:t>
      </w:r>
      <w:r w:rsidR="00BD6DE3">
        <w:t xml:space="preserve"> islands of </w:t>
      </w:r>
      <w:r w:rsidR="0098279B">
        <w:t>the Pacific</w:t>
      </w:r>
      <w:r w:rsidR="00F57C18">
        <w:t xml:space="preserve"> </w:t>
      </w:r>
      <w:r w:rsidR="00F57C18">
        <w:fldChar w:fldCharType="begin"/>
      </w:r>
      <w:r w:rsidR="000D30CF">
        <w:instrText xml:space="preserve"> ADDIN EN.CITE &lt;EndNote&gt;&lt;Cite&gt;&lt;Author&gt;Govaerts&lt;/Author&gt;&lt;Year&gt;2008&lt;/Year&gt;&lt;RecNum&gt;2931&lt;/RecNum&gt;&lt;DisplayText&gt;(Govaerts et al. 2008)&lt;/DisplayText&gt;&lt;record&gt;&lt;rec-number&gt;2931&lt;/rec-number&gt;&lt;foreign-keys&gt;&lt;key app="EN" db-id="d9252dt58ae5w2e5vadxxtxuf0vx2aexda92" timestamp="1552422725"&gt;2931&lt;/key&gt;&lt;/foreign-keys&gt;&lt;ref-type name="Book"&gt;6&lt;/ref-type&gt;&lt;contributors&gt;&lt;authors&gt;&lt;author&gt;Govaerts, R.&lt;/author&gt;&lt;author&gt;Sobral, N.&lt;/author&gt;&lt;author&gt;Ashton, P.&lt;/author&gt;&lt;author&gt;Barrie, F.&lt;/author&gt;&lt;author&gt;Holst, B. K.&lt;/author&gt;&lt;author&gt;Landrum, L. L.&lt;/author&gt;&lt;author&gt;Matsumoto, K.&lt;/author&gt;&lt;author&gt;Fernanda Mazine, F.&lt;/author&gt;&lt;author&gt;Nic Lughada, E.&lt;/author&gt;&lt;author&gt;Proença, C.&lt;/author&gt;&lt;/authors&gt;&lt;/contributors&gt;&lt;titles&gt;&lt;title&gt;World Checklist of Myrtaceae: 1-455&lt;/title&gt;&lt;/titles&gt;&lt;dates&gt;&lt;year&gt;2008&lt;/year&gt;&lt;/dates&gt;&lt;pub-location&gt;Royal Botanical Gardens, Kew&lt;/pub-location&gt;&lt;publisher&gt;Kew Publishing&lt;/publisher&gt;&lt;urls&gt;&lt;/urls&gt;&lt;/record&gt;&lt;/Cite&gt;&lt;/EndNote&gt;</w:instrText>
      </w:r>
      <w:r w:rsidR="00F57C18">
        <w:fldChar w:fldCharType="separate"/>
      </w:r>
      <w:r w:rsidR="000D30CF">
        <w:rPr>
          <w:noProof/>
        </w:rPr>
        <w:t>(Govaerts et al. 2008)</w:t>
      </w:r>
      <w:r w:rsidR="00F57C18">
        <w:fldChar w:fldCharType="end"/>
      </w:r>
      <w:r w:rsidR="0098279B">
        <w:t>.</w:t>
      </w:r>
      <w:r w:rsidR="00B5705A">
        <w:t xml:space="preserve"> R</w:t>
      </w:r>
      <w:r w:rsidR="0098279B">
        <w:t xml:space="preserve">ecent </w:t>
      </w:r>
      <w:r w:rsidR="00B5705A">
        <w:t xml:space="preserve">work by </w:t>
      </w:r>
      <w:r w:rsidR="00775853">
        <w:fldChar w:fldCharType="begin"/>
      </w:r>
      <w:r w:rsidR="00FF0099">
        <w:instrText xml:space="preserve"> ADDIN EN.CITE &lt;EndNote&gt;&lt;Cite AuthorYear="1"&gt;&lt;Author&gt;Pillon&lt;/Author&gt;&lt;Year&gt;2015&lt;/Year&gt;&lt;RecNum&gt;2319&lt;/RecNum&gt;&lt;DisplayText&gt;Pillon et al. (2015)&lt;/DisplayText&gt;&lt;record&gt;&lt;rec-number&gt;2319&lt;/rec-number&gt;&lt;foreign-keys&gt;&lt;key app="EN" db-id="d9252dt58ae5w2e5vadxxtxuf0vx2aexda92" timestamp="1498594860"&gt;2319&lt;/key&gt;&lt;key app="ENWeb" db-id=""&gt;0&lt;/key&gt;&lt;/foreign-keys&gt;&lt;ref-type name="Journal Article"&gt;17&lt;/ref-type&gt;&lt;contributors&gt;&lt;authors&gt;&lt;author&gt;Pillon, Yohan&lt;/author&gt;&lt;author&gt;Lucas, Eve&lt;/author&gt;&lt;author&gt;Johansen, Jennifer B.&lt;/author&gt;&lt;author&gt;Sakishima, Tomoko&lt;/author&gt;&lt;author&gt;Hall, Brian&lt;/author&gt;&lt;author&gt;Geib, Scott M.&lt;/author&gt;&lt;author&gt;Stacy, Elizabeth A.&lt;/author&gt;&lt;/authors&gt;&lt;/contributors&gt;&lt;titles&gt;&lt;title&gt;&lt;style face="normal" font="default" size="100%"&gt;An expanded &lt;/style&gt;&lt;style face="italic" font="default" size="100%"&gt;Metrosideros&lt;/style&gt;&lt;style face="normal" font="default" size="100%"&gt; (Myrtaceae) to include &lt;/style&gt;&lt;style face="italic" font="default" size="100%"&gt;Carpolepis&lt;/style&gt;&lt;style face="normal" font="default" size="100%"&gt; and &lt;/style&gt;&lt;style face="italic" font="default" size="100%"&gt;Tepualia&lt;/style&gt;&lt;style face="normal" font="default" size="100%"&gt; based on nuclear genes&lt;/style&gt;&lt;/title&gt;&lt;secondary-title&gt;Systematic Botany&lt;/secondary-title&gt;&lt;/titles&gt;&lt;periodical&gt;&lt;full-title&gt;Systematic Botany&lt;/full-title&gt;&lt;abbr-1&gt;Syst Bot&lt;/abbr-1&gt;&lt;/periodical&gt;&lt;pages&gt;782-790&lt;/pages&gt;&lt;volume&gt;40&lt;/volume&gt;&lt;number&gt;3&lt;/number&gt;&lt;dates&gt;&lt;year&gt;2015&lt;/year&gt;&lt;/dates&gt;&lt;isbn&gt;03636445&amp;#xD;15482324&lt;/isbn&gt;&lt;urls&gt;&lt;/urls&gt;&lt;electronic-resource-num&gt;10.1600/036364415x689249&lt;/electronic-resource-num&gt;&lt;/record&gt;&lt;/Cite&gt;&lt;/EndNote&gt;</w:instrText>
      </w:r>
      <w:r w:rsidR="00775853">
        <w:fldChar w:fldCharType="separate"/>
      </w:r>
      <w:r w:rsidR="00775853">
        <w:rPr>
          <w:noProof/>
        </w:rPr>
        <w:t>Pillon et al. (2015)</w:t>
      </w:r>
      <w:r w:rsidR="00775853">
        <w:fldChar w:fldCharType="end"/>
      </w:r>
      <w:r w:rsidR="00775853">
        <w:t xml:space="preserve"> </w:t>
      </w:r>
      <w:r w:rsidR="00B5705A">
        <w:t xml:space="preserve">based on ITS and five single-copy nuclear genes </w:t>
      </w:r>
      <w:r w:rsidR="0098279B">
        <w:t xml:space="preserve">expanded </w:t>
      </w:r>
      <w:proofErr w:type="spellStart"/>
      <w:r w:rsidR="0098279B" w:rsidRPr="00775853">
        <w:rPr>
          <w:i/>
        </w:rPr>
        <w:t>Metrosideros</w:t>
      </w:r>
      <w:proofErr w:type="spellEnd"/>
      <w:r w:rsidR="0098279B">
        <w:t xml:space="preserve"> to include </w:t>
      </w:r>
      <w:proofErr w:type="spellStart"/>
      <w:r w:rsidR="0098279B" w:rsidRPr="00775853">
        <w:rPr>
          <w:i/>
        </w:rPr>
        <w:t>Carpolepis</w:t>
      </w:r>
      <w:proofErr w:type="spellEnd"/>
      <w:r w:rsidR="0098279B">
        <w:t xml:space="preserve"> J.W.</w:t>
      </w:r>
      <w:r w:rsidR="009679B3">
        <w:t xml:space="preserve"> </w:t>
      </w:r>
      <w:r w:rsidR="0098279B">
        <w:t>Dawson</w:t>
      </w:r>
      <w:r w:rsidR="00775853">
        <w:t>,</w:t>
      </w:r>
      <w:r w:rsidR="0098279B">
        <w:t xml:space="preserve"> endemic to New Caledonia</w:t>
      </w:r>
      <w:r w:rsidR="00775853">
        <w:t>,</w:t>
      </w:r>
      <w:r w:rsidR="0098279B">
        <w:t xml:space="preserve"> and the monotypic </w:t>
      </w:r>
      <w:proofErr w:type="spellStart"/>
      <w:r w:rsidR="0098279B" w:rsidRPr="00775853">
        <w:rPr>
          <w:i/>
        </w:rPr>
        <w:t>Tepualia</w:t>
      </w:r>
      <w:proofErr w:type="spellEnd"/>
      <w:r w:rsidR="0098279B">
        <w:t xml:space="preserve"> </w:t>
      </w:r>
      <w:proofErr w:type="spellStart"/>
      <w:r w:rsidR="0098279B">
        <w:t>Griseb</w:t>
      </w:r>
      <w:proofErr w:type="spellEnd"/>
      <w:r w:rsidR="0098279B">
        <w:t xml:space="preserve">. of </w:t>
      </w:r>
      <w:r w:rsidR="00B5705A">
        <w:t>Chile and Argentina. This broad circumscription of</w:t>
      </w:r>
      <w:r w:rsidR="00B21537">
        <w:t xml:space="preserve"> t</w:t>
      </w:r>
      <w:r w:rsidR="005B43B5">
        <w:t xml:space="preserve">he genus </w:t>
      </w:r>
      <w:r w:rsidR="0098279B" w:rsidRPr="00775853">
        <w:rPr>
          <w:i/>
        </w:rPr>
        <w:t>Metrosideros</w:t>
      </w:r>
      <w:r w:rsidR="0098279B">
        <w:t xml:space="preserve"> </w:t>
      </w:r>
      <w:r w:rsidR="00B5705A">
        <w:t xml:space="preserve">is </w:t>
      </w:r>
      <w:r w:rsidR="0098279B">
        <w:t xml:space="preserve">equivalent to tribe </w:t>
      </w:r>
      <w:proofErr w:type="spellStart"/>
      <w:r w:rsidR="0098279B">
        <w:t>Metrosidereae</w:t>
      </w:r>
      <w:proofErr w:type="spellEnd"/>
      <w:r w:rsidR="00B5705A">
        <w:t xml:space="preserve"> </w:t>
      </w:r>
      <w:proofErr w:type="spellStart"/>
      <w:r w:rsidR="005B43B5">
        <w:t>sensu</w:t>
      </w:r>
      <w:proofErr w:type="spellEnd"/>
      <w:r w:rsidR="00F57C18">
        <w:t xml:space="preserve"> </w:t>
      </w:r>
      <w:r w:rsidR="00F57C18">
        <w:fldChar w:fldCharType="begin"/>
      </w:r>
      <w:r w:rsidR="00F57C18">
        <w:instrText xml:space="preserve"> ADDIN EN.CITE &lt;EndNote&gt;&lt;Cite AuthorYear="1"&gt;&lt;Author&gt;Wilson&lt;/Author&gt;&lt;Year&gt;2011&lt;/Year&gt;&lt;RecNum&gt;2932&lt;/RecNum&gt;&lt;DisplayText&gt;Wilson (2011)&lt;/DisplayText&gt;&lt;record&gt;&lt;rec-number&gt;2932&lt;/rec-number&gt;&lt;foreign-keys&gt;&lt;key app="EN" db-id="d9252dt58ae5w2e5vadxxtxuf0vx2aexda92" timestamp="1552422841"&gt;2932&lt;/key&gt;&lt;/foreign-keys&gt;&lt;ref-type name="Book Section"&gt;5&lt;/ref-type&gt;&lt;contributors&gt;&lt;authors&gt;&lt;author&gt;Wilson, P. G.&lt;/author&gt;&lt;/authors&gt;&lt;secondary-authors&gt;&lt;author&gt;Kubitzki, K.&lt;/author&gt;&lt;/secondary-authors&gt;&lt;/contributors&gt;&lt;titles&gt;&lt;title&gt;Myrtaceae&lt;/title&gt;&lt;secondary-title&gt;The families and genera of vascular plants. Volume X. Sapindales, Cucurbitales, Myrtaceae&lt;/secondary-title&gt;&lt;/titles&gt;&lt;pages&gt;212-271&lt;/pages&gt;&lt;dates&gt;&lt;year&gt;2011&lt;/year&gt;&lt;/dates&gt;&lt;pub-location&gt;Heidelberg&lt;/pub-location&gt;&lt;publisher&gt;Springer-Verlag&lt;/publisher&gt;&lt;urls&gt;&lt;/urls&gt;&lt;/record&gt;&lt;/Cite&gt;&lt;/EndNote&gt;</w:instrText>
      </w:r>
      <w:r w:rsidR="00F57C18">
        <w:fldChar w:fldCharType="separate"/>
      </w:r>
      <w:r w:rsidR="00F57C18">
        <w:rPr>
          <w:noProof/>
        </w:rPr>
        <w:t>Wilson (2011)</w:t>
      </w:r>
      <w:r w:rsidR="00F57C18">
        <w:fldChar w:fldCharType="end"/>
      </w:r>
      <w:r w:rsidR="00A21EAA">
        <w:t xml:space="preserve">, however </w:t>
      </w:r>
      <w:r w:rsidR="00B5705A">
        <w:t>the basal relationships remain unresolved</w:t>
      </w:r>
      <w:r w:rsidR="0098279B">
        <w:t>.</w:t>
      </w:r>
      <w:r w:rsidR="00775853">
        <w:t xml:space="preserve"> </w:t>
      </w:r>
      <w:r w:rsidR="00CF3491" w:rsidRPr="002502DD">
        <w:rPr>
          <w:i/>
        </w:rPr>
        <w:t>Metrosideros</w:t>
      </w:r>
      <w:r w:rsidR="00B21839">
        <w:t xml:space="preserve"> </w:t>
      </w:r>
      <w:r w:rsidR="002502DD">
        <w:t>belongs</w:t>
      </w:r>
      <w:r w:rsidR="00CF3491">
        <w:t xml:space="preserve"> to the BKMMST clade </w:t>
      </w:r>
      <w:r w:rsidR="002502DD">
        <w:fldChar w:fldCharType="begin"/>
      </w:r>
      <w:r w:rsidR="00FF0099">
        <w:instrText xml:space="preserve"> ADDIN EN.CITE &lt;EndNote&gt;&lt;Cite&gt;&lt;Author&gt;Biffin&lt;/Author&gt;&lt;Year&gt;2010&lt;/Year&gt;&lt;RecNum&gt;2906&lt;/RecNum&gt;&lt;DisplayText&gt;(Biffin et al. 2010)&lt;/DisplayText&gt;&lt;record&gt;&lt;rec-number&gt;2906&lt;/rec-number&gt;&lt;foreign-keys&gt;&lt;key app="EN" db-id="d9252dt58ae5w2e5vadxxtxuf0vx2aexda92" timestamp="1550781589"&gt;2906&lt;/key&gt;&lt;key app="ENWeb" db-id=""&gt;0&lt;/key&gt;&lt;/foreign-keys&gt;&lt;ref-type name="Journal Article"&gt;17&lt;/ref-type&gt;&lt;contributors&gt;&lt;authors&gt;&lt;author&gt;Biffin, E.&lt;/author&gt;&lt;author&gt;Lucas, E. J.&lt;/author&gt;&lt;author&gt;Craven, L. A.&lt;/author&gt;&lt;author&gt;Ribeiro da Costa, I.&lt;/author&gt;&lt;author&gt;Harrington, M. G.&lt;/author&gt;&lt;author&gt;Crisp, M. D.&lt;/author&gt;&lt;/authors&gt;&lt;/contributors&gt;&lt;auth-address&gt;The Australian National University, Canberra, ACT 0200, Australia. Edward.biffin@adelaide.edu.au&lt;/auth-address&gt;&lt;titles&gt;&lt;title&gt;Evolution of exceptional species richness among lineages of fleshy-fruited Myrtaceae&lt;/title&gt;&lt;secondary-title&gt;Annals of Botany&lt;/secondary-title&gt;&lt;/titles&gt;&lt;periodical&gt;&lt;full-title&gt;Annals of Botany&lt;/full-title&gt;&lt;abbr-1&gt;Ann Bot&lt;/abbr-1&gt;&lt;/periodical&gt;&lt;pages&gt;79-93&lt;/pages&gt;&lt;volume&gt;106&lt;/volume&gt;&lt;number&gt;1&lt;/number&gt;&lt;edition&gt;2010/05/14&lt;/edition&gt;&lt;keywords&gt;&lt;keyword&gt;Bayes Theorem&lt;/keyword&gt;&lt;keyword&gt;*Evolution, Molecular&lt;/keyword&gt;&lt;keyword&gt;Fruit/genetics&lt;/keyword&gt;&lt;keyword&gt;Myrtaceae/*classification/*genetics&lt;/keyword&gt;&lt;keyword&gt;Phylogeny&lt;/keyword&gt;&lt;keyword&gt;Plasmids/genetics&lt;/keyword&gt;&lt;/keywords&gt;&lt;dates&gt;&lt;year&gt;2010&lt;/year&gt;&lt;pub-dates&gt;&lt;date&gt;Jul&lt;/date&gt;&lt;/pub-dates&gt;&lt;/dates&gt;&lt;isbn&gt;1095-8290 (Electronic)&amp;#xD;0305-7364 (Linking)&lt;/isbn&gt;&lt;accession-num&gt;20462850&lt;/accession-num&gt;&lt;urls&gt;&lt;related-urls&gt;&lt;url&gt;https://www.ncbi.nlm.nih.gov/pubmed/20462850&lt;/url&gt;&lt;/related-urls&gt;&lt;/urls&gt;&lt;custom2&gt;PMC2889796&lt;/custom2&gt;&lt;electronic-resource-num&gt;10.1093/aob/mcq088&lt;/electronic-resource-num&gt;&lt;/record&gt;&lt;/Cite&gt;&lt;/EndNote&gt;</w:instrText>
      </w:r>
      <w:r w:rsidR="002502DD">
        <w:fldChar w:fldCharType="separate"/>
      </w:r>
      <w:r w:rsidR="000D30CF">
        <w:rPr>
          <w:noProof/>
        </w:rPr>
        <w:t>(Biffin et al. 2010)</w:t>
      </w:r>
      <w:r w:rsidR="002502DD">
        <w:fldChar w:fldCharType="end"/>
      </w:r>
      <w:r w:rsidR="00CF3491">
        <w:t xml:space="preserve">, </w:t>
      </w:r>
      <w:r w:rsidR="002502DD">
        <w:t xml:space="preserve">which </w:t>
      </w:r>
      <w:r w:rsidR="00CF3491">
        <w:t xml:space="preserve">includes </w:t>
      </w:r>
      <w:r w:rsidR="00BD6DE3">
        <w:t xml:space="preserve">the </w:t>
      </w:r>
      <w:r w:rsidR="005D5495">
        <w:t>tribes</w:t>
      </w:r>
      <w:r w:rsidR="005B43B5">
        <w:t xml:space="preserve"> </w:t>
      </w:r>
      <w:proofErr w:type="spellStart"/>
      <w:r w:rsidR="00CF3491" w:rsidRPr="00CF3491">
        <w:t>Backho</w:t>
      </w:r>
      <w:r w:rsidR="00CF3491">
        <w:t>usieae</w:t>
      </w:r>
      <w:proofErr w:type="spellEnd"/>
      <w:r w:rsidR="00CF3491">
        <w:t xml:space="preserve">, </w:t>
      </w:r>
      <w:proofErr w:type="spellStart"/>
      <w:r w:rsidR="00CF3491">
        <w:t>Kanieae</w:t>
      </w:r>
      <w:proofErr w:type="spellEnd"/>
      <w:r w:rsidR="00CF3491">
        <w:t xml:space="preserve">, </w:t>
      </w:r>
      <w:proofErr w:type="spellStart"/>
      <w:r w:rsidR="00CF3491">
        <w:t>Metrosidereae</w:t>
      </w:r>
      <w:proofErr w:type="spellEnd"/>
      <w:r w:rsidR="00CF3491">
        <w:t xml:space="preserve">, </w:t>
      </w:r>
      <w:proofErr w:type="spellStart"/>
      <w:r w:rsidR="00CF3491" w:rsidRPr="00CF3491">
        <w:t>Myrteae</w:t>
      </w:r>
      <w:proofErr w:type="spellEnd"/>
      <w:r w:rsidR="00CF3491" w:rsidRPr="00CF3491">
        <w:t xml:space="preserve">, </w:t>
      </w:r>
      <w:proofErr w:type="spellStart"/>
      <w:r w:rsidR="00CF3491" w:rsidRPr="00CF3491">
        <w:t>Syzygieae</w:t>
      </w:r>
      <w:proofErr w:type="spellEnd"/>
      <w:r w:rsidR="00B071C1">
        <w:t>,</w:t>
      </w:r>
      <w:r w:rsidR="00CF3491" w:rsidRPr="00CF3491">
        <w:t xml:space="preserve"> </w:t>
      </w:r>
      <w:proofErr w:type="spellStart"/>
      <w:r w:rsidR="00CF3491" w:rsidRPr="00CF3491">
        <w:t>Tristanieae</w:t>
      </w:r>
      <w:proofErr w:type="spellEnd"/>
      <w:r w:rsidR="00CF3491">
        <w:t xml:space="preserve">, and the unplaced genus </w:t>
      </w:r>
      <w:proofErr w:type="spellStart"/>
      <w:r w:rsidR="00CF3491" w:rsidRPr="002502DD">
        <w:rPr>
          <w:i/>
        </w:rPr>
        <w:t>Cloezia</w:t>
      </w:r>
      <w:proofErr w:type="spellEnd"/>
      <w:r w:rsidR="00B071C1">
        <w:t xml:space="preserve"> </w:t>
      </w:r>
      <w:proofErr w:type="spellStart"/>
      <w:r w:rsidR="00B071C1">
        <w:t>Brongn</w:t>
      </w:r>
      <w:proofErr w:type="spellEnd"/>
      <w:r w:rsidR="00B071C1">
        <w:t>. &amp; Gris</w:t>
      </w:r>
      <w:r w:rsidR="007B2E98">
        <w:t xml:space="preserve"> </w:t>
      </w:r>
      <w:r w:rsidR="007B2E98">
        <w:fldChar w:fldCharType="begin">
          <w:fldData xml:space="preserve">PEVuZE5vdGU+PENpdGU+PEF1dGhvcj5CaWZmaW48L0F1dGhvcj48WWVhcj4yMDEwPC9ZZWFyPjxS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</w:fldData>
        </w:fldChar>
      </w:r>
      <w:r w:rsidR="00FF0099">
        <w:instrText xml:space="preserve"> ADDIN EN.CITE </w:instrText>
      </w:r>
      <w:r w:rsidR="00FF0099">
        <w:fldChar w:fldCharType="begin">
          <w:fldData xml:space="preserve">PEVuZE5vdGU+PENpdGU+PEF1dGhvcj5CaWZmaW48L0F1dGhvcj48WWVhcj4yMDEwPC9ZZWFyPjxS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</w:fldData>
        </w:fldChar>
      </w:r>
      <w:r w:rsidR="00FF0099">
        <w:instrText xml:space="preserve"> ADDIN EN.CITE.DATA </w:instrText>
      </w:r>
      <w:r w:rsidR="00FF0099">
        <w:fldChar w:fldCharType="end"/>
      </w:r>
      <w:r w:rsidR="007B2E98">
        <w:fldChar w:fldCharType="separate"/>
      </w:r>
      <w:r w:rsidR="007B2E98">
        <w:rPr>
          <w:noProof/>
        </w:rPr>
        <w:t>(for various treatments, see Biffin et al. 2010; Wilson 2011)</w:t>
      </w:r>
      <w:r w:rsidR="007B2E98">
        <w:fldChar w:fldCharType="end"/>
      </w:r>
      <w:r w:rsidR="00B071C1">
        <w:t xml:space="preserve">, but the relationships </w:t>
      </w:r>
      <w:r w:rsidR="002502DD">
        <w:t>within this group are</w:t>
      </w:r>
      <w:r w:rsidR="00B071C1">
        <w:t xml:space="preserve"> unresolved.</w:t>
      </w:r>
      <w:r w:rsidR="002502DD" w:rsidRPr="002502DD">
        <w:t xml:space="preserve"> </w:t>
      </w:r>
      <w:r w:rsidR="002502DD">
        <w:fldChar w:fldCharType="begin"/>
      </w:r>
      <w:r w:rsidR="00FF0099">
        <w:instrText xml:space="preserve"> ADDIN EN.CITE &lt;EndNote&gt;&lt;Cite AuthorYear="1"&gt;&lt;Author&gt;Pillon&lt;/Author&gt;&lt;Year&gt;2015&lt;/Year&gt;&lt;RecNum&gt;2319&lt;/RecNum&gt;&lt;DisplayText&gt;Pillon et al. (2015)&lt;/DisplayText&gt;&lt;record&gt;&lt;rec-number&gt;2319&lt;/rec-number&gt;&lt;foreign-keys&gt;&lt;key app="EN" db-id="d9252dt58ae5w2e5vadxxtxuf0vx2aexda92" timestamp="1498594860"&gt;2319&lt;/key&gt;&lt;key app="ENWeb" db-id=""&gt;0&lt;/key&gt;&lt;/foreign-keys&gt;&lt;ref-type name="Journal Article"&gt;17&lt;/ref-type&gt;&lt;contributors&gt;&lt;authors&gt;&lt;author&gt;Pillon, Yohan&lt;/author&gt;&lt;author&gt;Lucas, Eve&lt;/author&gt;&lt;author&gt;Johansen, Jennifer B.&lt;/author&gt;&lt;author&gt;Sakishima, Tomoko&lt;/author&gt;&lt;author&gt;Hall, Brian&lt;/author&gt;&lt;author&gt;Geib, Scott M.&lt;/author&gt;&lt;author&gt;Stacy, Elizabeth A.&lt;/author&gt;&lt;/authors&gt;&lt;/contributors&gt;&lt;titles&gt;&lt;title&gt;&lt;style face="normal" font="default" size="100%"&gt;An expanded &lt;/style&gt;&lt;style face="italic" font="default" size="100%"&gt;Metrosideros&lt;/style&gt;&lt;style face="normal" font="default" size="100%"&gt; (Myrtaceae) to include &lt;/style&gt;&lt;style face="italic" font="default" size="100%"&gt;Carpolepis&lt;/style&gt;&lt;style face="normal" font="default" size="100%"&gt; and &lt;/style&gt;&lt;style face="italic" font="default" size="100%"&gt;Tepualia&lt;/style&gt;&lt;style face="normal" font="default" size="100%"&gt; based on nuclear genes&lt;/style&gt;&lt;/title&gt;&lt;secondary-title&gt;Systematic Botany&lt;/secondary-title&gt;&lt;/titles&gt;&lt;periodical&gt;&lt;full-title&gt;Systematic Botany&lt;/full-title&gt;&lt;abbr-1&gt;Syst Bot&lt;/abbr-1&gt;&lt;/periodical&gt;&lt;pages&gt;782-790&lt;/pages&gt;&lt;volume&gt;40&lt;/volume&gt;&lt;number&gt;3&lt;/number&gt;&lt;dates&gt;&lt;year&gt;2015&lt;/year&gt;&lt;/dates&gt;&lt;isbn&gt;03636445&amp;#xD;15482324&lt;/isbn&gt;&lt;urls&gt;&lt;/urls&gt;&lt;electronic-resource-num&gt;10.1600/036364415x689249&lt;/electronic-resource-num&gt;&lt;/record&gt;&lt;/Cite&gt;&lt;/EndNote&gt;</w:instrText>
      </w:r>
      <w:r w:rsidR="002502DD">
        <w:fldChar w:fldCharType="separate"/>
      </w:r>
      <w:r w:rsidR="002502DD">
        <w:rPr>
          <w:noProof/>
        </w:rPr>
        <w:t>Pillon et al. (2015)</w:t>
      </w:r>
      <w:r w:rsidR="002502DD">
        <w:fldChar w:fldCharType="end"/>
      </w:r>
      <w:r w:rsidR="002502DD">
        <w:t xml:space="preserve"> concluded that resolving phylogenetic relationships within </w:t>
      </w:r>
      <w:r w:rsidR="002502DD" w:rsidRPr="00775853">
        <w:rPr>
          <w:i/>
        </w:rPr>
        <w:t>Metrosideros</w:t>
      </w:r>
      <w:r w:rsidR="002502DD">
        <w:t xml:space="preserve"> will require a large number of nuclear genes.</w:t>
      </w:r>
    </w:p>
    <w:p w14:paraId="6918C43A" w14:textId="7AD65C61" w:rsidR="00D24B68" w:rsidRDefault="00B5705A">
      <w:pPr>
        <w:spacing w:line="480" w:lineRule="auto"/>
      </w:pPr>
      <w:r>
        <w:tab/>
      </w:r>
      <w:r w:rsidR="002502DD" w:rsidRPr="002502DD">
        <w:rPr>
          <w:i/>
        </w:rPr>
        <w:t>Metrosideros</w:t>
      </w:r>
      <w:r w:rsidR="00B21537">
        <w:rPr>
          <w:i/>
        </w:rPr>
        <w:t xml:space="preserve"> </w:t>
      </w:r>
      <w:r w:rsidR="00B21537" w:rsidRPr="009679B3">
        <w:t>spp</w:t>
      </w:r>
      <w:r w:rsidR="00B21537">
        <w:rPr>
          <w:i/>
        </w:rPr>
        <w:t>.</w:t>
      </w:r>
      <w:r w:rsidR="00185635">
        <w:t xml:space="preserve"> </w:t>
      </w:r>
      <w:r w:rsidR="00B21537">
        <w:t>are</w:t>
      </w:r>
      <w:r w:rsidR="00185635">
        <w:t xml:space="preserve"> present on most high islands of the Pacific (except Micronesia), </w:t>
      </w:r>
      <w:r w:rsidR="0095677F">
        <w:t xml:space="preserve">where they are a common component of ridge vegetative communities, and certain early-successional taxa are </w:t>
      </w:r>
      <w:r w:rsidR="00780412">
        <w:t>pioneer</w:t>
      </w:r>
      <w:r w:rsidR="0095677F">
        <w:t>s</w:t>
      </w:r>
      <w:r w:rsidR="00780412">
        <w:t xml:space="preserve"> on </w:t>
      </w:r>
      <w:r w:rsidR="0095677F">
        <w:t xml:space="preserve">new </w:t>
      </w:r>
      <w:r w:rsidR="00780412">
        <w:t xml:space="preserve">lava flows </w:t>
      </w:r>
      <w:r w:rsidR="0095677F">
        <w:t>on volcanic islands</w:t>
      </w:r>
      <w:r w:rsidR="00B404D6">
        <w:t xml:space="preserve">. </w:t>
      </w:r>
      <w:r w:rsidR="008E48A1">
        <w:t xml:space="preserve">Of particular interest to biogeographers is determining when and how the genus reached these remote islands, particularly the Hawaiian Islands, which form the most isolated archipelago on Earth. </w:t>
      </w:r>
      <w:r w:rsidR="00B22D45">
        <w:t>The genus is</w:t>
      </w:r>
      <w:r w:rsidR="00B404D6">
        <w:t xml:space="preserve"> ubiquitous </w:t>
      </w:r>
      <w:r w:rsidR="00BD6DE3">
        <w:t xml:space="preserve">across </w:t>
      </w:r>
      <w:r w:rsidR="00DF5635">
        <w:t>the archipelago</w:t>
      </w:r>
      <w:r w:rsidR="002502DD">
        <w:t xml:space="preserve">, </w:t>
      </w:r>
      <w:r w:rsidR="00B22D45">
        <w:t>where it is</w:t>
      </w:r>
      <w:r w:rsidR="00B404D6">
        <w:t xml:space="preserve"> one of only four lineages that </w:t>
      </w:r>
      <w:r w:rsidR="00B22D45">
        <w:t xml:space="preserve">likely </w:t>
      </w:r>
      <w:r w:rsidR="00B404D6">
        <w:t>reach</w:t>
      </w:r>
      <w:r w:rsidR="002502DD">
        <w:t>ed</w:t>
      </w:r>
      <w:r w:rsidR="00B404D6">
        <w:t xml:space="preserve"> the archipelago through air flot</w:t>
      </w:r>
      <w:r w:rsidR="002502DD">
        <w:t>at</w:t>
      </w:r>
      <w:r w:rsidR="00B404D6">
        <w:t>ion</w:t>
      </w:r>
      <w:r w:rsidR="00780412">
        <w:t xml:space="preserve"> (i.e., wind)</w:t>
      </w:r>
      <w:r w:rsidR="002502DD">
        <w:t>,</w:t>
      </w:r>
      <w:r w:rsidR="00B404D6">
        <w:t xml:space="preserve"> the o</w:t>
      </w:r>
      <w:r w:rsidR="00B21839">
        <w:t>ther three being</w:t>
      </w:r>
      <w:r w:rsidR="00B404D6">
        <w:t xml:space="preserve"> orchids</w:t>
      </w:r>
      <w:r w:rsidR="00B21839">
        <w:t xml:space="preserve"> </w:t>
      </w:r>
      <w:r w:rsidR="002502DD">
        <w:t xml:space="preserve">with </w:t>
      </w:r>
      <w:r w:rsidR="00B21839">
        <w:t>minute seeds</w:t>
      </w:r>
      <w:r w:rsidR="002502DD">
        <w:t xml:space="preserve"> </w:t>
      </w:r>
      <w:r w:rsidR="002502DD">
        <w:fldChar w:fldCharType="begin"/>
      </w:r>
      <w:r w:rsidR="00FF0099">
        <w:instrText xml:space="preserve"> ADDIN EN.CITE &lt;EndNote&gt;&lt;Cite&gt;&lt;Author&gt;Price&lt;/Author&gt;&lt;Year&gt;2018&lt;/Year&gt;&lt;RecNum&gt;2907&lt;/RecNum&gt;&lt;DisplayText&gt;(Price and Wagner 2018)&lt;/DisplayText&gt;&lt;record&gt;&lt;rec-number&gt;2907&lt;/rec-number&gt;&lt;foreign-keys&gt;&lt;key app="EN" db-id="d9252dt58ae5w2e5vadxxtxuf0vx2aexda92" timestamp="1550782218"&gt;2907&lt;/key&gt;&lt;key app="ENWeb" db-id=""&gt;0&lt;/key&gt;&lt;/foreign-keys&gt;&lt;ref-type name="Journal Article"&gt;17&lt;/ref-type&gt;&lt;contributors&gt;&lt;authors&gt;&lt;author&gt;Price, Jonathan P.&lt;/author&gt;&lt;author&gt;Wagner, Warren L.&lt;/author&gt;&lt;/authors&gt;&lt;/contributors&gt;&lt;titles&gt;&lt;title&gt;Origins of the Hawaiian flora: Phylogenies and biogeography reveal patterns of long‐distance dispersal&lt;/title&gt;&lt;secondary-title&gt;Journal of Systematics and Evolution&lt;/secondary-title&gt;&lt;/titles&gt;&lt;periodical&gt;&lt;full-title&gt;Journal of Systematics and Evolution&lt;/full-title&gt;&lt;abbr-1&gt;J Syst Evol&lt;/abbr-1&gt;&lt;/periodical&gt;&lt;pages&gt;600-620&lt;/pages&gt;&lt;volume&gt;56&lt;/volume&gt;&lt;number&gt;6&lt;/number&gt;&lt;section&gt;600&lt;/section&gt;&lt;dates&gt;&lt;year&gt;2018&lt;/year&gt;&lt;/dates&gt;&lt;isbn&gt;1674-4918&amp;#xD;1759-6831&lt;/isbn&gt;&lt;urls&gt;&lt;/urls&gt;&lt;electronic-resource-num&gt;10.1111/jse.12465&lt;/electronic-resource-num&gt;&lt;/record&gt;&lt;/Cite&gt;&lt;/EndNote&gt;</w:instrText>
      </w:r>
      <w:r w:rsidR="002502DD">
        <w:fldChar w:fldCharType="separate"/>
      </w:r>
      <w:r w:rsidR="000D30CF">
        <w:rPr>
          <w:noProof/>
        </w:rPr>
        <w:t>(Price and Wagner 2018)</w:t>
      </w:r>
      <w:r w:rsidR="002502DD">
        <w:fldChar w:fldCharType="end"/>
      </w:r>
      <w:r w:rsidR="00B404D6">
        <w:t>.</w:t>
      </w:r>
      <w:r>
        <w:t xml:space="preserve"> </w:t>
      </w:r>
      <w:r w:rsidR="00D24B68">
        <w:t xml:space="preserve">Five endemic species are currently recognized, </w:t>
      </w:r>
      <w:r w:rsidR="0095677F">
        <w:t>including</w:t>
      </w:r>
      <w:r w:rsidR="00D24B68">
        <w:t xml:space="preserve"> </w:t>
      </w:r>
      <w:proofErr w:type="spellStart"/>
      <w:r w:rsidR="00D24B68" w:rsidRPr="009679B3">
        <w:rPr>
          <w:i/>
        </w:rPr>
        <w:t>M</w:t>
      </w:r>
      <w:r w:rsidR="00A21EAA">
        <w:rPr>
          <w:i/>
        </w:rPr>
        <w:t>etrosideros</w:t>
      </w:r>
      <w:proofErr w:type="spellEnd"/>
      <w:r w:rsidR="00D24B68" w:rsidRPr="009679B3">
        <w:rPr>
          <w:i/>
        </w:rPr>
        <w:t xml:space="preserve"> </w:t>
      </w:r>
      <w:proofErr w:type="spellStart"/>
      <w:r w:rsidR="00D24B68" w:rsidRPr="009679B3">
        <w:rPr>
          <w:i/>
        </w:rPr>
        <w:t>waialeal</w:t>
      </w:r>
      <w:r w:rsidR="00026790">
        <w:rPr>
          <w:i/>
        </w:rPr>
        <w:t>a</w:t>
      </w:r>
      <w:r w:rsidR="00D24B68" w:rsidRPr="009679B3">
        <w:rPr>
          <w:i/>
        </w:rPr>
        <w:t>e</w:t>
      </w:r>
      <w:proofErr w:type="spellEnd"/>
      <w:r w:rsidR="00D24B68">
        <w:t xml:space="preserve"> Rock </w:t>
      </w:r>
      <w:r w:rsidR="0095677F">
        <w:t>with</w:t>
      </w:r>
      <w:r w:rsidR="00D24B68">
        <w:t xml:space="preserve"> two varieties</w:t>
      </w:r>
      <w:r w:rsidR="0095677F">
        <w:t xml:space="preserve"> and</w:t>
      </w:r>
      <w:r w:rsidR="00D24B68">
        <w:t xml:space="preserve"> </w:t>
      </w:r>
      <w:r w:rsidR="0095677F">
        <w:t>the</w:t>
      </w:r>
      <w:r w:rsidR="00D24B68">
        <w:t xml:space="preserve"> morphologically diverse </w:t>
      </w:r>
      <w:proofErr w:type="spellStart"/>
      <w:r w:rsidR="00D24B68" w:rsidRPr="009679B3">
        <w:rPr>
          <w:i/>
        </w:rPr>
        <w:t>M</w:t>
      </w:r>
      <w:r w:rsidR="00A21EAA">
        <w:rPr>
          <w:i/>
        </w:rPr>
        <w:t>etrosideros</w:t>
      </w:r>
      <w:proofErr w:type="spellEnd"/>
      <w:r w:rsidR="00D24B68" w:rsidRPr="009679B3">
        <w:rPr>
          <w:i/>
        </w:rPr>
        <w:t xml:space="preserve"> </w:t>
      </w:r>
      <w:proofErr w:type="spellStart"/>
      <w:r w:rsidR="00D24B68" w:rsidRPr="009679B3">
        <w:rPr>
          <w:i/>
        </w:rPr>
        <w:t>polymorpha</w:t>
      </w:r>
      <w:proofErr w:type="spellEnd"/>
      <w:r w:rsidR="00D24B68">
        <w:t xml:space="preserve"> </w:t>
      </w:r>
      <w:proofErr w:type="spellStart"/>
      <w:r w:rsidR="00D24B68">
        <w:t>Gaudich</w:t>
      </w:r>
      <w:proofErr w:type="spellEnd"/>
      <w:r w:rsidR="00D24B68">
        <w:t xml:space="preserve">. </w:t>
      </w:r>
      <w:r w:rsidR="0095677F">
        <w:t>with</w:t>
      </w:r>
      <w:r w:rsidR="00D24B68">
        <w:t xml:space="preserve"> </w:t>
      </w:r>
      <w:r w:rsidR="0095677F">
        <w:t>eight</w:t>
      </w:r>
      <w:r w:rsidR="00D24B68">
        <w:t xml:space="preserve"> varieties</w:t>
      </w:r>
      <w:r w:rsidR="00435A32">
        <w:t xml:space="preserve"> </w:t>
      </w:r>
      <w:r w:rsidR="00435A32">
        <w:fldChar w:fldCharType="begin"/>
      </w:r>
      <w:r w:rsidR="00435A32">
        <w:instrText xml:space="preserve"> ADDIN EN.CITE &lt;EndNote&gt;&lt;Cite&gt;&lt;Author&gt;Wagner&lt;/Author&gt;&lt;Year&gt;2005&lt;/Year&gt;&lt;RecNum&gt;2933&lt;/RecNum&gt;&lt;Suffix&gt;`, but see below&lt;/Suffix&gt;&lt;DisplayText&gt;(Wagner et al. 2005, but see below)&lt;/DisplayText&gt;&lt;record&gt;&lt;rec-number&gt;2933&lt;/rec-number&gt;&lt;foreign-keys&gt;&lt;key app="EN" db-id="d9252dt58ae5w2e5vadxxtxuf0vx2aexda92" timestamp="1552423164"&gt;2933&lt;/key&gt;&lt;/foreign-keys&gt;&lt;ref-type name="Web Page"&gt;12&lt;/ref-type&gt;&lt;contributors&gt;&lt;authors&gt;&lt;author&gt;Wagner, W. L.&lt;/author&gt;&lt;author&gt;Herbst, D. R.&lt;/author&gt;&lt;author&gt;Lorence, D. H.&lt;/author&gt;&lt;/authors&gt;&lt;/contributors&gt;&lt;titles&gt;&lt;title&gt;Flora of the Hawaiian Islands website. http://botany.si.edu/pacificislandbiodiversity/hawaiianflora/index.htm [accessed February 2019]&lt;/title&gt;&lt;/titles&gt;&lt;dates&gt;&lt;year&gt;2005&lt;/year&gt;&lt;/dates&gt;&lt;urls&gt;&lt;/urls&gt;&lt;/record&gt;&lt;/Cite&gt;&lt;/EndNote&gt;</w:instrText>
      </w:r>
      <w:r w:rsidR="00435A32">
        <w:fldChar w:fldCharType="separate"/>
      </w:r>
      <w:r w:rsidR="00435A32">
        <w:rPr>
          <w:noProof/>
        </w:rPr>
        <w:t>(Wagner et al. 2005, but see below)</w:t>
      </w:r>
      <w:r w:rsidR="00435A32">
        <w:fldChar w:fldCharType="end"/>
      </w:r>
      <w:r w:rsidR="009679B3">
        <w:t>.</w:t>
      </w:r>
    </w:p>
    <w:p w14:paraId="461A7F4A" w14:textId="4E5E6132" w:rsidR="00CD0B65" w:rsidRDefault="003F0701" w:rsidP="009679B3">
      <w:pPr>
        <w:spacing w:line="480" w:lineRule="auto"/>
        <w:ind w:firstLine="720"/>
      </w:pPr>
      <w:r>
        <w:t xml:space="preserve">Using nuclear </w:t>
      </w:r>
      <w:r w:rsidR="009C1692">
        <w:t xml:space="preserve">ribosomal </w:t>
      </w:r>
      <w:r>
        <w:t xml:space="preserve">ITS, </w:t>
      </w:r>
      <w:r w:rsidR="004D11EB">
        <w:fldChar w:fldCharType="begin"/>
      </w:r>
      <w:r w:rsidR="00FF0099">
        <w:instrText xml:space="preserve"> ADDIN EN.CITE &lt;EndNote&gt;&lt;Cite AuthorYear="1"&gt;&lt;Author&gt;Wright&lt;/Author&gt;&lt;Year&gt;2000&lt;/Year&gt;&lt;RecNum&gt;2791&lt;/RecNum&gt;&lt;DisplayText&gt;Wright et al. (2000)&lt;/DisplayText&gt;&lt;record&gt;&lt;rec-number&gt;2791&lt;/rec-number&gt;&lt;foreign-keys&gt;&lt;key app="EN" db-id="d9252dt58ae5w2e5vadxxtxuf0vx2aexda92" timestamp="1537292090"&gt;2791&lt;/key&gt;&lt;key app="ENWeb" db-id=""&gt;0&lt;/key&gt;&lt;/foreign-keys&gt;&lt;ref-type name="Journal Article"&gt;17&lt;/ref-type&gt;&lt;contributors&gt;&lt;authors&gt;&lt;author&gt;Wright, S. D.&lt;/author&gt;&lt;author&gt;Yong, C. G.&lt;/author&gt;&lt;author&gt;Dawson, J. W.&lt;/author&gt;&lt;author&gt;Whittaker, D. J.&lt;/author&gt;&lt;author&gt;Gardner, R. C.&lt;/author&gt;&lt;/authors&gt;&lt;/contributors&gt;&lt;titles&gt;&lt;title&gt;&lt;style face="normal" font="default" size="100%"&gt;Riding the ice age El Nino? Pacific biogeography and evolution of &lt;/style&gt;&lt;style face="italic" font="default" size="100%"&gt;Metrosideros&lt;/style&gt;&lt;style face="normal" font="default" size="100%"&gt; subg. &lt;/style&gt;&lt;style face="italic" font="default" size="100%"&gt;Metrosideros&lt;/style&gt;&lt;style face="normal" font="default" size="100%"&gt; (Myrtaceae) inferred from nuclear ribosomal DNA&lt;/style&gt;&lt;/title&gt;&lt;secondary-title&gt;Proceedings of the National Academy of Sciences&lt;/secondary-title&gt;&lt;/titles&gt;&lt;periodical&gt;&lt;full-title&gt;Proceedings of the National Academy of Sciences&lt;/full-title&gt;&lt;abbr-1&gt;Proc Natl Acad Sci U S A&lt;/abbr-1&gt;&lt;/periodical&gt;&lt;pages&gt;4118-4123&lt;/pages&gt;&lt;volume&gt;97&lt;/volume&gt;&lt;number&gt;8&lt;/number&gt;&lt;dates&gt;&lt;year&gt;2000&lt;/year&gt;&lt;/dates&gt;&lt;isbn&gt;0027-8424&amp;#xD;1091-6490&lt;/isbn&gt;&lt;urls&gt;&lt;/urls&gt;&lt;electronic-resource-num&gt;10.1073/pnas.050351197&lt;/electronic-resource-num&gt;&lt;/record&gt;&lt;/Cite&gt;&lt;/EndNote&gt;</w:instrText>
      </w:r>
      <w:r w:rsidR="004D11EB">
        <w:fldChar w:fldCharType="separate"/>
      </w:r>
      <w:r w:rsidR="004D11EB">
        <w:rPr>
          <w:noProof/>
        </w:rPr>
        <w:t>Wright et al. (2000)</w:t>
      </w:r>
      <w:r w:rsidR="004D11EB">
        <w:fldChar w:fldCharType="end"/>
      </w:r>
      <w:r>
        <w:t xml:space="preserve"> </w:t>
      </w:r>
      <w:r w:rsidR="00D37E57">
        <w:fldChar w:fldCharType="begin"/>
      </w:r>
      <w:r w:rsidR="00D37E57">
        <w:fldChar w:fldCharType="separate"/>
      </w:r>
      <w:r w:rsidR="00D37E57">
        <w:rPr>
          <w:noProof/>
        </w:rPr>
        <w:t>(Wright et al. 2001)</w:t>
      </w:r>
      <w:r w:rsidR="00D37E57">
        <w:fldChar w:fldCharType="end"/>
      </w:r>
      <w:r>
        <w:t xml:space="preserve">suggested that </w:t>
      </w:r>
      <w:r w:rsidR="00D24B68">
        <w:t xml:space="preserve">two </w:t>
      </w:r>
      <w:r>
        <w:t xml:space="preserve">dispersal </w:t>
      </w:r>
      <w:r w:rsidR="00D24B68">
        <w:t xml:space="preserve">events </w:t>
      </w:r>
      <w:r>
        <w:t xml:space="preserve">to the remote islands </w:t>
      </w:r>
      <w:r w:rsidR="009C1692">
        <w:t xml:space="preserve">of Polynesia </w:t>
      </w:r>
      <w:r w:rsidR="001979E4">
        <w:t xml:space="preserve">occurred </w:t>
      </w:r>
      <w:r>
        <w:t>from New Zealand during the Pleistocene, possibly associated wi</w:t>
      </w:r>
      <w:r w:rsidR="000E41FF">
        <w:t xml:space="preserve">th altered wind currents during periods of maximum </w:t>
      </w:r>
      <w:r>
        <w:t xml:space="preserve">glaciation. </w:t>
      </w:r>
      <w:r w:rsidR="009C1692">
        <w:t>Using</w:t>
      </w:r>
      <w:r w:rsidR="000E41FF">
        <w:t xml:space="preserve"> a minimum </w:t>
      </w:r>
      <w:r w:rsidR="000E41FF">
        <w:lastRenderedPageBreak/>
        <w:t xml:space="preserve">mutation rate of 1 bp per 1.5 million years based on </w:t>
      </w:r>
      <w:r w:rsidR="009C1692">
        <w:t xml:space="preserve">the distribution of sequences across islands of </w:t>
      </w:r>
      <w:r w:rsidR="000E41FF">
        <w:t xml:space="preserve">known age, the authors estimated colonization of </w:t>
      </w:r>
      <w:r w:rsidR="00CE1926">
        <w:t xml:space="preserve">Hawaiʻi </w:t>
      </w:r>
      <w:r w:rsidR="000E41FF">
        <w:t>at &lt; 2 MYA</w:t>
      </w:r>
      <w:r w:rsidR="00D24B68">
        <w:t>.</w:t>
      </w:r>
      <w:r w:rsidR="00D72128">
        <w:t xml:space="preserve"> However, in th</w:t>
      </w:r>
      <w:r w:rsidR="00026790">
        <w:t>eir</w:t>
      </w:r>
      <w:r w:rsidR="00D72128">
        <w:t xml:space="preserve"> parsimony</w:t>
      </w:r>
      <w:r w:rsidR="0095677F">
        <w:t>-based</w:t>
      </w:r>
      <w:r w:rsidR="00D72128">
        <w:t xml:space="preserve"> analysis, they included </w:t>
      </w:r>
      <w:r w:rsidR="0095677F">
        <w:t>only</w:t>
      </w:r>
      <w:r w:rsidR="00D72128">
        <w:t xml:space="preserve"> five</w:t>
      </w:r>
      <w:r w:rsidR="0095677F">
        <w:t xml:space="preserve"> species from</w:t>
      </w:r>
      <w:r w:rsidR="00D72128">
        <w:t xml:space="preserve"> New Zealand </w:t>
      </w:r>
      <w:r w:rsidR="0095677F">
        <w:t>and</w:t>
      </w:r>
      <w:r w:rsidR="00D72128">
        <w:t xml:space="preserve"> </w:t>
      </w:r>
      <w:proofErr w:type="spellStart"/>
      <w:r w:rsidR="00D72128">
        <w:t>Kermadec</w:t>
      </w:r>
      <w:proofErr w:type="spellEnd"/>
      <w:r w:rsidR="00D72128">
        <w:t xml:space="preserve"> Island, all of which are trees, and few clades </w:t>
      </w:r>
      <w:r w:rsidR="0095677F">
        <w:t>we</w:t>
      </w:r>
      <w:r w:rsidR="00D72128">
        <w:t xml:space="preserve">re supported. </w:t>
      </w:r>
      <w:r w:rsidR="009C1692">
        <w:t xml:space="preserve">Subsequent </w:t>
      </w:r>
      <w:r w:rsidR="00585F54">
        <w:t xml:space="preserve">attempts to </w:t>
      </w:r>
      <w:r w:rsidR="009C1692">
        <w:t>dat</w:t>
      </w:r>
      <w:r w:rsidR="00585F54">
        <w:t>e</w:t>
      </w:r>
      <w:r w:rsidR="009C1692">
        <w:t xml:space="preserve"> the arrival of </w:t>
      </w:r>
      <w:r w:rsidR="009C1692" w:rsidRPr="004D11EB">
        <w:rPr>
          <w:i/>
        </w:rPr>
        <w:t>Metrosideros</w:t>
      </w:r>
      <w:r w:rsidR="009C1692">
        <w:t xml:space="preserve"> to </w:t>
      </w:r>
      <w:r w:rsidR="00AE695F">
        <w:t xml:space="preserve">the </w:t>
      </w:r>
      <w:r w:rsidR="00CF2DBF">
        <w:t>Hawaii</w:t>
      </w:r>
      <w:r w:rsidR="00AE695F">
        <w:t>an Islands</w:t>
      </w:r>
      <w:r w:rsidR="00CF2DBF">
        <w:t xml:space="preserve"> </w:t>
      </w:r>
      <w:r w:rsidR="0045338D">
        <w:t>using</w:t>
      </w:r>
      <w:r w:rsidR="009C1692">
        <w:t xml:space="preserve"> ITS </w:t>
      </w:r>
      <w:r w:rsidR="005B43B5">
        <w:t xml:space="preserve">and </w:t>
      </w:r>
      <w:r w:rsidR="009C1692">
        <w:t>ETS</w:t>
      </w:r>
      <w:r w:rsidR="005B43B5">
        <w:t>,</w:t>
      </w:r>
      <w:r w:rsidR="006300CB">
        <w:t xml:space="preserve"> and 10</w:t>
      </w:r>
      <w:r w:rsidR="009C1692">
        <w:t xml:space="preserve"> </w:t>
      </w:r>
      <w:r w:rsidR="00321293">
        <w:t>noncoding</w:t>
      </w:r>
      <w:r w:rsidR="004D11EB">
        <w:t xml:space="preserve"> chloroplast DNA</w:t>
      </w:r>
      <w:r w:rsidR="00321293">
        <w:t xml:space="preserve"> </w:t>
      </w:r>
      <w:r w:rsidR="004D11EB">
        <w:t>(</w:t>
      </w:r>
      <w:proofErr w:type="spellStart"/>
      <w:r w:rsidR="009C1692">
        <w:t>cpDNA</w:t>
      </w:r>
      <w:proofErr w:type="spellEnd"/>
      <w:r w:rsidR="004D11EB">
        <w:t>)</w:t>
      </w:r>
      <w:r w:rsidR="009C1692">
        <w:t xml:space="preserve"> loci</w:t>
      </w:r>
      <w:r w:rsidR="00585F54">
        <w:t>, respectively,</w:t>
      </w:r>
      <w:r w:rsidR="009C1692">
        <w:t xml:space="preserve"> yielded estimates of </w:t>
      </w:r>
      <w:r w:rsidR="00DB2FAA">
        <w:t xml:space="preserve">0.5-1.0 MYA based on limited ETS evolution within </w:t>
      </w:r>
      <w:r w:rsidR="00AE695F">
        <w:t xml:space="preserve">the archipelago </w:t>
      </w:r>
      <w:r w:rsidR="004D11EB">
        <w:fldChar w:fldCharType="begin"/>
      </w:r>
      <w:r w:rsidR="00FF0099">
        <w:instrText xml:space="preserve"> ADDIN EN.CITE &lt;EndNote&gt;&lt;Cite&gt;&lt;Author&gt;Wright&lt;/Author&gt;&lt;Year&gt;2001&lt;/Year&gt;&lt;RecNum&gt;2869&lt;/RecNum&gt;&lt;DisplayText&gt;(Wright et al. 2001)&lt;/DisplayText&gt;&lt;record&gt;&lt;rec-number&gt;2869&lt;/rec-number&gt;&lt;foreign-keys&gt;&lt;key app="EN" db-id="d9252dt58ae5w2e5vadxxtxuf0vx2aexda92" timestamp="1542731058"&gt;2869&lt;/key&gt;&lt;key app="ENWeb" db-id=""&gt;0&lt;/key&gt;&lt;/foreign-keys&gt;&lt;ref-type name="Journal Article"&gt;17&lt;/ref-type&gt;&lt;contributors&gt;&lt;authors&gt;&lt;author&gt;Wright, S. D.&lt;/author&gt;&lt;author&gt;Yong, C. G.&lt;/author&gt;&lt;author&gt;Wichman, S. R.&lt;/author&gt;&lt;author&gt;Dawson, J. W.&lt;/author&gt;&lt;author&gt;Gardner, R. C.&lt;/author&gt;&lt;/authors&gt;&lt;/contributors&gt;&lt;titles&gt;&lt;title&gt;&lt;style face="normal" font="default" size="100%"&gt;Stepping stones to Hawaii: a trans-equatorial dispersal pathway for &lt;/style&gt;&lt;style face="italic" font="default" size="100%"&gt;Metrosideros&lt;/style&gt;&lt;style face="normal" font="default" size="100%"&gt; (Myrtaceae) inferred from nrDNA (ITS+ETS)&lt;/style&gt;&lt;/title&gt;&lt;secondary-title&gt;Journal of Biogeography&lt;/secondary-title&gt;&lt;/titles&gt;&lt;periodical&gt;&lt;full-title&gt;Journal of Biogeography&lt;/full-title&gt;&lt;abbr-1&gt;J Biogeogr&lt;/abbr-1&gt;&lt;/periodical&gt;&lt;pages&gt;769-774&lt;/pages&gt;&lt;volume&gt;28&lt;/volume&gt;&lt;dates&gt;&lt;year&gt;2001&lt;/year&gt;&lt;/dates&gt;&lt;urls&gt;&lt;/urls&gt;&lt;/record&gt;&lt;/Cite&gt;&lt;/EndNote&gt;</w:instrText>
      </w:r>
      <w:r w:rsidR="004D11EB">
        <w:fldChar w:fldCharType="separate"/>
      </w:r>
      <w:r w:rsidR="000D30CF">
        <w:rPr>
          <w:noProof/>
        </w:rPr>
        <w:t>(Wright et al. 2001)</w:t>
      </w:r>
      <w:r w:rsidR="004D11EB">
        <w:fldChar w:fldCharType="end"/>
      </w:r>
      <w:r w:rsidR="009C1692">
        <w:t xml:space="preserve"> </w:t>
      </w:r>
      <w:r w:rsidR="00DB2FAA">
        <w:t>a</w:t>
      </w:r>
      <w:r w:rsidR="009C1692">
        <w:t xml:space="preserve">nd 3.9 </w:t>
      </w:r>
      <w:r w:rsidR="00053AC5">
        <w:t>(</w:t>
      </w:r>
      <w:r w:rsidR="00992017">
        <w:t xml:space="preserve">1.4-6.3) MYA </w:t>
      </w:r>
      <w:r w:rsidR="00053AC5">
        <w:t xml:space="preserve">based on </w:t>
      </w:r>
      <w:r w:rsidR="0095677F">
        <w:t xml:space="preserve">the </w:t>
      </w:r>
      <w:r w:rsidR="00053AC5">
        <w:t>ages of volcanic islands</w:t>
      </w:r>
      <w:r w:rsidR="004D11EB">
        <w:t xml:space="preserve"> </w:t>
      </w:r>
      <w:r w:rsidR="004D11EB">
        <w:fldChar w:fldCharType="begin">
          <w:fldData xml:space="preserve">PEVuZE5vdGU+PENpdGU+PEF1dGhvcj5QZXJjeTwvQXV0aG9yPjxZZWFyPjIwMDg8L1llYXI+PFJl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</w:fldData>
        </w:fldChar>
      </w:r>
      <w:r w:rsidR="00FF0099">
        <w:instrText xml:space="preserve"> ADDIN EN.CITE </w:instrText>
      </w:r>
      <w:r w:rsidR="00FF0099">
        <w:fldChar w:fldCharType="begin">
          <w:fldData xml:space="preserve">PEVuZE5vdGU+PENpdGU+PEF1dGhvcj5QZXJjeTwvQXV0aG9yPjxZZWFyPjIwMDg8L1llYXI+PFJl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</w:fldData>
        </w:fldChar>
      </w:r>
      <w:r w:rsidR="00FF0099">
        <w:instrText xml:space="preserve"> ADDIN EN.CITE.DATA </w:instrText>
      </w:r>
      <w:r w:rsidR="00FF0099">
        <w:fldChar w:fldCharType="end"/>
      </w:r>
      <w:r w:rsidR="004D11EB">
        <w:fldChar w:fldCharType="separate"/>
      </w:r>
      <w:r w:rsidR="000D30CF">
        <w:rPr>
          <w:noProof/>
        </w:rPr>
        <w:t>(Percy et al. 2008)</w:t>
      </w:r>
      <w:r w:rsidR="004D11EB">
        <w:fldChar w:fldCharType="end"/>
      </w:r>
      <w:r w:rsidR="00453870">
        <w:t xml:space="preserve">. In </w:t>
      </w:r>
      <w:r w:rsidR="00CD0B65">
        <w:t>both analyse</w:t>
      </w:r>
      <w:r w:rsidR="00453870">
        <w:t xml:space="preserve">s, </w:t>
      </w:r>
      <w:proofErr w:type="spellStart"/>
      <w:r w:rsidR="00453870" w:rsidRPr="004D11EB">
        <w:rPr>
          <w:i/>
        </w:rPr>
        <w:t>M</w:t>
      </w:r>
      <w:r w:rsidR="00CF2DBF">
        <w:rPr>
          <w:i/>
        </w:rPr>
        <w:t>etrosideros</w:t>
      </w:r>
      <w:proofErr w:type="spellEnd"/>
      <w:r w:rsidR="00453870" w:rsidRPr="004D11EB">
        <w:rPr>
          <w:i/>
        </w:rPr>
        <w:t xml:space="preserve"> </w:t>
      </w:r>
      <w:proofErr w:type="spellStart"/>
      <w:r w:rsidR="00453870" w:rsidRPr="004D11EB">
        <w:rPr>
          <w:i/>
        </w:rPr>
        <w:t>collina</w:t>
      </w:r>
      <w:proofErr w:type="spellEnd"/>
      <w:r w:rsidR="00453870">
        <w:t xml:space="preserve"> </w:t>
      </w:r>
      <w:r w:rsidR="00C9792C">
        <w:t xml:space="preserve">(J.R. </w:t>
      </w:r>
      <w:proofErr w:type="spellStart"/>
      <w:r w:rsidR="00C9792C">
        <w:t>Forst</w:t>
      </w:r>
      <w:proofErr w:type="spellEnd"/>
      <w:r w:rsidR="00C9792C">
        <w:t xml:space="preserve">. &amp; G. </w:t>
      </w:r>
      <w:proofErr w:type="spellStart"/>
      <w:r w:rsidR="00C9792C">
        <w:t>Forst</w:t>
      </w:r>
      <w:proofErr w:type="spellEnd"/>
      <w:r w:rsidR="00C9792C">
        <w:t>.) A. Gray</w:t>
      </w:r>
      <w:r w:rsidR="00CE1926">
        <w:t xml:space="preserve"> </w:t>
      </w:r>
      <w:r w:rsidR="00453870">
        <w:t xml:space="preserve">from the Marquesas Islands was nested within the Hawaiian </w:t>
      </w:r>
      <w:r w:rsidR="00453870" w:rsidRPr="004D11EB">
        <w:rPr>
          <w:i/>
        </w:rPr>
        <w:t>Metrosideros</w:t>
      </w:r>
      <w:r w:rsidR="00453870">
        <w:t xml:space="preserve"> clade, but </w:t>
      </w:r>
      <w:r w:rsidR="0045338D">
        <w:t xml:space="preserve">both </w:t>
      </w:r>
      <w:r w:rsidR="0082185E">
        <w:t xml:space="preserve">studies </w:t>
      </w:r>
      <w:r w:rsidR="0045338D">
        <w:t xml:space="preserve">concluded that the Marquesas likely served as a stepping stone to </w:t>
      </w:r>
      <w:r w:rsidR="00CE1926">
        <w:t xml:space="preserve">the </w:t>
      </w:r>
      <w:r w:rsidR="0045338D">
        <w:t>Hawaii</w:t>
      </w:r>
      <w:r w:rsidR="00CE1926">
        <w:t>an archipelago</w:t>
      </w:r>
      <w:r w:rsidR="0045338D">
        <w:t xml:space="preserve"> in part because of the intermediate location of </w:t>
      </w:r>
      <w:r w:rsidR="00453870">
        <w:t>the</w:t>
      </w:r>
      <w:r w:rsidR="00600E46">
        <w:t>se island</w:t>
      </w:r>
      <w:r w:rsidR="00453870">
        <w:t xml:space="preserve">s between New Zealand and </w:t>
      </w:r>
      <w:r w:rsidR="00CF2DBF">
        <w:t xml:space="preserve">the </w:t>
      </w:r>
      <w:r w:rsidR="005B43B5" w:rsidRPr="004C1D98">
        <w:t>Hawaii</w:t>
      </w:r>
      <w:r w:rsidR="00CF2DBF">
        <w:t>an Islands</w:t>
      </w:r>
      <w:r w:rsidR="005B43B5">
        <w:t xml:space="preserve"> </w:t>
      </w:r>
      <w:r w:rsidR="004D11EB">
        <w:fldChar w:fldCharType="begin">
          <w:fldData xml:space="preserve">PEVuZE5vdGU+PENpdGU+PEF1dGhvcj5XcmlnaHQ8L0F1dGhvcj48WWVhcj4yMDAxPC9ZZWFyPjxS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</w:fldData>
        </w:fldChar>
      </w:r>
      <w:r w:rsidR="00FF0099">
        <w:instrText xml:space="preserve"> ADDIN EN.CITE </w:instrText>
      </w:r>
      <w:r w:rsidR="00FF0099">
        <w:fldChar w:fldCharType="begin">
          <w:fldData xml:space="preserve">PEVuZE5vdGU+PENpdGU+PEF1dGhvcj5XcmlnaHQ8L0F1dGhvcj48WWVhcj4yMDAxPC9ZZWFyPjxS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</w:fldData>
        </w:fldChar>
      </w:r>
      <w:r w:rsidR="00FF0099">
        <w:instrText xml:space="preserve"> ADDIN EN.CITE.DATA </w:instrText>
      </w:r>
      <w:r w:rsidR="00FF0099">
        <w:fldChar w:fldCharType="end"/>
      </w:r>
      <w:r w:rsidR="004D11EB">
        <w:fldChar w:fldCharType="separate"/>
      </w:r>
      <w:r w:rsidR="000D30CF">
        <w:rPr>
          <w:noProof/>
        </w:rPr>
        <w:t>(Percy et al. 2008; Wright et al. 2001)</w:t>
      </w:r>
      <w:r w:rsidR="004D11EB">
        <w:fldChar w:fldCharType="end"/>
      </w:r>
      <w:r w:rsidR="00453870">
        <w:t>.</w:t>
      </w:r>
      <w:r w:rsidR="00CF308A">
        <w:t xml:space="preserve"> </w:t>
      </w:r>
      <w:r w:rsidR="0045338D">
        <w:t xml:space="preserve">The </w:t>
      </w:r>
      <w:proofErr w:type="spellStart"/>
      <w:r w:rsidR="0045338D">
        <w:t>cpDNA</w:t>
      </w:r>
      <w:proofErr w:type="spellEnd"/>
      <w:r w:rsidR="0045338D">
        <w:t xml:space="preserve">-based phylogeny, which included more intensive sampling within </w:t>
      </w:r>
      <w:r w:rsidR="005B43B5">
        <w:t>Hawaiʻi,</w:t>
      </w:r>
      <w:r w:rsidR="0045338D">
        <w:t xml:space="preserve"> suggested a m</w:t>
      </w:r>
      <w:r w:rsidR="00CF308A">
        <w:t>onophyl</w:t>
      </w:r>
      <w:r w:rsidR="0045338D">
        <w:t>etic origin</w:t>
      </w:r>
      <w:r w:rsidR="00CF308A">
        <w:t xml:space="preserve"> </w:t>
      </w:r>
      <w:r w:rsidR="0045338D">
        <w:t>for</w:t>
      </w:r>
      <w:r w:rsidR="00CF308A">
        <w:t xml:space="preserve"> Hawaiian </w:t>
      </w:r>
      <w:r w:rsidR="00CF308A" w:rsidRPr="004D11EB">
        <w:rPr>
          <w:i/>
        </w:rPr>
        <w:t>Metro</w:t>
      </w:r>
      <w:r w:rsidR="00CD0B65" w:rsidRPr="004D11EB">
        <w:rPr>
          <w:i/>
        </w:rPr>
        <w:t>sideros</w:t>
      </w:r>
      <w:r w:rsidR="004D11EB">
        <w:rPr>
          <w:i/>
        </w:rPr>
        <w:t xml:space="preserve"> </w:t>
      </w:r>
      <w:r w:rsidR="004D11EB">
        <w:fldChar w:fldCharType="begin">
          <w:fldData xml:space="preserve">PEVuZE5vdGU+PENpdGU+PEF1dGhvcj5QZXJjeTwvQXV0aG9yPjxZZWFyPjIwMDg8L1llYXI+PFJl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</w:fldData>
        </w:fldChar>
      </w:r>
      <w:r w:rsidR="00FF0099">
        <w:instrText xml:space="preserve"> ADDIN EN.CITE </w:instrText>
      </w:r>
      <w:r w:rsidR="00FF0099">
        <w:fldChar w:fldCharType="begin">
          <w:fldData xml:space="preserve">PEVuZE5vdGU+PENpdGU+PEF1dGhvcj5QZXJjeTwvQXV0aG9yPjxZZWFyPjIwMDg8L1llYXI+PFJl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</w:fldData>
        </w:fldChar>
      </w:r>
      <w:r w:rsidR="00FF0099">
        <w:instrText xml:space="preserve"> ADDIN EN.CITE.DATA </w:instrText>
      </w:r>
      <w:r w:rsidR="00FF0099">
        <w:fldChar w:fldCharType="end"/>
      </w:r>
      <w:r w:rsidR="004D11EB">
        <w:fldChar w:fldCharType="separate"/>
      </w:r>
      <w:r w:rsidR="000D30CF">
        <w:rPr>
          <w:noProof/>
        </w:rPr>
        <w:t>(Percy et al. 2008)</w:t>
      </w:r>
      <w:r w:rsidR="004D11EB">
        <w:fldChar w:fldCharType="end"/>
      </w:r>
      <w:r w:rsidR="004D11EB">
        <w:t>.</w:t>
      </w:r>
    </w:p>
    <w:p w14:paraId="3EA11E36" w14:textId="5DF4665F" w:rsidR="008E397B" w:rsidRPr="00AE695F" w:rsidRDefault="00705AF4" w:rsidP="00AE695F">
      <w:pPr>
        <w:spacing w:line="480" w:lineRule="auto"/>
        <w:ind w:firstLine="720"/>
      </w:pPr>
      <w:r>
        <w:t xml:space="preserve">Within </w:t>
      </w:r>
      <w:r w:rsidR="00AE695F">
        <w:t>the Hawaiian Islands,</w:t>
      </w:r>
      <w:r>
        <w:t xml:space="preserve"> </w:t>
      </w:r>
      <w:r w:rsidR="009B2300" w:rsidRPr="004D11EB">
        <w:rPr>
          <w:i/>
        </w:rPr>
        <w:t>Metro</w:t>
      </w:r>
      <w:r w:rsidR="00813057" w:rsidRPr="004D11EB">
        <w:rPr>
          <w:i/>
        </w:rPr>
        <w:t>sideros</w:t>
      </w:r>
      <w:r w:rsidR="009B2300">
        <w:t xml:space="preserve"> </w:t>
      </w:r>
      <w:r w:rsidR="00813057">
        <w:t xml:space="preserve">has diversified into a large number of </w:t>
      </w:r>
      <w:proofErr w:type="spellStart"/>
      <w:r w:rsidR="00813057">
        <w:t>vegetatively</w:t>
      </w:r>
      <w:proofErr w:type="spellEnd"/>
      <w:r w:rsidR="00813057">
        <w:t xml:space="preserve"> distinct</w:t>
      </w:r>
      <w:r w:rsidR="00746CBD">
        <w:t xml:space="preserve">, predominantly single-island-endemic </w:t>
      </w:r>
      <w:r w:rsidR="00813057">
        <w:t>forms that are nonrandomly distributed across an exceptionally broad range of environments</w:t>
      </w:r>
      <w:r w:rsidR="00F345D8">
        <w:t>. C</w:t>
      </w:r>
      <w:r w:rsidR="00813057">
        <w:t>ollectively</w:t>
      </w:r>
      <w:r w:rsidR="00F345D8">
        <w:t>, these forms</w:t>
      </w:r>
      <w:r w:rsidR="00813057">
        <w:t xml:space="preserve"> </w:t>
      </w:r>
      <w:r w:rsidR="009B2300">
        <w:t>dominat</w:t>
      </w:r>
      <w:r w:rsidR="00746CBD">
        <w:t>e</w:t>
      </w:r>
      <w:r w:rsidR="00F345D8">
        <w:t xml:space="preserve"> </w:t>
      </w:r>
      <w:r w:rsidR="00AE695F">
        <w:t xml:space="preserve">the </w:t>
      </w:r>
      <w:r w:rsidR="00F345D8" w:rsidRPr="00AE695F">
        <w:t>Hawaii</w:t>
      </w:r>
      <w:r w:rsidR="00AE695F">
        <w:t>an Islands’</w:t>
      </w:r>
      <w:r w:rsidR="00F345D8">
        <w:t xml:space="preserve"> native </w:t>
      </w:r>
      <w:r w:rsidR="00746CBD">
        <w:t>mesic and wet forests</w:t>
      </w:r>
      <w:r w:rsidR="00F345D8">
        <w:t xml:space="preserve">, occurring in </w:t>
      </w:r>
      <w:r>
        <w:t>large,</w:t>
      </w:r>
      <w:r w:rsidR="001D1A2E">
        <w:t xml:space="preserve"> continuous communities within</w:t>
      </w:r>
      <w:r w:rsidR="00F345D8">
        <w:t xml:space="preserve"> each island</w:t>
      </w:r>
      <w:r w:rsidR="009B2300">
        <w:t xml:space="preserve">. </w:t>
      </w:r>
      <w:r>
        <w:t>Molecular-based attempts to uncover relationships among forms within and among islands have yielded some insights into</w:t>
      </w:r>
      <w:r w:rsidR="00F345D8">
        <w:t xml:space="preserve"> the evolutionary history of the group.</w:t>
      </w:r>
      <w:r>
        <w:t xml:space="preserve"> </w:t>
      </w:r>
      <w:r w:rsidR="004D11EB">
        <w:fldChar w:fldCharType="begin">
          <w:fldData xml:space="preserve">PEVuZE5vdGU+PENpdGUgQXV0aG9yWWVhcj0iMSI+PEF1dGhvcj5QZXJjeTwvQXV0aG9yPjxZZWFy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</w:fldData>
        </w:fldChar>
      </w:r>
      <w:r w:rsidR="00FF0099">
        <w:instrText xml:space="preserve"> ADDIN EN.CITE </w:instrText>
      </w:r>
      <w:r w:rsidR="00FF0099">
        <w:fldChar w:fldCharType="begin">
          <w:fldData xml:space="preserve">PEVuZE5vdGU+PENpdGUgQXV0aG9yWWVhcj0iMSI+PEF1dGhvcj5QZXJjeTwvQXV0aG9yPjxZZWFy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</w:fldData>
        </w:fldChar>
      </w:r>
      <w:r w:rsidR="00FF0099">
        <w:instrText xml:space="preserve"> ADDIN EN.CITE.DATA </w:instrText>
      </w:r>
      <w:r w:rsidR="00FF0099">
        <w:fldChar w:fldCharType="end"/>
      </w:r>
      <w:r w:rsidR="004D11EB">
        <w:fldChar w:fldCharType="separate"/>
      </w:r>
      <w:r w:rsidR="004D11EB">
        <w:rPr>
          <w:noProof/>
        </w:rPr>
        <w:t>Percy et al. (2008)</w:t>
      </w:r>
      <w:r w:rsidR="004D11EB">
        <w:fldChar w:fldCharType="end"/>
      </w:r>
      <w:r w:rsidR="004D11EB">
        <w:t xml:space="preserve"> </w:t>
      </w:r>
      <w:r w:rsidR="00F345D8">
        <w:t>found that</w:t>
      </w:r>
      <w:r w:rsidR="0036114A">
        <w:t xml:space="preserve"> b</w:t>
      </w:r>
      <w:r w:rsidR="00C54831">
        <w:t xml:space="preserve">oth nucleotide and haplotype diversity </w:t>
      </w:r>
      <w:r w:rsidR="0036114A">
        <w:t xml:space="preserve">at </w:t>
      </w:r>
      <w:proofErr w:type="spellStart"/>
      <w:r w:rsidR="0036114A">
        <w:t>cp</w:t>
      </w:r>
      <w:r w:rsidR="00F345D8">
        <w:t>DNA</w:t>
      </w:r>
      <w:proofErr w:type="spellEnd"/>
      <w:r w:rsidR="0036114A">
        <w:t xml:space="preserve"> loci</w:t>
      </w:r>
      <w:r w:rsidR="00986CCA">
        <w:t xml:space="preserve"> </w:t>
      </w:r>
      <w:r w:rsidR="00C54831">
        <w:t xml:space="preserve">were greatest on </w:t>
      </w:r>
      <w:r w:rsidR="00D61381">
        <w:t xml:space="preserve">the oldest island of </w:t>
      </w:r>
      <w:r w:rsidR="005B43B5">
        <w:t>Kauaʻi</w:t>
      </w:r>
      <w:r w:rsidR="00986CCA">
        <w:t xml:space="preserve"> and </w:t>
      </w:r>
      <w:r w:rsidR="00F345D8">
        <w:t xml:space="preserve">with a single exception </w:t>
      </w:r>
      <w:r w:rsidR="00986CCA">
        <w:t>decreased with island age</w:t>
      </w:r>
      <w:r w:rsidR="00E22DF6">
        <w:t>,</w:t>
      </w:r>
      <w:r w:rsidR="00F345D8">
        <w:t xml:space="preserve"> and</w:t>
      </w:r>
      <w:r w:rsidR="00E22DF6">
        <w:t xml:space="preserve"> the author</w:t>
      </w:r>
      <w:r w:rsidR="001E12D7">
        <w:t>s</w:t>
      </w:r>
      <w:r w:rsidR="0036114A">
        <w:t xml:space="preserve"> suggested that </w:t>
      </w:r>
      <w:r w:rsidR="00F345D8">
        <w:t xml:space="preserve">this pattern </w:t>
      </w:r>
      <w:r w:rsidR="001D1A2E">
        <w:t>may be due to</w:t>
      </w:r>
      <w:r w:rsidR="0036114A">
        <w:t xml:space="preserve"> initial colonization of </w:t>
      </w:r>
      <w:r w:rsidR="005B43B5">
        <w:t>Kauaʻi</w:t>
      </w:r>
      <w:r w:rsidR="0036114A">
        <w:t xml:space="preserve"> </w:t>
      </w:r>
      <w:r w:rsidR="001E12D7">
        <w:t xml:space="preserve">with a </w:t>
      </w:r>
      <w:r w:rsidR="0036114A">
        <w:lastRenderedPageBreak/>
        <w:t xml:space="preserve">temporal gap </w:t>
      </w:r>
      <w:r w:rsidR="001E12D7">
        <w:t>prior to</w:t>
      </w:r>
      <w:r w:rsidR="0036114A">
        <w:t xml:space="preserve"> the colonization of the younger islands</w:t>
      </w:r>
      <w:r w:rsidR="00B9697F">
        <w:t xml:space="preserve"> following the </w:t>
      </w:r>
      <w:r w:rsidR="00FF0C15">
        <w:t xml:space="preserve">biogeographical </w:t>
      </w:r>
      <w:r w:rsidR="00B22D45">
        <w:t>p</w:t>
      </w:r>
      <w:r w:rsidR="00B9697F">
        <w:t xml:space="preserve">rogression </w:t>
      </w:r>
      <w:r w:rsidR="00B22D45">
        <w:t>r</w:t>
      </w:r>
      <w:r w:rsidR="00B9697F">
        <w:t>ule</w:t>
      </w:r>
      <w:r w:rsidR="004D11EB">
        <w:t xml:space="preserve"> </w:t>
      </w:r>
      <w:r w:rsidR="004D11EB">
        <w:fldChar w:fldCharType="begin"/>
      </w:r>
      <w:r w:rsidR="00435A32">
        <w:instrText xml:space="preserve"> ADDIN EN.CITE &lt;EndNote&gt;&lt;Cite&gt;&lt;Author&gt;Wagner&lt;/Author&gt;&lt;Year&gt;1995&lt;/Year&gt;&lt;RecNum&gt;2870&lt;/RecNum&gt;&lt;DisplayText&gt;(Wagner and Funk 1995)&lt;/DisplayText&gt;&lt;record&gt;&lt;rec-number&gt;2870&lt;/rec-number&gt;&lt;foreign-keys&gt;&lt;key app="EN" db-id="d9252dt58ae5w2e5vadxxtxuf0vx2aexda92" timestamp="1542731460"&gt;2870&lt;/key&gt;&lt;/foreign-keys&gt;&lt;ref-type name="Book"&gt;6&lt;/ref-type&gt;&lt;contributors&gt;&lt;authors&gt;&lt;author&gt;Wagner, W. L.&lt;/author&gt;&lt;author&gt;Funk, V. A.&lt;/author&gt;&lt;/authors&gt;&lt;/contributors&gt;&lt;titles&gt;&lt;title&gt;Hawaiian biogeography: evolution on a hot spot archipelago&lt;/title&gt;&lt;/titles&gt;&lt;dates&gt;&lt;year&gt;1995&lt;/year&gt;&lt;/dates&gt;&lt;pub-location&gt;Washington DC&lt;/pub-location&gt;&lt;publisher&gt;Smithsonian Institution Press&lt;/publisher&gt;&lt;urls&gt;&lt;/urls&gt;&lt;/record&gt;&lt;/Cite&gt;&lt;/EndNote&gt;</w:instrText>
      </w:r>
      <w:r w:rsidR="004D11EB">
        <w:fldChar w:fldCharType="separate"/>
      </w:r>
      <w:r w:rsidR="00435A32">
        <w:rPr>
          <w:noProof/>
        </w:rPr>
        <w:t>(Wagner and Funk 1995)</w:t>
      </w:r>
      <w:r w:rsidR="004D11EB">
        <w:fldChar w:fldCharType="end"/>
      </w:r>
      <w:r w:rsidR="001D1A2E">
        <w:t>. T</w:t>
      </w:r>
      <w:r w:rsidR="007E7C11">
        <w:t xml:space="preserve">he exception to this trend was </w:t>
      </w:r>
      <w:r w:rsidR="00E22DF6">
        <w:t>the intermediately</w:t>
      </w:r>
      <w:r w:rsidR="00507264">
        <w:t xml:space="preserve"> </w:t>
      </w:r>
      <w:r w:rsidR="00E22DF6">
        <w:t xml:space="preserve">positioned island of </w:t>
      </w:r>
      <w:r w:rsidR="005B43B5">
        <w:t>Molokaʻi</w:t>
      </w:r>
      <w:r w:rsidR="007E7C11">
        <w:t>, which showed surprisingly high haplotype diversity for its age</w:t>
      </w:r>
      <w:r w:rsidR="00F345D8">
        <w:t>, consistent with colonization from both older and younger islands</w:t>
      </w:r>
      <w:r w:rsidR="007E7C11">
        <w:t>.</w:t>
      </w:r>
      <w:r w:rsidR="00C54831">
        <w:t xml:space="preserve"> </w:t>
      </w:r>
      <w:r w:rsidR="00F345D8">
        <w:t>More r</w:t>
      </w:r>
      <w:r w:rsidR="001D1A2E">
        <w:t>ecent</w:t>
      </w:r>
      <w:r w:rsidR="00F345D8">
        <w:t xml:space="preserve"> observations in the field have revealed a greater diversity of morphotypes within Hawaiian </w:t>
      </w:r>
      <w:r w:rsidR="00F345D8" w:rsidRPr="008C417E">
        <w:rPr>
          <w:i/>
        </w:rPr>
        <w:t>Metrosideros</w:t>
      </w:r>
      <w:r w:rsidR="00B22D45">
        <w:t xml:space="preserve"> than previously recorded</w:t>
      </w:r>
      <w:r w:rsidR="00F345D8">
        <w:t xml:space="preserve"> </w:t>
      </w:r>
      <w:r w:rsidR="00B41AA4">
        <w:fldChar w:fldCharType="begin">
          <w:fldData xml:space="preserve">PEVuZE5vdGU+PENpdGU+PEF1dGhvcj5TdXI8L0F1dGhvcj48WWVhcj4yMDE4PC9ZZWFyPjxSZWNO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</w:fldData>
        </w:fldChar>
      </w:r>
      <w:r w:rsidR="00FF0099">
        <w:instrText xml:space="preserve"> ADDIN EN.CITE </w:instrText>
      </w:r>
      <w:r w:rsidR="00FF0099">
        <w:fldChar w:fldCharType="begin">
          <w:fldData xml:space="preserve">PEVuZE5vdGU+PENpdGU+PEF1dGhvcj5TdXI8L0F1dGhvcj48WWVhcj4yMDE4PC9ZZWFyPjxSZWNO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</w:fldData>
        </w:fldChar>
      </w:r>
      <w:r w:rsidR="00FF0099">
        <w:instrText xml:space="preserve"> ADDIN EN.CITE.DATA </w:instrText>
      </w:r>
      <w:r w:rsidR="00FF0099">
        <w:fldChar w:fldCharType="end"/>
      </w:r>
      <w:r w:rsidR="00B41AA4">
        <w:fldChar w:fldCharType="separate"/>
      </w:r>
      <w:r w:rsidR="00435A32">
        <w:rPr>
          <w:noProof/>
        </w:rPr>
        <w:t>(e.g. Stacy and Sakishima 2019; Sur et al. 2018)</w:t>
      </w:r>
      <w:r w:rsidR="00B41AA4">
        <w:fldChar w:fldCharType="end"/>
      </w:r>
      <w:r w:rsidR="00F345D8">
        <w:t>. A</w:t>
      </w:r>
      <w:r w:rsidR="00E22DF6">
        <w:t>n</w:t>
      </w:r>
      <w:r w:rsidR="001D1A2E">
        <w:t xml:space="preserve"> analysis</w:t>
      </w:r>
      <w:r w:rsidR="00F345D8">
        <w:t xml:space="preserve"> of nuclear microsatellite </w:t>
      </w:r>
      <w:r w:rsidR="00A4444E">
        <w:t xml:space="preserve">(SSR) </w:t>
      </w:r>
      <w:r w:rsidR="00F345D8">
        <w:t xml:space="preserve">variation across 1,486 </w:t>
      </w:r>
      <w:r w:rsidR="00F40667">
        <w:t xml:space="preserve">individuals </w:t>
      </w:r>
      <w:r w:rsidR="00F345D8">
        <w:t>of 23 taxa</w:t>
      </w:r>
      <w:r w:rsidR="00E22DF6">
        <w:t xml:space="preserve"> or </w:t>
      </w:r>
      <w:r w:rsidR="00F345D8">
        <w:t>morphotypes from across the archipelago plus additional populations from other Pacific islands</w:t>
      </w:r>
      <w:r w:rsidR="00435A32">
        <w:t xml:space="preserve"> </w:t>
      </w:r>
      <w:r w:rsidR="00435A32">
        <w:fldChar w:fldCharType="begin"/>
      </w:r>
      <w:r w:rsidR="00FF0099">
        <w:instrText xml:space="preserve"> ADDIN EN.CITE &lt;EndNote&gt;&lt;Cite&gt;&lt;Author&gt;Stacy&lt;/Author&gt;&lt;Year&gt;2019&lt;/Year&gt;&lt;RecNum&gt;3039&lt;/RecNum&gt;&lt;DisplayText&gt;(Stacy and Sakishima 2019)&lt;/DisplayText&gt;&lt;record&gt;&lt;rec-number&gt;3039&lt;/rec-number&gt;&lt;foreign-keys&gt;&lt;key app="EN" db-id="d9252dt58ae5w2e5vadxxtxuf0vx2aexda92" timestamp="1566923986"&gt;3039&lt;/key&gt;&lt;key app="ENWeb" db-id=""&gt;0&lt;/key&gt;&lt;/foreign-keys&gt;&lt;ref-type name="Journal Article"&gt;17&lt;/ref-type&gt;&lt;contributors&gt;&lt;authors&gt;&lt;author&gt;Stacy, Elizabeth Ann&lt;/author&gt;&lt;author&gt;Sakishima, Tomoko&lt;/author&gt;&lt;/authors&gt;&lt;/contributors&gt;&lt;titles&gt;&lt;title&gt;&lt;style face="normal" font="default" size="100%"&gt;Phylogeography of the highly dispersible landscape‐dominant woody species complex, &lt;/style&gt;&lt;style face="italic" font="default" size="100%"&gt;Metrosideros&lt;/style&gt;&lt;style face="normal" font="default" size="100%"&gt;, in Hawaii&lt;/style&gt;&lt;/title&gt;&lt;secondary-title&gt;Journal of Biogeography&lt;/secondary-title&gt;&lt;/titles&gt;&lt;periodical&gt;&lt;full-title&gt;Journal of Biogeography&lt;/full-title&gt;&lt;abbr-1&gt;J Biogeogr&lt;/abbr-1&gt;&lt;/periodical&gt;&lt;dates&gt;&lt;year&gt;2019&lt;/year&gt;&lt;/dates&gt;&lt;isbn&gt;0305-0270&amp;#xD;1365-2699&lt;/isbn&gt;&lt;urls&gt;&lt;/urls&gt;&lt;electronic-resource-num&gt;10.1111/jbi.13650&lt;/electronic-resource-num&gt;&lt;/record&gt;&lt;/Cite&gt;&lt;/EndNote&gt;</w:instrText>
      </w:r>
      <w:r w:rsidR="00435A32">
        <w:fldChar w:fldCharType="separate"/>
      </w:r>
      <w:r w:rsidR="00435A32">
        <w:rPr>
          <w:noProof/>
        </w:rPr>
        <w:t>(Stacy and Sakishima 2019)</w:t>
      </w:r>
      <w:r w:rsidR="00435A32">
        <w:fldChar w:fldCharType="end"/>
      </w:r>
      <w:r w:rsidR="00F345D8">
        <w:t xml:space="preserve"> revealed that populations loosely followed</w:t>
      </w:r>
      <w:r w:rsidR="00E22DF6">
        <w:t xml:space="preserve"> the progression rule with</w:t>
      </w:r>
      <w:r w:rsidR="00F345D8">
        <w:t xml:space="preserve"> Tahiti</w:t>
      </w:r>
      <w:r w:rsidR="00E22DF6">
        <w:t>an</w:t>
      </w:r>
      <w:r w:rsidR="00F345D8">
        <w:t xml:space="preserve"> populations</w:t>
      </w:r>
      <w:r w:rsidR="00D01157">
        <w:t xml:space="preserve"> </w:t>
      </w:r>
      <w:r w:rsidR="00D61381">
        <w:t xml:space="preserve">clustering </w:t>
      </w:r>
      <w:r w:rsidR="00D01157">
        <w:t>most s</w:t>
      </w:r>
      <w:r w:rsidR="00D61381">
        <w:t>trongly with</w:t>
      </w:r>
      <w:r w:rsidR="00D01157">
        <w:t xml:space="preserve"> those on</w:t>
      </w:r>
      <w:r w:rsidR="00F345D8">
        <w:t xml:space="preserve"> </w:t>
      </w:r>
      <w:r w:rsidR="005B43B5">
        <w:t>Kauaʻi</w:t>
      </w:r>
      <w:r w:rsidR="008E397B">
        <w:t xml:space="preserve"> and </w:t>
      </w:r>
      <w:r w:rsidR="005B43B5">
        <w:t>Oʻahu</w:t>
      </w:r>
      <w:r w:rsidR="00D01157">
        <w:t>.</w:t>
      </w:r>
      <w:r w:rsidR="00F345D8">
        <w:t xml:space="preserve"> </w:t>
      </w:r>
      <w:r w:rsidR="00E22DF6">
        <w:t>The population</w:t>
      </w:r>
      <w:r w:rsidR="00975F43">
        <w:t>-</w:t>
      </w:r>
      <w:r w:rsidR="00E22DF6">
        <w:t>genetics approach also revealed</w:t>
      </w:r>
      <w:r w:rsidR="00F345D8" w:rsidRPr="00813057">
        <w:t xml:space="preserve"> </w:t>
      </w:r>
      <w:r w:rsidR="00F345D8">
        <w:t>significant i</w:t>
      </w:r>
      <w:r w:rsidR="00F345D8" w:rsidRPr="00DE35F0">
        <w:t xml:space="preserve">solation by distance across </w:t>
      </w:r>
      <w:r w:rsidR="00F345D8">
        <w:t>the 530</w:t>
      </w:r>
      <w:r w:rsidR="00E22DF6">
        <w:t>-km archipelago</w:t>
      </w:r>
      <w:r w:rsidR="009711D9">
        <w:t xml:space="preserve"> and</w:t>
      </w:r>
      <w:r w:rsidR="00F345D8" w:rsidRPr="00DE35F0">
        <w:t xml:space="preserve"> greater </w:t>
      </w:r>
      <w:r w:rsidR="00F345D8">
        <w:t xml:space="preserve">private allelic richness on </w:t>
      </w:r>
      <w:r w:rsidR="005B43B5">
        <w:t>Kauaʻi</w:t>
      </w:r>
      <w:r w:rsidR="00B41AA4">
        <w:t>,</w:t>
      </w:r>
      <w:r w:rsidR="009711D9" w:rsidRPr="009711D9">
        <w:t xml:space="preserve"> </w:t>
      </w:r>
      <w:r w:rsidR="009711D9">
        <w:t>consistent with limited gene flow across islands</w:t>
      </w:r>
      <w:r w:rsidR="00E22DF6">
        <w:t>, a</w:t>
      </w:r>
      <w:r w:rsidR="00B22D45">
        <w:t>s well as</w:t>
      </w:r>
      <w:r w:rsidR="00E22DF6">
        <w:t xml:space="preserve"> peak</w:t>
      </w:r>
      <w:r w:rsidR="00D01157">
        <w:t xml:space="preserve"> genetic </w:t>
      </w:r>
      <w:r w:rsidR="00E22DF6">
        <w:t>diversity on</w:t>
      </w:r>
      <w:r w:rsidR="009711D9">
        <w:t xml:space="preserve"> </w:t>
      </w:r>
      <w:r w:rsidR="005B43B5">
        <w:t>Oʻahu</w:t>
      </w:r>
      <w:r w:rsidR="00B41AA4">
        <w:t>,</w:t>
      </w:r>
      <w:r w:rsidR="00D01157">
        <w:t xml:space="preserve"> </w:t>
      </w:r>
      <w:r w:rsidR="00D61381">
        <w:t>concordant</w:t>
      </w:r>
      <w:r w:rsidR="00D01157">
        <w:t xml:space="preserve"> with peak </w:t>
      </w:r>
      <w:r w:rsidR="00E22DF6">
        <w:t>morphological diversity on that island</w:t>
      </w:r>
      <w:r w:rsidR="00D01157">
        <w:t>.</w:t>
      </w:r>
      <w:r w:rsidR="008E397B">
        <w:t xml:space="preserve"> </w:t>
      </w:r>
      <w:r w:rsidR="00F345D8">
        <w:t xml:space="preserve">Both the </w:t>
      </w:r>
      <w:proofErr w:type="spellStart"/>
      <w:r w:rsidR="00F345D8">
        <w:t>cpDNA</w:t>
      </w:r>
      <w:proofErr w:type="spellEnd"/>
      <w:r w:rsidR="00F345D8">
        <w:t>- and SSR-based studies found a predominant pattern of clusterin</w:t>
      </w:r>
      <w:r w:rsidR="001D1A2E">
        <w:t>g of populations within islands</w:t>
      </w:r>
      <w:r w:rsidR="008A3E0E" w:rsidRPr="008A3E0E">
        <w:t xml:space="preserve"> </w:t>
      </w:r>
      <w:r w:rsidR="008A3E0E">
        <w:t xml:space="preserve">and multiple </w:t>
      </w:r>
      <w:proofErr w:type="spellStart"/>
      <w:r w:rsidR="008A3E0E">
        <w:t>colonizations</w:t>
      </w:r>
      <w:proofErr w:type="spellEnd"/>
      <w:r w:rsidR="008A3E0E">
        <w:t xml:space="preserve"> of each of Oʻahu and Hawaiʻi Island</w:t>
      </w:r>
      <w:r w:rsidR="001D1A2E">
        <w:t xml:space="preserve">, though </w:t>
      </w:r>
      <w:r w:rsidR="00435A32">
        <w:fldChar w:fldCharType="begin"/>
      </w:r>
      <w:r w:rsidR="00FF0099">
        <w:instrText xml:space="preserve"> ADDIN EN.CITE &lt;EndNote&gt;&lt;Cite AuthorYear="1"&gt;&lt;Author&gt;Stacy&lt;/Author&gt;&lt;Year&gt;2019&lt;/Year&gt;&lt;RecNum&gt;3039&lt;/RecNum&gt;&lt;DisplayText&gt;Stacy and Sakishima (2019)&lt;/DisplayText&gt;&lt;record&gt;&lt;rec-number&gt;3039&lt;/rec-number&gt;&lt;foreign-keys&gt;&lt;key app="EN" db-id="d9252dt58ae5w2e5vadxxtxuf0vx2aexda92" timestamp="1566923986"&gt;3039&lt;/key&gt;&lt;key app="ENWeb" db-id=""&gt;0&lt;/key&gt;&lt;/foreign-keys&gt;&lt;ref-type name="Journal Article"&gt;17&lt;/ref-type&gt;&lt;contributors&gt;&lt;authors&gt;&lt;author&gt;Stacy, Elizabeth Ann&lt;/author&gt;&lt;author&gt;Sakishima, Tomoko&lt;/author&gt;&lt;/authors&gt;&lt;/contributors&gt;&lt;titles&gt;&lt;title&gt;&lt;style face="normal" font="default" size="100%"&gt;Phylogeography of the highly dispersible landscape‐dominant woody species complex, &lt;/style&gt;&lt;style face="italic" font="default" size="100%"&gt;Metrosideros&lt;/style&gt;&lt;style face="normal" font="default" size="100%"&gt;, in Hawaii&lt;/style&gt;&lt;/title&gt;&lt;secondary-title&gt;Journal of Biogeography&lt;/secondary-title&gt;&lt;/titles&gt;&lt;periodical&gt;&lt;full-title&gt;Journal of Biogeography&lt;/full-title&gt;&lt;abbr-1&gt;J Biogeogr&lt;/abbr-1&gt;&lt;/periodical&gt;&lt;dates&gt;&lt;year&gt;2019&lt;/year&gt;&lt;/dates&gt;&lt;isbn&gt;0305-0270&amp;#xD;1365-2699&lt;/isbn&gt;&lt;urls&gt;&lt;/urls&gt;&lt;electronic-resource-num&gt;10.1111/jbi.13650&lt;/electronic-resource-num&gt;&lt;/record&gt;&lt;/Cite&gt;&lt;/EndNote&gt;</w:instrText>
      </w:r>
      <w:r w:rsidR="00435A32">
        <w:fldChar w:fldCharType="separate"/>
      </w:r>
      <w:r w:rsidR="00435A32">
        <w:rPr>
          <w:noProof/>
        </w:rPr>
        <w:t>Stacy and Sakishima (2019)</w:t>
      </w:r>
      <w:r w:rsidR="00435A32">
        <w:fldChar w:fldCharType="end"/>
      </w:r>
      <w:r w:rsidR="00F40667">
        <w:t xml:space="preserve"> </w:t>
      </w:r>
      <w:r w:rsidR="00A4444E">
        <w:t>revealed very weak separation between</w:t>
      </w:r>
      <w:r w:rsidR="001D1A2E">
        <w:t xml:space="preserve"> </w:t>
      </w:r>
      <w:r w:rsidR="001D1A2E" w:rsidRPr="004D11EB">
        <w:rPr>
          <w:i/>
        </w:rPr>
        <w:t>Metrosideros</w:t>
      </w:r>
      <w:r w:rsidR="001D1A2E">
        <w:t xml:space="preserve"> </w:t>
      </w:r>
      <w:r w:rsidR="00C9792C">
        <w:t xml:space="preserve">taxa </w:t>
      </w:r>
      <w:r w:rsidR="001D1A2E">
        <w:t xml:space="preserve">on the younger islands of </w:t>
      </w:r>
      <w:r w:rsidR="005B43B5">
        <w:t>Molokaʻi</w:t>
      </w:r>
      <w:r w:rsidR="001D1A2E">
        <w:t xml:space="preserve"> and </w:t>
      </w:r>
      <w:r w:rsidR="00CE1926">
        <w:t xml:space="preserve">Hawaiʻi </w:t>
      </w:r>
      <w:r w:rsidR="008E397B">
        <w:t xml:space="preserve">and other </w:t>
      </w:r>
      <w:r w:rsidR="00F345D8">
        <w:t xml:space="preserve">exceptions </w:t>
      </w:r>
      <w:r w:rsidR="00B9697F">
        <w:t>to island-based clustering</w:t>
      </w:r>
      <w:r w:rsidR="00F345D8">
        <w:t>.</w:t>
      </w:r>
      <w:r w:rsidR="00E22DF6">
        <w:t xml:space="preserve"> </w:t>
      </w:r>
      <w:r w:rsidR="008E397B">
        <w:t>Collectively, results from both studie</w:t>
      </w:r>
      <w:r w:rsidR="00E22DF6">
        <w:t xml:space="preserve">s may be consistent with colonization of new </w:t>
      </w:r>
      <w:r w:rsidR="008E397B">
        <w:t xml:space="preserve">Hawaiian </w:t>
      </w:r>
      <w:r w:rsidR="00A4444E">
        <w:t>I</w:t>
      </w:r>
      <w:r w:rsidR="00E22DF6">
        <w:t xml:space="preserve">slands </w:t>
      </w:r>
      <w:r w:rsidR="00C9792C">
        <w:t xml:space="preserve">from older islands </w:t>
      </w:r>
      <w:r w:rsidR="00E22DF6">
        <w:t xml:space="preserve">by just </w:t>
      </w:r>
      <w:r w:rsidR="00F26C82">
        <w:t>two</w:t>
      </w:r>
      <w:r w:rsidR="00E22DF6">
        <w:t xml:space="preserve"> </w:t>
      </w:r>
      <w:r w:rsidR="009711D9">
        <w:t xml:space="preserve">hybridizing </w:t>
      </w:r>
      <w:r w:rsidR="00F26C82">
        <w:t>taxa</w:t>
      </w:r>
      <w:r w:rsidR="00E22DF6">
        <w:t xml:space="preserve"> </w:t>
      </w:r>
      <w:r w:rsidR="00A4444E">
        <w:t>that are adapted to the conditions on new islands</w:t>
      </w:r>
      <w:r w:rsidR="00F26C82">
        <w:t xml:space="preserve"> (early- and late-successional </w:t>
      </w:r>
      <w:proofErr w:type="spellStart"/>
      <w:r w:rsidR="00F26C82" w:rsidRPr="004D11EB">
        <w:rPr>
          <w:i/>
        </w:rPr>
        <w:t>M</w:t>
      </w:r>
      <w:r w:rsidR="00E65C24">
        <w:rPr>
          <w:i/>
        </w:rPr>
        <w:t>etrosideros</w:t>
      </w:r>
      <w:proofErr w:type="spellEnd"/>
      <w:r w:rsidR="00F26C82" w:rsidRPr="004D11EB">
        <w:rPr>
          <w:i/>
        </w:rPr>
        <w:t xml:space="preserve"> </w:t>
      </w:r>
      <w:proofErr w:type="spellStart"/>
      <w:r w:rsidR="00F26C82" w:rsidRPr="004D11EB">
        <w:rPr>
          <w:i/>
        </w:rPr>
        <w:t>polymorpha</w:t>
      </w:r>
      <w:proofErr w:type="spellEnd"/>
      <w:r w:rsidR="00F26C82">
        <w:t xml:space="preserve"> </w:t>
      </w:r>
      <w:proofErr w:type="spellStart"/>
      <w:r w:rsidR="00E65C24" w:rsidRPr="00E65C24">
        <w:rPr>
          <w:lang w:val="en-NZ"/>
        </w:rPr>
        <w:t>Gaudich</w:t>
      </w:r>
      <w:proofErr w:type="spellEnd"/>
      <w:r w:rsidR="00E65C24" w:rsidRPr="00E65C24">
        <w:rPr>
          <w:lang w:val="en-NZ"/>
        </w:rPr>
        <w:t>. </w:t>
      </w:r>
      <w:r w:rsidR="00E65C24" w:rsidRPr="00AE695F">
        <w:rPr>
          <w:bCs/>
          <w:lang w:val="en-NZ"/>
        </w:rPr>
        <w:t>var</w:t>
      </w:r>
      <w:r w:rsidR="00E65C24" w:rsidRPr="00E65C24">
        <w:rPr>
          <w:lang w:val="en-NZ"/>
        </w:rPr>
        <w:t>. </w:t>
      </w:r>
      <w:proofErr w:type="spellStart"/>
      <w:r w:rsidR="00E65C24" w:rsidRPr="00AE695F">
        <w:rPr>
          <w:bCs/>
          <w:i/>
          <w:lang w:val="en-NZ"/>
        </w:rPr>
        <w:t>incana</w:t>
      </w:r>
      <w:proofErr w:type="spellEnd"/>
      <w:r w:rsidR="00E65C24" w:rsidRPr="00E65C24">
        <w:rPr>
          <w:lang w:val="en-NZ"/>
        </w:rPr>
        <w:t> (</w:t>
      </w:r>
      <w:proofErr w:type="spellStart"/>
      <w:r w:rsidR="00E65C24" w:rsidRPr="00E65C24">
        <w:rPr>
          <w:lang w:val="en-NZ"/>
        </w:rPr>
        <w:t>Levl</w:t>
      </w:r>
      <w:proofErr w:type="spellEnd"/>
      <w:r w:rsidR="00E65C24" w:rsidRPr="00E65C24">
        <w:rPr>
          <w:lang w:val="en-NZ"/>
        </w:rPr>
        <w:t xml:space="preserve">.) </w:t>
      </w:r>
      <w:proofErr w:type="spellStart"/>
      <w:r w:rsidR="00E65C24" w:rsidRPr="00E65C24">
        <w:rPr>
          <w:lang w:val="en-NZ"/>
        </w:rPr>
        <w:t>Skottsb</w:t>
      </w:r>
      <w:proofErr w:type="spellEnd"/>
      <w:r w:rsidR="00E65C24" w:rsidRPr="00E65C24">
        <w:rPr>
          <w:lang w:val="en-NZ"/>
        </w:rPr>
        <w:t>.</w:t>
      </w:r>
      <w:r w:rsidR="00E65C24" w:rsidRPr="00E65C24" w:rsidDel="00E65C24">
        <w:t xml:space="preserve"> </w:t>
      </w:r>
      <w:r w:rsidR="00F26C82">
        <w:t xml:space="preserve">and </w:t>
      </w:r>
      <w:proofErr w:type="spellStart"/>
      <w:r w:rsidR="00E65C24" w:rsidRPr="004D11EB">
        <w:rPr>
          <w:i/>
        </w:rPr>
        <w:t>M</w:t>
      </w:r>
      <w:r w:rsidR="00E65C24">
        <w:rPr>
          <w:i/>
        </w:rPr>
        <w:t>etrosideros</w:t>
      </w:r>
      <w:proofErr w:type="spellEnd"/>
      <w:r w:rsidR="00E65C24" w:rsidRPr="004D11EB">
        <w:rPr>
          <w:i/>
        </w:rPr>
        <w:t xml:space="preserve"> </w:t>
      </w:r>
      <w:proofErr w:type="spellStart"/>
      <w:r w:rsidR="00E65C24" w:rsidRPr="004D11EB">
        <w:rPr>
          <w:i/>
        </w:rPr>
        <w:t>polymorpha</w:t>
      </w:r>
      <w:proofErr w:type="spellEnd"/>
      <w:r w:rsidR="00E65C24">
        <w:t xml:space="preserve"> </w:t>
      </w:r>
      <w:r w:rsidR="00F26C82">
        <w:t xml:space="preserve">var. </w:t>
      </w:r>
      <w:proofErr w:type="spellStart"/>
      <w:r w:rsidR="00F26C82" w:rsidRPr="00B36AE9">
        <w:rPr>
          <w:i/>
        </w:rPr>
        <w:t>glaberrima</w:t>
      </w:r>
      <w:proofErr w:type="spellEnd"/>
      <w:r w:rsidR="00E65C24">
        <w:t xml:space="preserve"> </w:t>
      </w:r>
      <w:r w:rsidR="00E65C24" w:rsidRPr="00E65C24">
        <w:rPr>
          <w:lang w:val="en-NZ"/>
        </w:rPr>
        <w:t>(</w:t>
      </w:r>
      <w:proofErr w:type="spellStart"/>
      <w:r w:rsidR="00E65C24" w:rsidRPr="00E65C24">
        <w:rPr>
          <w:lang w:val="en-NZ"/>
        </w:rPr>
        <w:t>Levl</w:t>
      </w:r>
      <w:proofErr w:type="spellEnd"/>
      <w:r w:rsidR="00E65C24" w:rsidRPr="00E65C24">
        <w:rPr>
          <w:lang w:val="en-NZ"/>
        </w:rPr>
        <w:t>.) St.</w:t>
      </w:r>
      <w:r w:rsidR="00F26C82">
        <w:t>, respectfully)</w:t>
      </w:r>
      <w:r w:rsidR="00A4444E">
        <w:t xml:space="preserve">, </w:t>
      </w:r>
      <w:r w:rsidR="008E397B">
        <w:t xml:space="preserve">followed by </w:t>
      </w:r>
      <w:r w:rsidR="00695707">
        <w:t>predominantly</w:t>
      </w:r>
      <w:r w:rsidR="00F40667">
        <w:t xml:space="preserve"> within-island </w:t>
      </w:r>
      <w:r w:rsidR="00695707">
        <w:t xml:space="preserve">diversification and </w:t>
      </w:r>
      <w:r w:rsidR="00A4444E">
        <w:t>restrict</w:t>
      </w:r>
      <w:r w:rsidR="00695707">
        <w:t>ed gene flow among islands</w:t>
      </w:r>
      <w:r w:rsidR="00435A32">
        <w:t xml:space="preserve"> </w:t>
      </w:r>
      <w:r w:rsidR="00435A32">
        <w:fldChar w:fldCharType="begin"/>
      </w:r>
      <w:r w:rsidR="00FF0099">
        <w:instrText xml:space="preserve"> ADDIN EN.CITE &lt;EndNote&gt;&lt;Cite&gt;&lt;Author&gt;Stacy&lt;/Author&gt;&lt;Year&gt;2019&lt;/Year&gt;&lt;RecNum&gt;3039&lt;/RecNum&gt;&lt;DisplayText&gt;(Stacy and Sakishima 2019)&lt;/DisplayText&gt;&lt;record&gt;&lt;rec-number&gt;3039&lt;/rec-number&gt;&lt;foreign-keys&gt;&lt;key app="EN" db-id="d9252dt58ae5w2e5vadxxtxuf0vx2aexda92" timestamp="1566923986"&gt;3039&lt;/key&gt;&lt;key app="ENWeb" db-id=""&gt;0&lt;/key&gt;&lt;/foreign-keys&gt;&lt;ref-type name="Journal Article"&gt;17&lt;/ref-type&gt;&lt;contributors&gt;&lt;authors&gt;&lt;author&gt;Stacy, Elizabeth Ann&lt;/author&gt;&lt;author&gt;Sakishima, Tomoko&lt;/author&gt;&lt;/authors&gt;&lt;/contributors&gt;&lt;titles&gt;&lt;title&gt;&lt;style face="normal" font="default" size="100%"&gt;Phylogeography of the highly dispersible landscape‐dominant woody species complex, &lt;/style&gt;&lt;style face="italic" font="default" size="100%"&gt;Metrosideros&lt;/style&gt;&lt;style face="normal" font="default" size="100%"&gt;, in Hawaii&lt;/style&gt;&lt;/title&gt;&lt;secondary-title&gt;Journal of Biogeography&lt;/secondary-title&gt;&lt;/titles&gt;&lt;periodical&gt;&lt;full-title&gt;Journal of Biogeography&lt;/full-title&gt;&lt;abbr-1&gt;J Biogeogr&lt;/abbr-1&gt;&lt;/periodical&gt;&lt;dates&gt;&lt;year&gt;2019&lt;/year&gt;&lt;/dates&gt;&lt;isbn&gt;0305-0270&amp;#xD;1365-2699&lt;/isbn&gt;&lt;urls&gt;&lt;/urls&gt;&lt;electronic-resource-num&gt;10.1111/jbi.13650&lt;/electronic-resource-num&gt;&lt;/record&gt;&lt;/Cite&gt;&lt;/EndNote&gt;</w:instrText>
      </w:r>
      <w:r w:rsidR="00435A32">
        <w:fldChar w:fldCharType="separate"/>
      </w:r>
      <w:r w:rsidR="00435A32">
        <w:rPr>
          <w:noProof/>
        </w:rPr>
        <w:t>(Stacy and Sakishima 2019)</w:t>
      </w:r>
      <w:r w:rsidR="00435A32">
        <w:fldChar w:fldCharType="end"/>
      </w:r>
      <w:r w:rsidR="00695707">
        <w:t>.</w:t>
      </w:r>
      <w:r w:rsidR="00407EB2">
        <w:t xml:space="preserve"> </w:t>
      </w:r>
      <w:r w:rsidR="008E397B">
        <w:t xml:space="preserve">Lastly, </w:t>
      </w:r>
      <w:r w:rsidR="00A4444E">
        <w:t xml:space="preserve">whereas </w:t>
      </w:r>
      <w:proofErr w:type="spellStart"/>
      <w:r w:rsidR="008E397B">
        <w:t>cpDNA</w:t>
      </w:r>
      <w:proofErr w:type="spellEnd"/>
      <w:r w:rsidR="008E397B">
        <w:t xml:space="preserve"> h</w:t>
      </w:r>
      <w:r w:rsidR="00695707">
        <w:t>aplotypes</w:t>
      </w:r>
      <w:r w:rsidR="00407EB2">
        <w:t xml:space="preserve"> were </w:t>
      </w:r>
      <w:r w:rsidR="006300CB">
        <w:t xml:space="preserve">not aligned with boundaries among taxa or </w:t>
      </w:r>
      <w:r w:rsidR="006300CB">
        <w:lastRenderedPageBreak/>
        <w:t>morphotypes</w:t>
      </w:r>
      <w:r w:rsidR="00407EB2">
        <w:t xml:space="preserve"> </w:t>
      </w:r>
      <w:r w:rsidR="00A4444E">
        <w:t xml:space="preserve">or even </w:t>
      </w:r>
      <w:r w:rsidR="004D45A6">
        <w:t>pube</w:t>
      </w:r>
      <w:r w:rsidR="00285546">
        <w:t xml:space="preserve">scent </w:t>
      </w:r>
      <w:r w:rsidR="00A4444E">
        <w:t>versus</w:t>
      </w:r>
      <w:r w:rsidR="00285546">
        <w:t xml:space="preserve"> glabrous forms</w:t>
      </w:r>
      <w:r w:rsidR="006300CB">
        <w:t xml:space="preserve"> (Percy et al. 2008)</w:t>
      </w:r>
      <w:r w:rsidR="00A4444E">
        <w:t>, population-level analyses</w:t>
      </w:r>
      <w:r w:rsidR="00D01157">
        <w:t xml:space="preserve"> </w:t>
      </w:r>
      <w:r w:rsidR="00A4444E">
        <w:t>revealed a broad distribution of strengths of isolation among taxa from weak to strong</w:t>
      </w:r>
      <w:r w:rsidR="00481466">
        <w:t>, including weak but significant differentiation between pubescent and glabrous taxa on two islands</w:t>
      </w:r>
      <w:r w:rsidR="00D01157">
        <w:t xml:space="preserve"> </w:t>
      </w:r>
      <w:r w:rsidR="00B41AA4">
        <w:fldChar w:fldCharType="begin">
          <w:fldData xml:space="preserve">PEVuZE5vdGU+PENpdGU+PEF1dGhvcj5TdGFjeTwvQXV0aG9yPjxZZWFyPjIwMTQ8L1llYXI+PFJl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</w:fldData>
        </w:fldChar>
      </w:r>
      <w:r w:rsidR="00FF0099">
        <w:instrText xml:space="preserve"> ADDIN EN.CITE </w:instrText>
      </w:r>
      <w:r w:rsidR="00FF0099">
        <w:fldChar w:fldCharType="begin">
          <w:fldData xml:space="preserve">PEVuZE5vdGU+PENpdGU+PEF1dGhvcj5TdGFjeTwvQXV0aG9yPjxZZWFyPjIwMTQ8L1llYXI+PFJl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</w:fldData>
        </w:fldChar>
      </w:r>
      <w:r w:rsidR="00FF0099">
        <w:instrText xml:space="preserve"> ADDIN EN.CITE.DATA </w:instrText>
      </w:r>
      <w:r w:rsidR="00FF0099">
        <w:fldChar w:fldCharType="end"/>
      </w:r>
      <w:r w:rsidR="00B41AA4">
        <w:fldChar w:fldCharType="separate"/>
      </w:r>
      <w:r w:rsidR="00435A32">
        <w:rPr>
          <w:noProof/>
        </w:rPr>
        <w:t>(DeBoer and Stacy 2013; Stacy et al. 2014; Stacy and Sakishima 2019)</w:t>
      </w:r>
      <w:r w:rsidR="00B41AA4">
        <w:fldChar w:fldCharType="end"/>
      </w:r>
      <w:r w:rsidR="00D01157">
        <w:t>.</w:t>
      </w:r>
    </w:p>
    <w:p w14:paraId="3C64A373" w14:textId="0BBCE609" w:rsidR="00564CC7" w:rsidRDefault="005E6E44">
      <w:pPr>
        <w:spacing w:line="480" w:lineRule="auto"/>
      </w:pPr>
      <w:r>
        <w:tab/>
      </w:r>
      <w:r w:rsidR="008E0FC8">
        <w:t>Here</w:t>
      </w:r>
      <w:r w:rsidR="00A80690">
        <w:t>,</w:t>
      </w:r>
      <w:r w:rsidR="008E0FC8">
        <w:t xml:space="preserve"> w</w:t>
      </w:r>
      <w:r w:rsidR="00E6181D">
        <w:t xml:space="preserve">e use targeted amplicon sequencing </w:t>
      </w:r>
      <w:r w:rsidR="00DC5D22">
        <w:fldChar w:fldCharType="begin">
          <w:fldData xml:space="preserve">PEVuZE5vdGU+PENpdGU+PEF1dGhvcj5CeWJlZTwvQXV0aG9yPjxZZWFyPjIwMTE8L1llYXI+PFJl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</w:fldData>
        </w:fldChar>
      </w:r>
      <w:r w:rsidR="00FF0099">
        <w:instrText xml:space="preserve"> ADDIN EN.CITE </w:instrText>
      </w:r>
      <w:r w:rsidR="00FF0099">
        <w:fldChar w:fldCharType="begin">
          <w:fldData xml:space="preserve">PEVuZE5vdGU+PENpdGU+PEF1dGhvcj5CeWJlZTwvQXV0aG9yPjxZZWFyPjIwMTE8L1llYXI+PFJl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</w:fldData>
        </w:fldChar>
      </w:r>
      <w:r w:rsidR="00FF0099">
        <w:instrText xml:space="preserve"> ADDIN EN.CITE.DATA </w:instrText>
      </w:r>
      <w:r w:rsidR="00FF0099">
        <w:fldChar w:fldCharType="end"/>
      </w:r>
      <w:r w:rsidR="00DC5D22">
        <w:fldChar w:fldCharType="separate"/>
      </w:r>
      <w:r w:rsidR="000D30CF">
        <w:rPr>
          <w:noProof/>
        </w:rPr>
        <w:t>(Bybee et al. 2011; O'Neill et al. 2013)</w:t>
      </w:r>
      <w:r w:rsidR="00DC5D22">
        <w:fldChar w:fldCharType="end"/>
      </w:r>
      <w:r w:rsidR="00DC5D22">
        <w:t xml:space="preserve"> </w:t>
      </w:r>
      <w:r w:rsidR="00E6181D">
        <w:t>to generate a dataset of 4</w:t>
      </w:r>
      <w:r w:rsidR="00775D28">
        <w:t>4</w:t>
      </w:r>
      <w:r w:rsidR="00E6181D">
        <w:t xml:space="preserve"> </w:t>
      </w:r>
      <w:r w:rsidR="00775D28">
        <w:t>nuclear genes</w:t>
      </w:r>
      <w:r w:rsidR="00E6181D">
        <w:t xml:space="preserve"> for </w:t>
      </w:r>
      <w:r w:rsidR="00935C56">
        <w:t>1</w:t>
      </w:r>
      <w:r w:rsidR="00C94178">
        <w:t>87</w:t>
      </w:r>
      <w:r w:rsidR="00935C56">
        <w:t xml:space="preserve"> specimens</w:t>
      </w:r>
      <w:r w:rsidR="00A87BAA">
        <w:t xml:space="preserve">, focusing on </w:t>
      </w:r>
      <w:r w:rsidR="00A87BAA" w:rsidRPr="009451D9">
        <w:t>2</w:t>
      </w:r>
      <w:r w:rsidR="009451D9">
        <w:t>3</w:t>
      </w:r>
      <w:r w:rsidR="00A87BAA">
        <w:t xml:space="preserve"> </w:t>
      </w:r>
      <w:r w:rsidR="00DD526A">
        <w:t xml:space="preserve">taxa </w:t>
      </w:r>
      <w:r w:rsidR="00C9792C">
        <w:t xml:space="preserve">(including unnamed </w:t>
      </w:r>
      <w:r w:rsidR="00DD526A" w:rsidRPr="000F450B">
        <w:t>morphotypes</w:t>
      </w:r>
      <w:r w:rsidR="00C62D57">
        <w:t xml:space="preserve"> (“races”</w:t>
      </w:r>
      <w:r w:rsidR="00C9792C">
        <w:t>)</w:t>
      </w:r>
      <w:r w:rsidR="00B41AA4">
        <w:t xml:space="preserve"> </w:t>
      </w:r>
      <w:r w:rsidR="00A87BAA">
        <w:t xml:space="preserve">of Hawaiian </w:t>
      </w:r>
      <w:r w:rsidR="00A87BAA">
        <w:rPr>
          <w:i/>
        </w:rPr>
        <w:t>Metrosideros</w:t>
      </w:r>
      <w:r w:rsidR="00564134">
        <w:t xml:space="preserve">. </w:t>
      </w:r>
      <w:r w:rsidR="00A87BAA">
        <w:t>We place the Hawaiian taxa in phylogenetic context by including 18 species and varieties from elsewhere (predomina</w:t>
      </w:r>
      <w:r w:rsidR="009451D9">
        <w:t>n</w:t>
      </w:r>
      <w:r w:rsidR="00A87BAA">
        <w:t xml:space="preserve">tly taxa from Pacific islands) and use this nuclear dataset to construct a </w:t>
      </w:r>
      <w:r w:rsidR="00F93826">
        <w:t xml:space="preserve">fossil-calibrated, dated </w:t>
      </w:r>
      <w:r w:rsidR="00A87BAA">
        <w:t xml:space="preserve">phylogeny of </w:t>
      </w:r>
      <w:r w:rsidR="00A87BAA">
        <w:rPr>
          <w:i/>
        </w:rPr>
        <w:t xml:space="preserve">Metrosideros </w:t>
      </w:r>
      <w:r w:rsidR="00825068">
        <w:t>to address</w:t>
      </w:r>
      <w:r w:rsidR="00D322F4">
        <w:t xml:space="preserve"> </w:t>
      </w:r>
      <w:r w:rsidR="009451D9">
        <w:t>two main</w:t>
      </w:r>
      <w:r w:rsidR="00F93826">
        <w:t xml:space="preserve"> </w:t>
      </w:r>
      <w:r w:rsidR="00D322F4">
        <w:t>questions</w:t>
      </w:r>
      <w:r w:rsidR="00975F43">
        <w:t>. First, i</w:t>
      </w:r>
      <w:r w:rsidR="001E5A53">
        <w:t xml:space="preserve">s </w:t>
      </w:r>
      <w:r w:rsidR="001E5A53" w:rsidRPr="009679B3">
        <w:rPr>
          <w:i/>
        </w:rPr>
        <w:t>Metro</w:t>
      </w:r>
      <w:r w:rsidR="00C9792C">
        <w:rPr>
          <w:i/>
        </w:rPr>
        <w:t>s</w:t>
      </w:r>
      <w:r w:rsidR="001E5A53" w:rsidRPr="009679B3">
        <w:rPr>
          <w:i/>
        </w:rPr>
        <w:t>i</w:t>
      </w:r>
      <w:r w:rsidR="00C9792C">
        <w:rPr>
          <w:i/>
        </w:rPr>
        <w:t>d</w:t>
      </w:r>
      <w:r w:rsidR="001E5A53" w:rsidRPr="009679B3">
        <w:rPr>
          <w:i/>
        </w:rPr>
        <w:t>eros</w:t>
      </w:r>
      <w:r w:rsidR="001E5A53">
        <w:t xml:space="preserve"> strongly supported as monop</w:t>
      </w:r>
      <w:r w:rsidR="00C9792C">
        <w:t>h</w:t>
      </w:r>
      <w:r w:rsidR="001E5A53">
        <w:t>yletic? If so, what is the sister</w:t>
      </w:r>
      <w:r w:rsidR="00C9792C">
        <w:t xml:space="preserve"> </w:t>
      </w:r>
      <w:r w:rsidR="001E5A53">
        <w:t xml:space="preserve">taxon to </w:t>
      </w:r>
      <w:r w:rsidR="007E3904" w:rsidRPr="007E3904">
        <w:rPr>
          <w:i/>
        </w:rPr>
        <w:t>Metrosideros</w:t>
      </w:r>
      <w:r w:rsidR="00825068" w:rsidRPr="00B41AA4">
        <w:t>?</w:t>
      </w:r>
      <w:r w:rsidR="00825068">
        <w:t xml:space="preserve"> </w:t>
      </w:r>
      <w:r w:rsidR="00975F43">
        <w:t>Second,</w:t>
      </w:r>
      <w:r w:rsidR="009451D9">
        <w:t xml:space="preserve"> w</w:t>
      </w:r>
      <w:r w:rsidR="00F93826">
        <w:t xml:space="preserve">hen did </w:t>
      </w:r>
      <w:r w:rsidR="009451D9">
        <w:rPr>
          <w:i/>
        </w:rPr>
        <w:t>Metrosideros</w:t>
      </w:r>
      <w:r w:rsidR="00F93826">
        <w:t xml:space="preserve"> colonize the </w:t>
      </w:r>
      <w:r w:rsidR="009451D9">
        <w:t>Hawaiian I</w:t>
      </w:r>
      <w:r w:rsidR="00F93826">
        <w:t>slands</w:t>
      </w:r>
      <w:r w:rsidR="00916933">
        <w:t xml:space="preserve"> and where did </w:t>
      </w:r>
      <w:r w:rsidR="000F450B">
        <w:t>this lineage originate</w:t>
      </w:r>
      <w:r w:rsidR="00F93826">
        <w:t xml:space="preserve">? </w:t>
      </w:r>
      <w:r w:rsidR="00A87BAA">
        <w:t>We then</w:t>
      </w:r>
      <w:r w:rsidR="00564CC7">
        <w:t xml:space="preserve"> </w:t>
      </w:r>
      <w:r w:rsidR="00A0740F">
        <w:t xml:space="preserve">explore fine-scale phylogenetic patterns of this genus across </w:t>
      </w:r>
      <w:r w:rsidR="00C94178">
        <w:t xml:space="preserve">the Hawaiian </w:t>
      </w:r>
      <w:r w:rsidR="009451D9">
        <w:t xml:space="preserve">Islands </w:t>
      </w:r>
      <w:r w:rsidR="000F450B">
        <w:t>to address</w:t>
      </w:r>
      <w:r w:rsidR="00975F43">
        <w:t xml:space="preserve"> the following questions. First, a</w:t>
      </w:r>
      <w:r w:rsidR="00975293">
        <w:t xml:space="preserve">re phylogenetic </w:t>
      </w:r>
      <w:r w:rsidR="009711D9">
        <w:t>patterns</w:t>
      </w:r>
      <w:r w:rsidR="001E5A53">
        <w:t xml:space="preserve"> </w:t>
      </w:r>
      <w:r w:rsidR="009711D9">
        <w:t xml:space="preserve">consistent with the </w:t>
      </w:r>
      <w:r w:rsidR="009451D9">
        <w:t>p</w:t>
      </w:r>
      <w:r w:rsidR="009711D9">
        <w:t xml:space="preserve">rogression </w:t>
      </w:r>
      <w:r w:rsidR="009451D9">
        <w:t>r</w:t>
      </w:r>
      <w:r w:rsidR="009711D9">
        <w:t>ule</w:t>
      </w:r>
      <w:r w:rsidR="000F450B">
        <w:t>, including colonization of new islands by just</w:t>
      </w:r>
      <w:r w:rsidR="00F26C82">
        <w:t xml:space="preserve"> two</w:t>
      </w:r>
      <w:r w:rsidR="000F450B">
        <w:t xml:space="preserve"> widespread varieties of </w:t>
      </w:r>
      <w:r w:rsidR="000F450B" w:rsidRPr="00B36AE9">
        <w:rPr>
          <w:i/>
        </w:rPr>
        <w:t xml:space="preserve">M. </w:t>
      </w:r>
      <w:proofErr w:type="spellStart"/>
      <w:r w:rsidR="000F450B" w:rsidRPr="00B36AE9">
        <w:rPr>
          <w:i/>
        </w:rPr>
        <w:t>polymorpha</w:t>
      </w:r>
      <w:proofErr w:type="spellEnd"/>
      <w:r w:rsidR="000F450B">
        <w:t xml:space="preserve"> followed by within-island diversification</w:t>
      </w:r>
      <w:r w:rsidR="009711D9">
        <w:t xml:space="preserve"> and limited repeat- and back-</w:t>
      </w:r>
      <w:proofErr w:type="spellStart"/>
      <w:r w:rsidR="009711D9">
        <w:t>colonizations</w:t>
      </w:r>
      <w:proofErr w:type="spellEnd"/>
      <w:r w:rsidR="009711D9">
        <w:t xml:space="preserve"> o</w:t>
      </w:r>
      <w:r w:rsidR="00B41AA4">
        <w:t xml:space="preserve">f islands? </w:t>
      </w:r>
      <w:r w:rsidR="00975F43">
        <w:t>Second,</w:t>
      </w:r>
      <w:r w:rsidR="009711D9">
        <w:t xml:space="preserve"> does nucleotide diversity vary across islands </w:t>
      </w:r>
      <w:r w:rsidR="00746CBD">
        <w:t xml:space="preserve">consistent with observed patterns for either </w:t>
      </w:r>
      <w:proofErr w:type="spellStart"/>
      <w:r w:rsidR="00746CBD">
        <w:t>cpDNA</w:t>
      </w:r>
      <w:proofErr w:type="spellEnd"/>
      <w:r w:rsidR="00746CBD">
        <w:t xml:space="preserve"> loci or SSR loci</w:t>
      </w:r>
      <w:r w:rsidR="000F450B">
        <w:t>? And t</w:t>
      </w:r>
      <w:r w:rsidR="00746CBD">
        <w:t>hird, does the partitioning of nucleotide diversity</w:t>
      </w:r>
      <w:r w:rsidR="009711D9">
        <w:t xml:space="preserve"> align with </w:t>
      </w:r>
      <w:r w:rsidR="00C62D57">
        <w:t xml:space="preserve">current </w:t>
      </w:r>
      <w:r w:rsidR="009711D9">
        <w:t>taxonomic boundaries</w:t>
      </w:r>
      <w:r w:rsidR="00C62D57">
        <w:t xml:space="preserve"> (including races)</w:t>
      </w:r>
      <w:r w:rsidR="00746CBD">
        <w:t xml:space="preserve"> or </w:t>
      </w:r>
      <w:r w:rsidR="000F450B">
        <w:t xml:space="preserve">with </w:t>
      </w:r>
      <w:r w:rsidR="00746CBD">
        <w:t>a split between glabrous and pubescent taxa</w:t>
      </w:r>
      <w:r w:rsidR="009711D9">
        <w:t>?</w:t>
      </w:r>
    </w:p>
    <w:p w14:paraId="69C011A0" w14:textId="77777777" w:rsidR="00860C04" w:rsidRDefault="00860C04">
      <w:pPr>
        <w:spacing w:line="480" w:lineRule="auto"/>
      </w:pPr>
    </w:p>
    <w:p w14:paraId="08711C2B" w14:textId="4D65D01E" w:rsidR="00860C04" w:rsidRDefault="00860C04">
      <w:pPr>
        <w:spacing w:line="480" w:lineRule="auto"/>
        <w:outlineLvl w:val="0"/>
      </w:pPr>
      <w:r>
        <w:t>MATERIALS AND METHODS</w:t>
      </w:r>
    </w:p>
    <w:p w14:paraId="39CD77D8" w14:textId="77777777" w:rsidR="00844FC5" w:rsidRPr="005D690F" w:rsidRDefault="00552213">
      <w:pPr>
        <w:spacing w:line="480" w:lineRule="auto"/>
        <w:outlineLvl w:val="0"/>
        <w:rPr>
          <w:b/>
        </w:rPr>
      </w:pPr>
      <w:r w:rsidRPr="005D690F">
        <w:rPr>
          <w:b/>
          <w:i/>
        </w:rPr>
        <w:t>Specimen sampling</w:t>
      </w:r>
      <w:r w:rsidR="00844FC5" w:rsidRPr="005D690F">
        <w:rPr>
          <w:b/>
        </w:rPr>
        <w:t xml:space="preserve"> </w:t>
      </w:r>
    </w:p>
    <w:p w14:paraId="61860E07" w14:textId="68D1A6A8" w:rsidR="00DD526A" w:rsidRDefault="00844FC5">
      <w:pPr>
        <w:spacing w:line="480" w:lineRule="auto"/>
      </w:pPr>
      <w:r>
        <w:lastRenderedPageBreak/>
        <w:tab/>
      </w:r>
      <w:r w:rsidR="00B70666">
        <w:t xml:space="preserve">We selected 187 </w:t>
      </w:r>
      <w:r w:rsidR="00481215">
        <w:t>specimens, including 16</w:t>
      </w:r>
      <w:r w:rsidR="001979E4">
        <w:t>3</w:t>
      </w:r>
      <w:r w:rsidR="00481215">
        <w:t xml:space="preserve"> </w:t>
      </w:r>
      <w:r w:rsidR="00481215">
        <w:rPr>
          <w:i/>
        </w:rPr>
        <w:t>Metrosideros</w:t>
      </w:r>
      <w:r w:rsidR="00F31C35">
        <w:rPr>
          <w:i/>
        </w:rPr>
        <w:t xml:space="preserve">, </w:t>
      </w:r>
      <w:r w:rsidR="00F31C35">
        <w:t>1</w:t>
      </w:r>
      <w:r w:rsidR="00F31C35" w:rsidRPr="00F31C35">
        <w:t xml:space="preserve">23 </w:t>
      </w:r>
      <w:r w:rsidR="00F31C35">
        <w:t>of w</w:t>
      </w:r>
      <w:r w:rsidR="005835E6">
        <w:t>hich represent</w:t>
      </w:r>
      <w:r w:rsidR="00CF0179">
        <w:t>ed</w:t>
      </w:r>
      <w:r w:rsidR="005835E6">
        <w:t xml:space="preserve"> </w:t>
      </w:r>
      <w:r w:rsidR="009B35FE">
        <w:t>all five</w:t>
      </w:r>
      <w:r w:rsidR="001E5A53">
        <w:t xml:space="preserve"> </w:t>
      </w:r>
      <w:r w:rsidR="005835E6">
        <w:t>Hawaiian species</w:t>
      </w:r>
      <w:r w:rsidR="009B35FE">
        <w:t>, including</w:t>
      </w:r>
      <w:r w:rsidR="005835E6">
        <w:t xml:space="preserve"> </w:t>
      </w:r>
      <w:r w:rsidR="009B35FE">
        <w:t xml:space="preserve">the two varieties of </w:t>
      </w:r>
      <w:r w:rsidR="009B35FE" w:rsidRPr="005D690F">
        <w:rPr>
          <w:i/>
        </w:rPr>
        <w:t xml:space="preserve">M. </w:t>
      </w:r>
      <w:proofErr w:type="spellStart"/>
      <w:r w:rsidR="009B35FE" w:rsidRPr="005D690F">
        <w:rPr>
          <w:i/>
        </w:rPr>
        <w:t>waialealae</w:t>
      </w:r>
      <w:proofErr w:type="spellEnd"/>
      <w:r w:rsidR="009B35FE">
        <w:t xml:space="preserve"> and </w:t>
      </w:r>
      <w:r w:rsidR="00A74BF4">
        <w:t>18</w:t>
      </w:r>
      <w:r w:rsidR="00B668DA">
        <w:t xml:space="preserve"> </w:t>
      </w:r>
      <w:r w:rsidR="005835E6">
        <w:t>varieties</w:t>
      </w:r>
      <w:r w:rsidR="00D1447B">
        <w:t xml:space="preserve"> or morphotypes</w:t>
      </w:r>
      <w:r w:rsidR="00836CDC">
        <w:t xml:space="preserve"> </w:t>
      </w:r>
      <w:r w:rsidR="000F450B">
        <w:t xml:space="preserve">(“races”) </w:t>
      </w:r>
      <w:r w:rsidR="00836CDC">
        <w:t xml:space="preserve">of </w:t>
      </w:r>
      <w:r w:rsidR="00836CDC" w:rsidRPr="00F93826">
        <w:rPr>
          <w:i/>
        </w:rPr>
        <w:t xml:space="preserve">M. </w:t>
      </w:r>
      <w:proofErr w:type="spellStart"/>
      <w:r w:rsidR="00836CDC" w:rsidRPr="00F93826">
        <w:rPr>
          <w:i/>
        </w:rPr>
        <w:t>polymorpha</w:t>
      </w:r>
      <w:proofErr w:type="spellEnd"/>
      <w:r w:rsidR="001979E4">
        <w:t xml:space="preserve">, </w:t>
      </w:r>
      <w:r w:rsidR="00AE7948">
        <w:t xml:space="preserve">as well as </w:t>
      </w:r>
      <w:r w:rsidR="001979E4">
        <w:t xml:space="preserve">species previously included in </w:t>
      </w:r>
      <w:proofErr w:type="spellStart"/>
      <w:r w:rsidR="00F31C35">
        <w:rPr>
          <w:i/>
        </w:rPr>
        <w:t>Carpolepis</w:t>
      </w:r>
      <w:proofErr w:type="spellEnd"/>
      <w:r w:rsidR="005D5495">
        <w:rPr>
          <w:i/>
        </w:rPr>
        <w:t xml:space="preserve"> </w:t>
      </w:r>
      <w:r w:rsidR="005D5495" w:rsidRPr="005D690F">
        <w:t>(</w:t>
      </w:r>
      <w:proofErr w:type="spellStart"/>
      <w:r w:rsidR="00AE7948">
        <w:rPr>
          <w:i/>
        </w:rPr>
        <w:t>M</w:t>
      </w:r>
      <w:r w:rsidR="00572A82">
        <w:rPr>
          <w:i/>
        </w:rPr>
        <w:t>etrosideros</w:t>
      </w:r>
      <w:proofErr w:type="spellEnd"/>
      <w:r w:rsidR="00AE7948">
        <w:rPr>
          <w:i/>
        </w:rPr>
        <w:t xml:space="preserve"> </w:t>
      </w:r>
      <w:proofErr w:type="spellStart"/>
      <w:r w:rsidR="00AE7948">
        <w:rPr>
          <w:i/>
        </w:rPr>
        <w:t>laurifolia</w:t>
      </w:r>
      <w:proofErr w:type="spellEnd"/>
      <w:r w:rsidR="00AE7948">
        <w:rPr>
          <w:i/>
        </w:rPr>
        <w:t xml:space="preserve"> </w:t>
      </w:r>
      <w:proofErr w:type="spellStart"/>
      <w:r w:rsidR="00572A82">
        <w:rPr>
          <w:iCs/>
        </w:rPr>
        <w:t>Brogn</w:t>
      </w:r>
      <w:proofErr w:type="spellEnd"/>
      <w:r w:rsidR="00572A82">
        <w:rPr>
          <w:iCs/>
        </w:rPr>
        <w:t xml:space="preserve">. &amp; Gris. </w:t>
      </w:r>
      <w:r w:rsidR="00AE7948" w:rsidRPr="005D690F">
        <w:t>from New Caledonia</w:t>
      </w:r>
      <w:r w:rsidR="005D5495">
        <w:t>)</w:t>
      </w:r>
      <w:r w:rsidR="00F31C35">
        <w:t xml:space="preserve"> and </w:t>
      </w:r>
      <w:proofErr w:type="spellStart"/>
      <w:r w:rsidR="00F31C35">
        <w:rPr>
          <w:i/>
        </w:rPr>
        <w:t>Tepualia</w:t>
      </w:r>
      <w:proofErr w:type="spellEnd"/>
      <w:r w:rsidR="005D690F" w:rsidRPr="005D690F">
        <w:t xml:space="preserve"> (</w:t>
      </w:r>
      <w:proofErr w:type="spellStart"/>
      <w:r w:rsidR="00AE7948">
        <w:rPr>
          <w:i/>
        </w:rPr>
        <w:t>M</w:t>
      </w:r>
      <w:r w:rsidR="00572A82">
        <w:rPr>
          <w:i/>
        </w:rPr>
        <w:t>etrosideros</w:t>
      </w:r>
      <w:proofErr w:type="spellEnd"/>
      <w:r w:rsidR="00AE7948">
        <w:rPr>
          <w:i/>
        </w:rPr>
        <w:t xml:space="preserve"> </w:t>
      </w:r>
      <w:proofErr w:type="spellStart"/>
      <w:r w:rsidR="00AE7948">
        <w:rPr>
          <w:i/>
        </w:rPr>
        <w:t>stipularis</w:t>
      </w:r>
      <w:proofErr w:type="spellEnd"/>
      <w:r w:rsidR="00AE7948">
        <w:rPr>
          <w:i/>
        </w:rPr>
        <w:t xml:space="preserve"> </w:t>
      </w:r>
      <w:r w:rsidR="00572A82" w:rsidRPr="00572A82">
        <w:rPr>
          <w:iCs/>
        </w:rPr>
        <w:t xml:space="preserve">(Hook. &amp; </w:t>
      </w:r>
      <w:proofErr w:type="spellStart"/>
      <w:r w:rsidR="00572A82" w:rsidRPr="00572A82">
        <w:rPr>
          <w:iCs/>
        </w:rPr>
        <w:t>Arn</w:t>
      </w:r>
      <w:proofErr w:type="spellEnd"/>
      <w:r w:rsidR="00572A82" w:rsidRPr="00572A82">
        <w:rPr>
          <w:iCs/>
        </w:rPr>
        <w:t>.</w:t>
      </w:r>
      <w:r w:rsidR="00572A82">
        <w:rPr>
          <w:iCs/>
        </w:rPr>
        <w:t xml:space="preserve">) </w:t>
      </w:r>
      <w:proofErr w:type="spellStart"/>
      <w:r w:rsidR="00572A82">
        <w:rPr>
          <w:iCs/>
        </w:rPr>
        <w:t>Hook.f</w:t>
      </w:r>
      <w:proofErr w:type="spellEnd"/>
      <w:r w:rsidR="00572A82">
        <w:rPr>
          <w:iCs/>
        </w:rPr>
        <w:t xml:space="preserve">. </w:t>
      </w:r>
      <w:r w:rsidR="00AE7948">
        <w:t>from South America</w:t>
      </w:r>
      <w:r w:rsidR="005D5495">
        <w:t>)</w:t>
      </w:r>
      <w:r w:rsidR="00AE7948">
        <w:t xml:space="preserve">, along with </w:t>
      </w:r>
      <w:r w:rsidR="00AE7948" w:rsidRPr="005D690F">
        <w:rPr>
          <w:i/>
        </w:rPr>
        <w:t>M</w:t>
      </w:r>
      <w:r w:rsidR="00572A82">
        <w:rPr>
          <w:i/>
        </w:rPr>
        <w:t>etrosideros</w:t>
      </w:r>
      <w:r w:rsidR="00AE7948" w:rsidRPr="005D690F">
        <w:rPr>
          <w:i/>
        </w:rPr>
        <w:t xml:space="preserve"> angustifolia</w:t>
      </w:r>
      <w:r w:rsidR="00AE7948">
        <w:t xml:space="preserve"> </w:t>
      </w:r>
      <w:r w:rsidR="00572A82">
        <w:t xml:space="preserve">(L.) Sm. </w:t>
      </w:r>
      <w:r w:rsidR="00AE7948">
        <w:t>from South Africa.</w:t>
      </w:r>
      <w:r w:rsidR="00B21537">
        <w:t xml:space="preserve"> </w:t>
      </w:r>
      <w:r w:rsidR="001979E4">
        <w:t xml:space="preserve">The remaining 24 specimens comprised other </w:t>
      </w:r>
      <w:proofErr w:type="spellStart"/>
      <w:r w:rsidR="001979E4">
        <w:t>Myrtaceae</w:t>
      </w:r>
      <w:proofErr w:type="spellEnd"/>
      <w:r w:rsidR="001979E4">
        <w:t xml:space="preserve"> to provide phylogenetic context to </w:t>
      </w:r>
      <w:r w:rsidR="001979E4">
        <w:rPr>
          <w:i/>
        </w:rPr>
        <w:t>Metrosideros</w:t>
      </w:r>
      <w:r w:rsidR="001979E4">
        <w:t xml:space="preserve"> and serve as outgroups, including</w:t>
      </w:r>
      <w:r w:rsidR="00F31C35">
        <w:t xml:space="preserve"> </w:t>
      </w:r>
      <w:proofErr w:type="spellStart"/>
      <w:r w:rsidR="00F31C35">
        <w:rPr>
          <w:i/>
        </w:rPr>
        <w:t>Backhousia</w:t>
      </w:r>
      <w:proofErr w:type="spellEnd"/>
      <w:r w:rsidR="00FD1659">
        <w:rPr>
          <w:i/>
        </w:rPr>
        <w:t xml:space="preserve"> </w:t>
      </w:r>
      <w:r w:rsidR="00FD1659">
        <w:rPr>
          <w:iCs/>
        </w:rPr>
        <w:t xml:space="preserve">Hook. &amp; </w:t>
      </w:r>
      <w:proofErr w:type="spellStart"/>
      <w:r w:rsidR="00FD1659">
        <w:rPr>
          <w:iCs/>
        </w:rPr>
        <w:t>Harv</w:t>
      </w:r>
      <w:proofErr w:type="spellEnd"/>
      <w:r w:rsidR="00FD1659">
        <w:rPr>
          <w:iCs/>
        </w:rPr>
        <w:t>.</w:t>
      </w:r>
      <w:r w:rsidR="00F31C35">
        <w:t xml:space="preserve">, </w:t>
      </w:r>
      <w:proofErr w:type="spellStart"/>
      <w:r w:rsidR="00F31C35">
        <w:rPr>
          <w:i/>
        </w:rPr>
        <w:t>Cloezia</w:t>
      </w:r>
      <w:proofErr w:type="spellEnd"/>
      <w:r w:rsidR="00FD1659">
        <w:rPr>
          <w:i/>
        </w:rPr>
        <w:t xml:space="preserve"> </w:t>
      </w:r>
      <w:proofErr w:type="spellStart"/>
      <w:r w:rsidR="00FD1659">
        <w:rPr>
          <w:iCs/>
        </w:rPr>
        <w:t>Brogn</w:t>
      </w:r>
      <w:proofErr w:type="spellEnd"/>
      <w:r w:rsidR="00FD1659">
        <w:rPr>
          <w:iCs/>
        </w:rPr>
        <w:t>. &amp; Gris</w:t>
      </w:r>
      <w:r w:rsidR="00F31C35">
        <w:t xml:space="preserve">, </w:t>
      </w:r>
      <w:proofErr w:type="spellStart"/>
      <w:r w:rsidR="00F31C35">
        <w:rPr>
          <w:i/>
        </w:rPr>
        <w:t>Ecualyptus</w:t>
      </w:r>
      <w:proofErr w:type="spellEnd"/>
      <w:r w:rsidR="00FD1659">
        <w:rPr>
          <w:i/>
        </w:rPr>
        <w:t xml:space="preserve"> </w:t>
      </w:r>
      <w:proofErr w:type="spellStart"/>
      <w:r w:rsidR="00FD1659">
        <w:rPr>
          <w:iCs/>
        </w:rPr>
        <w:t>L’Hér</w:t>
      </w:r>
      <w:proofErr w:type="spellEnd"/>
      <w:r w:rsidR="00FD1659">
        <w:rPr>
          <w:iCs/>
        </w:rPr>
        <w:t>.</w:t>
      </w:r>
      <w:r w:rsidR="00F31C35">
        <w:t xml:space="preserve">, </w:t>
      </w:r>
      <w:r w:rsidR="00F31C35">
        <w:rPr>
          <w:i/>
        </w:rPr>
        <w:t>Eugenia</w:t>
      </w:r>
      <w:r w:rsidR="00FD1659">
        <w:rPr>
          <w:iCs/>
        </w:rPr>
        <w:t xml:space="preserve"> L.</w:t>
      </w:r>
      <w:r w:rsidR="00F31C35">
        <w:t xml:space="preserve">, </w:t>
      </w:r>
      <w:r w:rsidR="00F31C35">
        <w:rPr>
          <w:i/>
        </w:rPr>
        <w:t>Melaleuca</w:t>
      </w:r>
      <w:r w:rsidR="00FD1659">
        <w:rPr>
          <w:iCs/>
        </w:rPr>
        <w:t xml:space="preserve"> L.</w:t>
      </w:r>
      <w:r w:rsidR="00F31C35">
        <w:t xml:space="preserve">, </w:t>
      </w:r>
      <w:proofErr w:type="spellStart"/>
      <w:r w:rsidR="00F31C35">
        <w:rPr>
          <w:i/>
        </w:rPr>
        <w:t>Pimenta</w:t>
      </w:r>
      <w:proofErr w:type="spellEnd"/>
      <w:r w:rsidR="00FD1659">
        <w:rPr>
          <w:iCs/>
        </w:rPr>
        <w:t xml:space="preserve"> </w:t>
      </w:r>
      <w:proofErr w:type="spellStart"/>
      <w:r w:rsidR="00FD1659">
        <w:rPr>
          <w:iCs/>
        </w:rPr>
        <w:t>Lindl</w:t>
      </w:r>
      <w:proofErr w:type="spellEnd"/>
      <w:r w:rsidR="00FD1659">
        <w:rPr>
          <w:iCs/>
        </w:rPr>
        <w:t>.</w:t>
      </w:r>
      <w:r w:rsidR="00F31C35">
        <w:t xml:space="preserve">, </w:t>
      </w:r>
      <w:r w:rsidR="00F31C35">
        <w:rPr>
          <w:i/>
        </w:rPr>
        <w:t>Psidium</w:t>
      </w:r>
      <w:r w:rsidR="00FD1659">
        <w:rPr>
          <w:iCs/>
        </w:rPr>
        <w:t xml:space="preserve"> L.</w:t>
      </w:r>
      <w:r w:rsidR="00F31C35">
        <w:t xml:space="preserve">, </w:t>
      </w:r>
      <w:proofErr w:type="spellStart"/>
      <w:r w:rsidR="00F31C35">
        <w:rPr>
          <w:i/>
        </w:rPr>
        <w:t>Purpureostemon</w:t>
      </w:r>
      <w:proofErr w:type="spellEnd"/>
      <w:r w:rsidR="00FD1659">
        <w:rPr>
          <w:iCs/>
        </w:rPr>
        <w:t xml:space="preserve"> </w:t>
      </w:r>
      <w:proofErr w:type="spellStart"/>
      <w:r w:rsidR="00FD1659">
        <w:rPr>
          <w:iCs/>
        </w:rPr>
        <w:t>Gugerli</w:t>
      </w:r>
      <w:proofErr w:type="spellEnd"/>
      <w:r w:rsidR="00F31C35">
        <w:t xml:space="preserve">, </w:t>
      </w:r>
      <w:proofErr w:type="spellStart"/>
      <w:r w:rsidR="00F31C35">
        <w:rPr>
          <w:i/>
        </w:rPr>
        <w:t>Rhodomyrtus</w:t>
      </w:r>
      <w:proofErr w:type="spellEnd"/>
      <w:r w:rsidR="00FD1659">
        <w:rPr>
          <w:iCs/>
        </w:rPr>
        <w:t xml:space="preserve"> (DC.) </w:t>
      </w:r>
      <w:proofErr w:type="spellStart"/>
      <w:r w:rsidR="00FD1659">
        <w:rPr>
          <w:iCs/>
        </w:rPr>
        <w:t>Rchb</w:t>
      </w:r>
      <w:proofErr w:type="spellEnd"/>
      <w:r w:rsidR="00FD1659">
        <w:rPr>
          <w:iCs/>
        </w:rPr>
        <w:t>.</w:t>
      </w:r>
      <w:r w:rsidR="00F31C35">
        <w:t xml:space="preserve">, </w:t>
      </w:r>
      <w:proofErr w:type="spellStart"/>
      <w:r w:rsidR="00F31C35">
        <w:rPr>
          <w:i/>
        </w:rPr>
        <w:t>Syzygium</w:t>
      </w:r>
      <w:proofErr w:type="spellEnd"/>
      <w:r w:rsidR="00FD1659">
        <w:rPr>
          <w:iCs/>
        </w:rPr>
        <w:t xml:space="preserve"> R.Br. ex </w:t>
      </w:r>
      <w:proofErr w:type="spellStart"/>
      <w:r w:rsidR="00FD1659">
        <w:rPr>
          <w:iCs/>
        </w:rPr>
        <w:t>Gaertn</w:t>
      </w:r>
      <w:proofErr w:type="spellEnd"/>
      <w:r w:rsidR="00FD1659">
        <w:rPr>
          <w:iCs/>
        </w:rPr>
        <w:t>.</w:t>
      </w:r>
      <w:r w:rsidR="00F31C35">
        <w:t xml:space="preserve">, </w:t>
      </w:r>
      <w:proofErr w:type="spellStart"/>
      <w:r w:rsidR="00F31C35">
        <w:rPr>
          <w:i/>
        </w:rPr>
        <w:t>Tristaniopsis</w:t>
      </w:r>
      <w:proofErr w:type="spellEnd"/>
      <w:r w:rsidR="00FD1659">
        <w:rPr>
          <w:i/>
        </w:rPr>
        <w:t xml:space="preserve"> </w:t>
      </w:r>
      <w:proofErr w:type="spellStart"/>
      <w:r w:rsidR="00FD1659">
        <w:rPr>
          <w:iCs/>
        </w:rPr>
        <w:t>Brongn</w:t>
      </w:r>
      <w:proofErr w:type="spellEnd"/>
      <w:r w:rsidR="00FD1659">
        <w:rPr>
          <w:iCs/>
        </w:rPr>
        <w:t xml:space="preserve">. &amp; </w:t>
      </w:r>
      <w:proofErr w:type="spellStart"/>
      <w:proofErr w:type="gramStart"/>
      <w:r w:rsidR="00FD1659">
        <w:rPr>
          <w:iCs/>
        </w:rPr>
        <w:t>Griseb</w:t>
      </w:r>
      <w:proofErr w:type="spellEnd"/>
      <w:r w:rsidR="00FD1659">
        <w:rPr>
          <w:iCs/>
        </w:rPr>
        <w:t>.</w:t>
      </w:r>
      <w:r w:rsidR="00F31C35">
        <w:t>,</w:t>
      </w:r>
      <w:proofErr w:type="gramEnd"/>
      <w:r w:rsidR="00F31C35">
        <w:t xml:space="preserve"> </w:t>
      </w:r>
      <w:proofErr w:type="spellStart"/>
      <w:r w:rsidR="00F31C35">
        <w:rPr>
          <w:i/>
        </w:rPr>
        <w:t>Xanthomyrtus</w:t>
      </w:r>
      <w:proofErr w:type="spellEnd"/>
      <w:r w:rsidR="00FD1659">
        <w:rPr>
          <w:i/>
        </w:rPr>
        <w:t xml:space="preserve"> </w:t>
      </w:r>
      <w:r w:rsidR="00FD1659">
        <w:rPr>
          <w:iCs/>
        </w:rPr>
        <w:t>Diels</w:t>
      </w:r>
      <w:r w:rsidR="00F31C35">
        <w:t xml:space="preserve">, and </w:t>
      </w:r>
      <w:proofErr w:type="spellStart"/>
      <w:r w:rsidR="00F31C35">
        <w:rPr>
          <w:i/>
        </w:rPr>
        <w:t>Xanthostemon</w:t>
      </w:r>
      <w:proofErr w:type="spellEnd"/>
      <w:r w:rsidR="00FD1659">
        <w:rPr>
          <w:i/>
        </w:rPr>
        <w:t xml:space="preserve"> </w:t>
      </w:r>
      <w:proofErr w:type="spellStart"/>
      <w:r w:rsidR="00FD1659">
        <w:rPr>
          <w:iCs/>
        </w:rPr>
        <w:t>F.Muell</w:t>
      </w:r>
      <w:proofErr w:type="spellEnd"/>
      <w:r w:rsidR="00FD1659">
        <w:rPr>
          <w:iCs/>
        </w:rPr>
        <w:t>.</w:t>
      </w:r>
      <w:r w:rsidR="00F31C35">
        <w:t xml:space="preserve">. </w:t>
      </w:r>
      <w:r w:rsidR="005835E6">
        <w:t xml:space="preserve">Summarized specimen information </w:t>
      </w:r>
      <w:r w:rsidR="00481466">
        <w:t xml:space="preserve">is </w:t>
      </w:r>
      <w:r w:rsidR="005835E6">
        <w:t>provided in Table 1, and d</w:t>
      </w:r>
      <w:r w:rsidR="00F31C35">
        <w:t xml:space="preserve">etailed information is provided in </w:t>
      </w:r>
      <w:r w:rsidR="00013D93">
        <w:t xml:space="preserve">Online </w:t>
      </w:r>
      <w:r w:rsidR="00013D93" w:rsidRPr="00872ED1">
        <w:t>Resource</w:t>
      </w:r>
      <w:r w:rsidR="00013D93">
        <w:t xml:space="preserve"> 1</w:t>
      </w:r>
      <w:r w:rsidR="00F31C35">
        <w:t>.</w:t>
      </w:r>
    </w:p>
    <w:p w14:paraId="3D450BC1" w14:textId="77777777" w:rsidR="00FD1659" w:rsidRDefault="00FD1659">
      <w:pPr>
        <w:spacing w:line="480" w:lineRule="auto"/>
      </w:pPr>
    </w:p>
    <w:p w14:paraId="5AC5CC37" w14:textId="1A7B661F" w:rsidR="00552213" w:rsidRPr="005D690F" w:rsidRDefault="00B507DF">
      <w:pPr>
        <w:spacing w:line="480" w:lineRule="auto"/>
        <w:outlineLvl w:val="0"/>
        <w:rPr>
          <w:b/>
        </w:rPr>
      </w:pPr>
      <w:r w:rsidRPr="005D690F">
        <w:rPr>
          <w:b/>
          <w:i/>
        </w:rPr>
        <w:t>Sequence data</w:t>
      </w:r>
    </w:p>
    <w:p w14:paraId="089EA906" w14:textId="45FC414D" w:rsidR="00B404D6" w:rsidRPr="0030561E" w:rsidRDefault="00583374">
      <w:pPr>
        <w:spacing w:line="480" w:lineRule="auto"/>
      </w:pPr>
      <w:r>
        <w:tab/>
      </w:r>
      <w:r w:rsidR="00844FC5">
        <w:t xml:space="preserve">We </w:t>
      </w:r>
      <w:r w:rsidR="000F450B">
        <w:t>select</w:t>
      </w:r>
      <w:r w:rsidR="00844FC5">
        <w:t>ed 4</w:t>
      </w:r>
      <w:r w:rsidR="00FF133C">
        <w:t>4</w:t>
      </w:r>
      <w:r w:rsidR="00844FC5">
        <w:t xml:space="preserve"> </w:t>
      </w:r>
      <w:r w:rsidR="007F1E55">
        <w:t>low</w:t>
      </w:r>
      <w:r w:rsidR="00844FC5">
        <w:t>-copy genes for targeted amplicon sequencing</w:t>
      </w:r>
      <w:r w:rsidR="005835E6">
        <w:t xml:space="preserve"> (</w:t>
      </w:r>
      <w:r w:rsidR="00013D93">
        <w:t xml:space="preserve">Online </w:t>
      </w:r>
      <w:r w:rsidR="00013D93" w:rsidRPr="00872ED1">
        <w:t>Resource</w:t>
      </w:r>
      <w:r w:rsidR="00013D93">
        <w:t xml:space="preserve"> </w:t>
      </w:r>
      <w:r w:rsidR="00DA3D6F">
        <w:t>1</w:t>
      </w:r>
      <w:r w:rsidR="005835E6">
        <w:t>)</w:t>
      </w:r>
      <w:r w:rsidR="00844FC5">
        <w:t xml:space="preserve">, expanding on the datasets used by </w:t>
      </w:r>
      <w:r w:rsidR="00844FC5">
        <w:fldChar w:fldCharType="begin"/>
      </w:r>
      <w:r w:rsidR="00FF0099">
        <w:instrText xml:space="preserve"> ADDIN EN.CITE &lt;EndNote&gt;&lt;Cite AuthorYear="1"&gt;&lt;Author&gt;Pillon&lt;/Author&gt;&lt;Year&gt;2015&lt;/Year&gt;&lt;RecNum&gt;2319&lt;/RecNum&gt;&lt;DisplayText&gt;Pillon et al. (2015)&lt;/DisplayText&gt;&lt;record&gt;&lt;rec-number&gt;2319&lt;/rec-number&gt;&lt;foreign-keys&gt;&lt;key app="EN" db-id="d9252dt58ae5w2e5vadxxtxuf0vx2aexda92" timestamp="1498594860"&gt;2319&lt;/key&gt;&lt;key app="ENWeb" db-id=""&gt;0&lt;/key&gt;&lt;/foreign-keys&gt;&lt;ref-type name="Journal Article"&gt;17&lt;/ref-type&gt;&lt;contributors&gt;&lt;authors&gt;&lt;author&gt;Pillon, Yohan&lt;/author&gt;&lt;author&gt;Lucas, Eve&lt;/author&gt;&lt;author&gt;Johansen, Jennifer B.&lt;/author&gt;&lt;author&gt;Sakishima, Tomoko&lt;/author&gt;&lt;author&gt;Hall, Brian&lt;/author&gt;&lt;author&gt;Geib, Scott M.&lt;/author&gt;&lt;author&gt;Stacy, Elizabeth A.&lt;/author&gt;&lt;/authors&gt;&lt;/contributors&gt;&lt;titles&gt;&lt;title&gt;&lt;style face="normal" font="default" size="100%"&gt;An expanded &lt;/style&gt;&lt;style face="italic" font="default" size="100%"&gt;Metrosideros&lt;/style&gt;&lt;style face="normal" font="default" size="100%"&gt; (Myrtaceae) to include &lt;/style&gt;&lt;style face="italic" font="default" size="100%"&gt;Carpolepis&lt;/style&gt;&lt;style face="normal" font="default" size="100%"&gt; and &lt;/style&gt;&lt;style face="italic" font="default" size="100%"&gt;Tepualia&lt;/style&gt;&lt;style face="normal" font="default" size="100%"&gt; based on nuclear genes&lt;/style&gt;&lt;/title&gt;&lt;secondary-title&gt;Systematic Botany&lt;/secondary-title&gt;&lt;/titles&gt;&lt;periodical&gt;&lt;full-title&gt;Systematic Botany&lt;/full-title&gt;&lt;abbr-1&gt;Syst Bot&lt;/abbr-1&gt;&lt;/periodical&gt;&lt;pages&gt;782-790&lt;/pages&gt;&lt;volume&gt;40&lt;/volume&gt;&lt;number&gt;3&lt;/number&gt;&lt;dates&gt;&lt;year&gt;2015&lt;/year&gt;&lt;/dates&gt;&lt;isbn&gt;03636445&amp;#xD;15482324&lt;/isbn&gt;&lt;urls&gt;&lt;/urls&gt;&lt;electronic-resource-num&gt;10.1600/036364415x689249&lt;/electronic-resource-num&gt;&lt;/record&gt;&lt;/Cite&gt;&lt;/EndNote&gt;</w:instrText>
      </w:r>
      <w:r w:rsidR="00844FC5">
        <w:fldChar w:fldCharType="separate"/>
      </w:r>
      <w:r w:rsidR="00844FC5">
        <w:rPr>
          <w:noProof/>
        </w:rPr>
        <w:t>Pillon et al. (2015)</w:t>
      </w:r>
      <w:r w:rsidR="00844FC5">
        <w:fldChar w:fldCharType="end"/>
      </w:r>
      <w:r w:rsidR="00844FC5">
        <w:t xml:space="preserve">. </w:t>
      </w:r>
      <w:r>
        <w:t xml:space="preserve">Primers were designed as in </w:t>
      </w:r>
      <w:r>
        <w:fldChar w:fldCharType="begin">
          <w:fldData xml:space="preserve">PEVuZE5vdGU+PENpdGUgQXV0aG9yWWVhcj0iMSI+PEF1dGhvcj5QaWxsb248L0F1dGhvcj48WWVh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==
</w:fldData>
        </w:fldChar>
      </w:r>
      <w:r w:rsidR="00FF0099">
        <w:instrText xml:space="preserve"> ADDIN EN.CITE </w:instrText>
      </w:r>
      <w:r w:rsidR="00FF0099">
        <w:fldChar w:fldCharType="begin">
          <w:fldData xml:space="preserve">PEVuZE5vdGU+PENpdGUgQXV0aG9yWWVhcj0iMSI+PEF1dGhvcj5QaWxsb248L0F1dGhvcj48WWVh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==
</w:fldData>
        </w:fldChar>
      </w:r>
      <w:r w:rsidR="00FF0099">
        <w:instrText xml:space="preserve"> ADDIN EN.CITE.DATA </w:instrText>
      </w:r>
      <w:r w:rsidR="00FF0099">
        <w:fldChar w:fldCharType="end"/>
      </w:r>
      <w:r>
        <w:fldChar w:fldCharType="separate"/>
      </w:r>
      <w:r>
        <w:rPr>
          <w:noProof/>
        </w:rPr>
        <w:t>Pillon et al. (2014)</w:t>
      </w:r>
      <w:r>
        <w:fldChar w:fldCharType="end"/>
      </w:r>
      <w:r>
        <w:t xml:space="preserve">, and amplification and sequencing </w:t>
      </w:r>
      <w:r w:rsidR="00844FC5">
        <w:t>followed</w:t>
      </w:r>
      <w:r>
        <w:t xml:space="preserve"> </w:t>
      </w:r>
      <w:r w:rsidR="00B507DF">
        <w:fldChar w:fldCharType="begin"/>
      </w:r>
      <w:r w:rsidR="00FF0099">
        <w:instrText xml:space="preserve"> ADDIN EN.CITE &lt;EndNote&gt;&lt;Cite AuthorYear="1"&gt;&lt;Author&gt;Pillon&lt;/Author&gt;&lt;Year&gt;2015&lt;/Year&gt;&lt;RecNum&gt;2319&lt;/RecNum&gt;&lt;DisplayText&gt;Pillon et al. (2015)&lt;/DisplayText&gt;&lt;record&gt;&lt;rec-number&gt;2319&lt;/rec-number&gt;&lt;foreign-keys&gt;&lt;key app="EN" db-id="d9252dt58ae5w2e5vadxxtxuf0vx2aexda92" timestamp="1498594860"&gt;2319&lt;/key&gt;&lt;key app="ENWeb" db-id=""&gt;0&lt;/key&gt;&lt;/foreign-keys&gt;&lt;ref-type name="Journal Article"&gt;17&lt;/ref-type&gt;&lt;contributors&gt;&lt;authors&gt;&lt;author&gt;Pillon, Yohan&lt;/author&gt;&lt;author&gt;Lucas, Eve&lt;/author&gt;&lt;author&gt;Johansen, Jennifer B.&lt;/author&gt;&lt;author&gt;Sakishima, Tomoko&lt;/author&gt;&lt;author&gt;Hall, Brian&lt;/author&gt;&lt;author&gt;Geib, Scott M.&lt;/author&gt;&lt;author&gt;Stacy, Elizabeth A.&lt;/author&gt;&lt;/authors&gt;&lt;/contributors&gt;&lt;titles&gt;&lt;title&gt;&lt;style face="normal" font="default" size="100%"&gt;An expanded &lt;/style&gt;&lt;style face="italic" font="default" size="100%"&gt;Metrosideros&lt;/style&gt;&lt;style face="normal" font="default" size="100%"&gt; (Myrtaceae) to include &lt;/style&gt;&lt;style face="italic" font="default" size="100%"&gt;Carpolepis&lt;/style&gt;&lt;style face="normal" font="default" size="100%"&gt; and &lt;/style&gt;&lt;style face="italic" font="default" size="100%"&gt;Tepualia&lt;/style&gt;&lt;style face="normal" font="default" size="100%"&gt; based on nuclear genes&lt;/style&gt;&lt;/title&gt;&lt;secondary-title&gt;Systematic Botany&lt;/secondary-title&gt;&lt;/titles&gt;&lt;periodical&gt;&lt;full-title&gt;Systematic Botany&lt;/full-title&gt;&lt;abbr-1&gt;Syst Bot&lt;/abbr-1&gt;&lt;/periodical&gt;&lt;pages&gt;782-790&lt;/pages&gt;&lt;volume&gt;40&lt;/volume&gt;&lt;number&gt;3&lt;/number&gt;&lt;dates&gt;&lt;year&gt;2015&lt;/year&gt;&lt;/dates&gt;&lt;isbn&gt;03636445&amp;#xD;15482324&lt;/isbn&gt;&lt;urls&gt;&lt;/urls&gt;&lt;electronic-resource-num&gt;10.1600/036364415x689249&lt;/electronic-resource-num&gt;&lt;/record&gt;&lt;/Cite&gt;&lt;/EndNote&gt;</w:instrText>
      </w:r>
      <w:r w:rsidR="00B507DF">
        <w:fldChar w:fldCharType="separate"/>
      </w:r>
      <w:r w:rsidR="00B507DF">
        <w:rPr>
          <w:noProof/>
        </w:rPr>
        <w:t>Pillon et al. (2015)</w:t>
      </w:r>
      <w:r w:rsidR="00B507DF">
        <w:fldChar w:fldCharType="end"/>
      </w:r>
      <w:r w:rsidR="00844FC5">
        <w:t xml:space="preserve">. Briefly, these markers </w:t>
      </w:r>
      <w:r w:rsidR="0015221B">
        <w:t xml:space="preserve">were designed from </w:t>
      </w:r>
      <w:r w:rsidR="0030561E">
        <w:t xml:space="preserve">a </w:t>
      </w:r>
      <w:r w:rsidR="0030561E">
        <w:rPr>
          <w:i/>
        </w:rPr>
        <w:t>Metrosideros</w:t>
      </w:r>
      <w:r w:rsidR="0030561E">
        <w:t xml:space="preserve"> transcriptome that was mined for phylogenetically-informative </w:t>
      </w:r>
      <w:r w:rsidR="007F1E55">
        <w:t>low</w:t>
      </w:r>
      <w:r w:rsidR="00836CDC">
        <w:t>-</w:t>
      </w:r>
      <w:r w:rsidR="0030561E">
        <w:t xml:space="preserve">copy genes identified by </w:t>
      </w:r>
      <w:r w:rsidR="0030561E">
        <w:fldChar w:fldCharType="begin"/>
      </w:r>
      <w:r w:rsidR="00FF0099">
        <w:instrText xml:space="preserve"> ADDIN EN.CITE &lt;EndNote&gt;&lt;Cite AuthorYear="1"&gt;&lt;Author&gt;Duarte&lt;/Author&gt;&lt;Year&gt;2010&lt;/Year&gt;&lt;RecNum&gt;2816&lt;/RecNum&gt;&lt;DisplayText&gt;Duarte et al. (2010)&lt;/DisplayText&gt;&lt;record&gt;&lt;rec-number&gt;2816&lt;/rec-number&gt;&lt;foreign-keys&gt;&lt;key app="EN" db-id="d9252dt58ae5w2e5vadxxtxuf0vx2aexda92" timestamp="1538872169"&gt;2816&lt;/key&gt;&lt;key app="ENWeb" db-id=""&gt;0&lt;/key&gt;&lt;/foreign-keys&gt;&lt;ref-type name="Journal Article"&gt;17&lt;/ref-type&gt;&lt;contributors&gt;&lt;authors&gt;&lt;author&gt;Duarte, J. M.&lt;/author&gt;&lt;author&gt;Wall, P. K.&lt;/author&gt;&lt;author&gt;Edger, P. P.&lt;/author&gt;&lt;author&gt;Landherr, L. L.&lt;/author&gt;&lt;author&gt;Ma, H.&lt;/author&gt;&lt;author&gt;Pires, J. C.&lt;/author&gt;&lt;author&gt;Leebens-Mack, J.&lt;/author&gt;&lt;author&gt;dePamphilis, C. W.&lt;/author&gt;&lt;/authors&gt;&lt;/contributors&gt;&lt;titles&gt;&lt;title&gt;&lt;style face="normal" font="default" size="100%"&gt;Identification of shared single copy nuclear genes in &lt;/style&gt;&lt;style face="italic" font="default" size="100%"&gt;Arabadopsis&lt;/style&gt;&lt;style face="normal" font="default" size="100%"&gt;, &lt;/style&gt;&lt;style face="italic" font="default" size="100%"&gt;Populus&lt;/style&gt;&lt;style face="normal" font="default" size="100%"&gt;, &lt;/style&gt;&lt;style face="italic" font="default" size="100%"&gt;Vitis&lt;/style&gt;&lt;style face="normal" font="default" size="100%"&gt; and &lt;/style&gt;&lt;style face="italic" font="default" size="100%"&gt;Oryza&lt;/style&gt;&lt;style face="normal" font="default" size="100%"&gt; and their phylogenetic utility across various taxonomic levels&lt;/style&gt;&lt;/title&gt;&lt;secondary-title&gt;BMC Evolutionary Biology&lt;/secondary-title&gt;&lt;/titles&gt;&lt;periodical&gt;&lt;full-title&gt;BMC Evolutionary Biology&lt;/full-title&gt;&lt;abbr-1&gt;BMC Evol Biol&lt;/abbr-1&gt;&lt;/periodical&gt;&lt;pages&gt;61&lt;/pages&gt;&lt;volume&gt;10&lt;/volume&gt;&lt;dates&gt;&lt;year&gt;2010&lt;/year&gt;&lt;/dates&gt;&lt;urls&gt;&lt;/urls&gt;&lt;/record&gt;&lt;/Cite&gt;&lt;/EndNote&gt;</w:instrText>
      </w:r>
      <w:r w:rsidR="0030561E">
        <w:fldChar w:fldCharType="separate"/>
      </w:r>
      <w:r w:rsidR="0030561E">
        <w:rPr>
          <w:noProof/>
        </w:rPr>
        <w:t>Duarte et al. (2010)</w:t>
      </w:r>
      <w:r w:rsidR="0030561E">
        <w:fldChar w:fldCharType="end"/>
      </w:r>
      <w:r w:rsidR="0030561E">
        <w:t xml:space="preserve">. Primer sets for these markers were validated on a small test set of specimens of </w:t>
      </w:r>
      <w:r w:rsidR="007E3904">
        <w:t xml:space="preserve">Hawaiian </w:t>
      </w:r>
      <w:r w:rsidR="0030561E">
        <w:rPr>
          <w:i/>
        </w:rPr>
        <w:t>Metrosideros</w:t>
      </w:r>
      <w:r w:rsidR="007E3904">
        <w:t xml:space="preserve">. The </w:t>
      </w:r>
      <w:r w:rsidR="009451D9">
        <w:t>a</w:t>
      </w:r>
      <w:r w:rsidR="007E3904">
        <w:t>mplicons were typically 200-500</w:t>
      </w:r>
      <w:r w:rsidR="005D690F">
        <w:t xml:space="preserve"> </w:t>
      </w:r>
      <w:r w:rsidR="007E3904">
        <w:t>bp long</w:t>
      </w:r>
      <w:r w:rsidR="009451D9">
        <w:t xml:space="preserve"> and included</w:t>
      </w:r>
      <w:r w:rsidR="007E3904">
        <w:t xml:space="preserve"> a single exon or two exons separated by one intron</w:t>
      </w:r>
      <w:r w:rsidR="0030561E">
        <w:t>. Forty-eight of the best</w:t>
      </w:r>
      <w:r w:rsidR="00836CDC">
        <w:t>-</w:t>
      </w:r>
      <w:r w:rsidR="0030561E">
        <w:t xml:space="preserve">performing markers </w:t>
      </w:r>
      <w:r w:rsidR="005D690F">
        <w:t xml:space="preserve">(i.e., most consistent amplification) </w:t>
      </w:r>
      <w:r w:rsidR="0030561E">
        <w:t>were selected</w:t>
      </w:r>
      <w:r w:rsidR="009451D9">
        <w:t xml:space="preserve"> for </w:t>
      </w:r>
      <w:r w:rsidR="0030561E">
        <w:t>amplifi</w:t>
      </w:r>
      <w:r w:rsidR="009451D9">
        <w:t>cation</w:t>
      </w:r>
      <w:r w:rsidR="0030561E">
        <w:t xml:space="preserve"> using the </w:t>
      </w:r>
      <w:proofErr w:type="spellStart"/>
      <w:r w:rsidR="0030561E">
        <w:t>Fluidigm</w:t>
      </w:r>
      <w:proofErr w:type="spellEnd"/>
      <w:r w:rsidR="0030561E">
        <w:t xml:space="preserve"> Access Array </w:t>
      </w:r>
      <w:r w:rsidR="00C645C0">
        <w:t>(</w:t>
      </w:r>
      <w:proofErr w:type="spellStart"/>
      <w:r w:rsidR="00C645C0">
        <w:t>Flu</w:t>
      </w:r>
      <w:r w:rsidR="00836CDC">
        <w:t>i</w:t>
      </w:r>
      <w:r w:rsidR="00C645C0">
        <w:t>digm</w:t>
      </w:r>
      <w:proofErr w:type="spellEnd"/>
      <w:r w:rsidR="00C645C0">
        <w:t xml:space="preserve"> Corporation, South San Francisco, </w:t>
      </w:r>
      <w:r w:rsidR="00C645C0">
        <w:lastRenderedPageBreak/>
        <w:t xml:space="preserve">CA) </w:t>
      </w:r>
      <w:r w:rsidR="0030561E">
        <w:t xml:space="preserve">with a 48 x 48 </w:t>
      </w:r>
      <w:r w:rsidR="00C645C0">
        <w:t>Integrated Fluidic Circuit (IFC) cartridge</w:t>
      </w:r>
      <w:r w:rsidR="00C92ADC">
        <w:t>, following manufacturer</w:t>
      </w:r>
      <w:r w:rsidR="00CF2DBF">
        <w:t>’</w:t>
      </w:r>
      <w:r w:rsidR="00C92ADC">
        <w:t>s recommendations</w:t>
      </w:r>
      <w:r w:rsidR="00C645C0">
        <w:t xml:space="preserve">. </w:t>
      </w:r>
      <w:r w:rsidR="0037070F">
        <w:t>Libraries were generated for four IFCs</w:t>
      </w:r>
      <w:r w:rsidR="00C92ADC">
        <w:t xml:space="preserve">, and each was sequenced on approximately a quarter lane (although not necessarily at the same time) of an Illumina </w:t>
      </w:r>
      <w:proofErr w:type="spellStart"/>
      <w:r w:rsidR="00C92ADC">
        <w:t>MiSeq</w:t>
      </w:r>
      <w:proofErr w:type="spellEnd"/>
      <w:r w:rsidR="00C92ADC">
        <w:t xml:space="preserve"> v3, 2x300 </w:t>
      </w:r>
      <w:proofErr w:type="spellStart"/>
      <w:r w:rsidR="00C92ADC">
        <w:t>bp</w:t>
      </w:r>
      <w:proofErr w:type="spellEnd"/>
      <w:r w:rsidR="00C92ADC">
        <w:t xml:space="preserve"> sequencing run (Illumina, San Diego, CA).</w:t>
      </w:r>
    </w:p>
    <w:p w14:paraId="5D9000E6" w14:textId="77777777" w:rsidR="00A96699" w:rsidRDefault="00A96699">
      <w:pPr>
        <w:spacing w:line="480" w:lineRule="auto"/>
      </w:pPr>
    </w:p>
    <w:p w14:paraId="46143191" w14:textId="77ED686C" w:rsidR="00E11BB3" w:rsidRPr="005D690F" w:rsidRDefault="00E11BB3">
      <w:pPr>
        <w:spacing w:line="480" w:lineRule="auto"/>
        <w:outlineLvl w:val="0"/>
        <w:rPr>
          <w:b/>
        </w:rPr>
      </w:pPr>
      <w:r w:rsidRPr="005D690F">
        <w:rPr>
          <w:b/>
          <w:i/>
        </w:rPr>
        <w:t>Data processing</w:t>
      </w:r>
      <w:r w:rsidR="00FC1EB2" w:rsidRPr="005D690F">
        <w:rPr>
          <w:b/>
          <w:i/>
        </w:rPr>
        <w:t xml:space="preserve"> </w:t>
      </w:r>
      <w:r w:rsidR="009451D9" w:rsidRPr="005D690F">
        <w:rPr>
          <w:b/>
          <w:i/>
        </w:rPr>
        <w:t>and</w:t>
      </w:r>
      <w:r w:rsidR="00FC1EB2" w:rsidRPr="005D690F">
        <w:rPr>
          <w:b/>
          <w:i/>
        </w:rPr>
        <w:t xml:space="preserve"> filtering</w:t>
      </w:r>
    </w:p>
    <w:p w14:paraId="7C834633" w14:textId="096E37D6" w:rsidR="00C637D5" w:rsidRPr="00FF133C" w:rsidRDefault="00E11BB3">
      <w:pPr>
        <w:spacing w:line="480" w:lineRule="auto"/>
      </w:pPr>
      <w:r>
        <w:tab/>
      </w:r>
      <w:r w:rsidR="005D690F">
        <w:t xml:space="preserve">We used default parameters and options for all data processing and analysis steps unless otherwise mentioned. </w:t>
      </w:r>
      <w:r>
        <w:t>Raw sequencing files were de</w:t>
      </w:r>
      <w:r w:rsidR="001E5A53">
        <w:t>-</w:t>
      </w:r>
      <w:r>
        <w:t xml:space="preserve">multiplexed by specimen and converted to FASTQ using the FASTQ generation analysis v1.0.0 in </w:t>
      </w:r>
      <w:proofErr w:type="spellStart"/>
      <w:r>
        <w:t>BaseSpace</w:t>
      </w:r>
      <w:proofErr w:type="spellEnd"/>
      <w:r>
        <w:t xml:space="preserve"> (Illumina, San Diego, CA). We </w:t>
      </w:r>
      <w:r w:rsidR="00534662">
        <w:t>removed Illumina adapters using</w:t>
      </w:r>
      <w:r>
        <w:t xml:space="preserve"> </w:t>
      </w:r>
      <w:proofErr w:type="spellStart"/>
      <w:r>
        <w:t>Cutadapt</w:t>
      </w:r>
      <w:proofErr w:type="spellEnd"/>
      <w:r>
        <w:t xml:space="preserve"> </w:t>
      </w:r>
      <w:r w:rsidR="00534662">
        <w:fldChar w:fldCharType="begin"/>
      </w:r>
      <w:r w:rsidR="00FF0099">
        <w:instrText xml:space="preserve"> ADDIN EN.CITE &lt;EndNote&gt;&lt;Cite&gt;&lt;Author&gt;Martin&lt;/Author&gt;&lt;Year&gt;2011&lt;/Year&gt;&lt;RecNum&gt;2235&lt;/RecNum&gt;&lt;DisplayText&gt;(Martin 2011)&lt;/DisplayText&gt;&lt;record&gt;&lt;rec-number&gt;2235&lt;/rec-number&gt;&lt;foreign-keys&gt;&lt;key app="EN" db-id="d9252dt58ae5w2e5vadxxtxuf0vx2aexda92" timestamp="1495489984"&gt;2235&lt;/key&gt;&lt;key app="ENWeb" db-id=""&gt;0&lt;/key&gt;&lt;/foreign-keys&gt;&lt;ref-type name="Journal Article"&gt;17&lt;/ref-type&gt;&lt;contributors&gt;&lt;authors&gt;&lt;author&gt;Martin, M.&lt;/author&gt;&lt;/authors&gt;&lt;/contributors&gt;&lt;titles&gt;&lt;title&gt;Cutadapt removes adapter sequences from high-throughput sequencing reads&lt;/title&gt;&lt;secondary-title&gt;EMBnet Journal&lt;/secondary-title&gt;&lt;/titles&gt;&lt;periodical&gt;&lt;full-title&gt;EMBnet Journal&lt;/full-title&gt;&lt;abbr-1&gt;EMBnet Journal&lt;/abbr-1&gt;&lt;/periodical&gt;&lt;pages&gt;10-12&lt;/pages&gt;&lt;volume&gt;17&lt;/volume&gt;&lt;dates&gt;&lt;year&gt;2011&lt;/year&gt;&lt;/dates&gt;&lt;urls&gt;&lt;/urls&gt;&lt;/record&gt;&lt;/Cite&gt;&lt;/EndNote&gt;</w:instrText>
      </w:r>
      <w:r w:rsidR="00534662">
        <w:fldChar w:fldCharType="separate"/>
      </w:r>
      <w:r w:rsidR="000D30CF">
        <w:rPr>
          <w:noProof/>
        </w:rPr>
        <w:t>(Martin 2011)</w:t>
      </w:r>
      <w:r w:rsidR="00534662">
        <w:fldChar w:fldCharType="end"/>
      </w:r>
      <w:r w:rsidR="00534662">
        <w:t xml:space="preserve">, merged paired-end reads with </w:t>
      </w:r>
      <w:proofErr w:type="spellStart"/>
      <w:r w:rsidR="00534662">
        <w:t>FLASh</w:t>
      </w:r>
      <w:proofErr w:type="spellEnd"/>
      <w:r w:rsidR="00534662">
        <w:t xml:space="preserve"> </w:t>
      </w:r>
      <w:r w:rsidR="00534662">
        <w:fldChar w:fldCharType="begin"/>
      </w:r>
      <w:r w:rsidR="00FF0099">
        <w:instrText xml:space="preserve"> ADDIN EN.CITE &lt;EndNote&gt;&lt;Cite&gt;&lt;Author&gt;Magoc&lt;/Author&gt;&lt;Year&gt;2011&lt;/Year&gt;&lt;RecNum&gt;2236&lt;/RecNum&gt;&lt;DisplayText&gt;(Magoc and Salzberg 2011)&lt;/DisplayText&gt;&lt;record&gt;&lt;rec-number&gt;2236&lt;/rec-number&gt;&lt;foreign-keys&gt;&lt;key app="EN" db-id="d9252dt58ae5w2e5vadxxtxuf0vx2aexda92" timestamp="1495490211"&gt;2236&lt;/key&gt;&lt;key app="ENWeb" db-id=""&gt;0&lt;/key&gt;&lt;/foreign-keys&gt;&lt;ref-type name="Journal Article"&gt;17&lt;/ref-type&gt;&lt;contributors&gt;&lt;authors&gt;&lt;author&gt;Magoc, T.&lt;/author&gt;&lt;author&gt;Salzberg, S. L.&lt;/author&gt;&lt;/authors&gt;&lt;/contributors&gt;&lt;auth-address&gt;McKusick-Nathans Institute of Genetic Medicine, Johns Hopkins University School of Medicine, Baltimore, MD 21205, USA. t.magoc@gmail.com&lt;/auth-address&gt;&lt;titles&gt;&lt;title&gt;FLASH: fast length adjustment of short reads to improve genome assemblies&lt;/title&gt;&lt;secondary-title&gt;Bioinformatics&lt;/secondary-title&gt;&lt;/titles&gt;&lt;periodical&gt;&lt;full-title&gt;Bioinformatics&lt;/full-title&gt;&lt;abbr-1&gt;Bioinformatics&lt;/abbr-1&gt;&lt;/periodical&gt;&lt;pages&gt;2957-63&lt;/pages&gt;&lt;volume&gt;27&lt;/volume&gt;&lt;number&gt;21&lt;/number&gt;&lt;keywords&gt;&lt;keyword&gt;Chromosomes, Human, Pair 14&lt;/keyword&gt;&lt;keyword&gt;Genome&lt;/keyword&gt;&lt;keyword&gt;Genomics/*methods&lt;/keyword&gt;&lt;keyword&gt;Humans&lt;/keyword&gt;&lt;keyword&gt;*Sequence Analysis, DNA&lt;/keyword&gt;&lt;keyword&gt;*Software&lt;/keyword&gt;&lt;keyword&gt;Staphylococcus aureus/genetics&lt;/keyword&gt;&lt;/keywords&gt;&lt;dates&gt;&lt;year&gt;2011&lt;/year&gt;&lt;pub-dates&gt;&lt;date&gt;Nov 01&lt;/date&gt;&lt;/pub-dates&gt;&lt;/dates&gt;&lt;isbn&gt;1367-4811 (Electronic)&amp;#xD;1367-4803 (Linking)&lt;/isbn&gt;&lt;accession-num&gt;21903629&lt;/accession-num&gt;&lt;urls&gt;&lt;related-urls&gt;&lt;url&gt;https://www.ncbi.nlm.nih.gov/pubmed/21903629&lt;/url&gt;&lt;/related-urls&gt;&lt;/urls&gt;&lt;custom2&gt;PMC3198573&lt;/custom2&gt;&lt;electronic-resource-num&gt;10.1093/bioinformatics/btr507&lt;/electronic-resource-num&gt;&lt;/record&gt;&lt;/Cite&gt;&lt;/EndNote&gt;</w:instrText>
      </w:r>
      <w:r w:rsidR="00534662">
        <w:fldChar w:fldCharType="separate"/>
      </w:r>
      <w:r w:rsidR="000D30CF">
        <w:rPr>
          <w:noProof/>
        </w:rPr>
        <w:t>(Magoc and Salzberg 2011)</w:t>
      </w:r>
      <w:r w:rsidR="00534662">
        <w:fldChar w:fldCharType="end"/>
      </w:r>
      <w:r w:rsidR="00534662">
        <w:t xml:space="preserve">, and used </w:t>
      </w:r>
      <w:proofErr w:type="spellStart"/>
      <w:r w:rsidR="00534662">
        <w:t>Cutadapt</w:t>
      </w:r>
      <w:proofErr w:type="spellEnd"/>
      <w:r w:rsidR="00534662">
        <w:t xml:space="preserve"> again to </w:t>
      </w:r>
      <w:proofErr w:type="spellStart"/>
      <w:r w:rsidR="00534662">
        <w:t>demultiplex</w:t>
      </w:r>
      <w:proofErr w:type="spellEnd"/>
      <w:r w:rsidR="00534662">
        <w:t xml:space="preserve"> merged reads by locus using the primer sequences</w:t>
      </w:r>
      <w:r w:rsidR="005D690F">
        <w:t xml:space="preserve"> with a minimum overlap (-O) of 10 bp</w:t>
      </w:r>
      <w:r w:rsidR="00534662">
        <w:t>. On a per-gene basis, we calculated read depth of e</w:t>
      </w:r>
      <w:r w:rsidR="00310008">
        <w:t>ach</w:t>
      </w:r>
      <w:r w:rsidR="00534662">
        <w:t xml:space="preserve"> </w:t>
      </w:r>
      <w:r w:rsidR="00A05068">
        <w:t>unique sequence</w:t>
      </w:r>
      <w:r w:rsidR="00534662">
        <w:t xml:space="preserve"> per individual</w:t>
      </w:r>
      <w:r w:rsidR="00222A9F">
        <w:t xml:space="preserve"> and removed any sequence with &lt;20 reads</w:t>
      </w:r>
      <w:r w:rsidR="006A2D3C">
        <w:t xml:space="preserve"> as well as any containing </w:t>
      </w:r>
      <w:r w:rsidR="00222A9F">
        <w:t xml:space="preserve">Ns. </w:t>
      </w:r>
      <w:r w:rsidR="00EB4A10">
        <w:t>From these filtered sequences, w</w:t>
      </w:r>
      <w:r w:rsidR="00222A9F">
        <w:t xml:space="preserve">e </w:t>
      </w:r>
      <w:r w:rsidR="00A05068">
        <w:t xml:space="preserve">created </w:t>
      </w:r>
      <w:r w:rsidR="006A2D3C">
        <w:t xml:space="preserve">a </w:t>
      </w:r>
      <w:r w:rsidR="00A05068">
        <w:t>concatenated multi-FASTA file for each gene, including potentia</w:t>
      </w:r>
      <w:r w:rsidR="006A2D3C">
        <w:t>l</w:t>
      </w:r>
      <w:r w:rsidR="00A05068">
        <w:t>l</w:t>
      </w:r>
      <w:r w:rsidR="006A2D3C">
        <w:t>y</w:t>
      </w:r>
      <w:r w:rsidR="00A05068">
        <w:t xml:space="preserve"> multiple sequences per individual, and aligned these sequences using the L-INS-I algorithm in MAFFT 7.182 </w:t>
      </w:r>
      <w:r w:rsidR="00A05068">
        <w:fldChar w:fldCharType="begin">
          <w:fldData xml:space="preserve">PEVuZE5vdGU+PENpdGU+PEF1dGhvcj5LYXRvaDwvQXV0aG9yPjxZZWFyPjIwMTM8L1llYXI+PFJl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</w:fldData>
        </w:fldChar>
      </w:r>
      <w:r w:rsidR="00FF0099">
        <w:instrText xml:space="preserve"> ADDIN EN.CITE </w:instrText>
      </w:r>
      <w:r w:rsidR="00FF0099">
        <w:fldChar w:fldCharType="begin">
          <w:fldData xml:space="preserve">PEVuZE5vdGU+PENpdGU+PEF1dGhvcj5LYXRvaDwvQXV0aG9yPjxZZWFyPjIwMTM8L1llYXI+PFJl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</w:fldData>
        </w:fldChar>
      </w:r>
      <w:r w:rsidR="00FF0099">
        <w:instrText xml:space="preserve"> ADDIN EN.CITE.DATA </w:instrText>
      </w:r>
      <w:r w:rsidR="00FF0099">
        <w:fldChar w:fldCharType="end"/>
      </w:r>
      <w:r w:rsidR="00A05068">
        <w:fldChar w:fldCharType="separate"/>
      </w:r>
      <w:r w:rsidR="000D30CF">
        <w:rPr>
          <w:noProof/>
        </w:rPr>
        <w:t>(Katoh and Standley 2013)</w:t>
      </w:r>
      <w:r w:rsidR="00A05068">
        <w:fldChar w:fldCharType="end"/>
      </w:r>
      <w:r w:rsidR="00A05068">
        <w:t>.</w:t>
      </w:r>
      <w:r w:rsidR="00C637D5">
        <w:t xml:space="preserve"> We</w:t>
      </w:r>
      <w:r w:rsidR="00234F94">
        <w:t xml:space="preserve"> </w:t>
      </w:r>
      <w:r w:rsidR="00EB4A10">
        <w:t xml:space="preserve">then </w:t>
      </w:r>
      <w:r w:rsidR="00234F94">
        <w:t xml:space="preserve">assessed the quality of these alignments </w:t>
      </w:r>
      <w:r w:rsidR="00EB4A10">
        <w:t xml:space="preserve">by eye </w:t>
      </w:r>
      <w:r w:rsidR="00234F94">
        <w:t xml:space="preserve">using </w:t>
      </w:r>
      <w:proofErr w:type="spellStart"/>
      <w:r w:rsidR="00234F94">
        <w:t>AliView</w:t>
      </w:r>
      <w:proofErr w:type="spellEnd"/>
      <w:r w:rsidR="00234F94">
        <w:t xml:space="preserve"> v1.18 </w:t>
      </w:r>
      <w:r w:rsidR="00234F94">
        <w:fldChar w:fldCharType="begin"/>
      </w:r>
      <w:r w:rsidR="00FF0099">
        <w:instrText xml:space="preserve"> ADDIN EN.CITE &lt;EndNote&gt;&lt;Cite&gt;&lt;Author&gt;Larsson&lt;/Author&gt;&lt;Year&gt;2014&lt;/Year&gt;&lt;RecNum&gt;2228&lt;/RecNum&gt;&lt;DisplayText&gt;(Larsson 2014)&lt;/DisplayText&gt;&lt;record&gt;&lt;rec-number&gt;2228&lt;/rec-number&gt;&lt;foreign-keys&gt;&lt;key app="EN" db-id="d9252dt58ae5w2e5vadxxtxuf0vx2aexda92" timestamp="1495156857"&gt;2228&lt;/key&gt;&lt;key app="ENWeb" db-id=""&gt;0&lt;/key&gt;&lt;/foreign-keys&gt;&lt;ref-type name="Journal Article"&gt;17&lt;/ref-type&gt;&lt;contributors&gt;&lt;authors&gt;&lt;author&gt;Larsson, A.&lt;/author&gt;&lt;/authors&gt;&lt;/contributors&gt;&lt;auth-address&gt;Systematic Biology, Department of Organismal Biology, Evolutionary Biology Centre, Uppsala University, Uppsala 75236, Sweden.&lt;/auth-address&gt;&lt;titles&gt;&lt;title&gt;AliView: a fast and lightweight alignment viewer and editor for large datasets&lt;/title&gt;&lt;secondary-title&gt;Bioinformatics&lt;/secondary-title&gt;&lt;/titles&gt;&lt;periodical&gt;&lt;full-title&gt;Bioinformatics&lt;/full-title&gt;&lt;abbr-1&gt;Bioinformatics&lt;/abbr-1&gt;&lt;/periodical&gt;&lt;pages&gt;3276-8&lt;/pages&gt;&lt;volume&gt;30&lt;/volume&gt;&lt;number&gt;22&lt;/number&gt;&lt;keywords&gt;&lt;keyword&gt;High-Throughput Nucleotide Sequencing&lt;/keyword&gt;&lt;keyword&gt;*Phylogeny&lt;/keyword&gt;&lt;keyword&gt;Sequence Alignment/*methods&lt;/keyword&gt;&lt;keyword&gt;*Software&lt;/keyword&gt;&lt;/keywords&gt;&lt;dates&gt;&lt;year&gt;2014&lt;/year&gt;&lt;pub-dates&gt;&lt;date&gt;Nov 15&lt;/date&gt;&lt;/pub-dates&gt;&lt;/dates&gt;&lt;isbn&gt;1367-4811 (Electronic)&amp;#xD;1367-4803 (Linking)&lt;/isbn&gt;&lt;accession-num&gt;25095880&lt;/accession-num&gt;&lt;urls&gt;&lt;related-urls&gt;&lt;url&gt;https://www.ncbi.nlm.nih.gov/pubmed/25095880&lt;/url&gt;&lt;/related-urls&gt;&lt;/urls&gt;&lt;custom2&gt;PMC4221126&lt;/custom2&gt;&lt;electronic-resource-num&gt;10.1093/bioinformatics/btu531&lt;/electronic-resource-num&gt;&lt;/record&gt;&lt;/Cite&gt;&lt;/EndNote&gt;</w:instrText>
      </w:r>
      <w:r w:rsidR="00234F94">
        <w:fldChar w:fldCharType="separate"/>
      </w:r>
      <w:r w:rsidR="000D30CF">
        <w:rPr>
          <w:noProof/>
        </w:rPr>
        <w:t>(Larsson 2014)</w:t>
      </w:r>
      <w:r w:rsidR="00234F94">
        <w:fldChar w:fldCharType="end"/>
      </w:r>
      <w:r w:rsidR="00EB4A10">
        <w:t xml:space="preserve"> and manually removed sequences that were obviously off-target</w:t>
      </w:r>
      <w:r w:rsidR="00C637D5">
        <w:t xml:space="preserve"> (e.g. </w:t>
      </w:r>
      <w:r w:rsidR="00EA4FF2">
        <w:t xml:space="preserve">completely different sequence composition or </w:t>
      </w:r>
      <w:r w:rsidR="00C637D5">
        <w:t xml:space="preserve">long strings of missing data in a single sequence that caused blocks of gaps in the alignment). While obviously subjective, this manual filtering </w:t>
      </w:r>
      <w:r w:rsidR="00EA4FF2">
        <w:t xml:space="preserve">effectively </w:t>
      </w:r>
      <w:r w:rsidR="00C637D5">
        <w:t>remove</w:t>
      </w:r>
      <w:r w:rsidR="00EA4FF2">
        <w:t>d</w:t>
      </w:r>
      <w:r w:rsidR="00C637D5">
        <w:t xml:space="preserve"> outlier sequences that were likely </w:t>
      </w:r>
      <w:r w:rsidR="00191D20">
        <w:t>caused by</w:t>
      </w:r>
      <w:r w:rsidR="00C637D5">
        <w:t xml:space="preserve"> PCR error</w:t>
      </w:r>
      <w:r w:rsidR="006A2D3C">
        <w:t xml:space="preserve"> or off-target amplification</w:t>
      </w:r>
      <w:r w:rsidR="00C637D5">
        <w:t>. Additionally, we evaluated the unique sequences present per specimen and their corresponding read depth and identified four genes that were likely not single-copy (</w:t>
      </w:r>
      <w:r w:rsidR="00F93826">
        <w:t xml:space="preserve">highly variable sequences with high depth </w:t>
      </w:r>
      <w:r w:rsidR="00F93826">
        <w:lastRenderedPageBreak/>
        <w:t>per individual that were found in many individuals</w:t>
      </w:r>
      <w:r w:rsidR="00C637D5">
        <w:t xml:space="preserve">); these were removed from further analyses. We then generated a consensus sequence per individual per gene </w:t>
      </w:r>
      <w:r w:rsidR="003B4CC6">
        <w:t>with</w:t>
      </w:r>
      <w:r w:rsidR="00C637D5">
        <w:t xml:space="preserve"> heterozygous positions represented by </w:t>
      </w:r>
      <w:r w:rsidR="003B4CC6">
        <w:t>IUPAC ambiguity codes</w:t>
      </w:r>
      <w:r w:rsidR="007F1E55">
        <w:t xml:space="preserve"> (i.e. non-phased sequence data)</w:t>
      </w:r>
      <w:r w:rsidR="007A1865">
        <w:t>.</w:t>
      </w:r>
      <w:r w:rsidR="001474F8">
        <w:t xml:space="preserve"> </w:t>
      </w:r>
      <w:r w:rsidR="00D72013">
        <w:t xml:space="preserve">From </w:t>
      </w:r>
      <w:r w:rsidR="007A1865">
        <w:t xml:space="preserve">these </w:t>
      </w:r>
      <w:r w:rsidR="00433DB4">
        <w:t xml:space="preserve">40 </w:t>
      </w:r>
      <w:r w:rsidR="007A1865">
        <w:t>filtered gene alignments</w:t>
      </w:r>
      <w:r w:rsidR="00EC5983">
        <w:t>, we created</w:t>
      </w:r>
      <w:r w:rsidR="00534384">
        <w:t xml:space="preserve"> final individual gene alignments and</w:t>
      </w:r>
      <w:r w:rsidR="00EC5983">
        <w:t xml:space="preserve"> </w:t>
      </w:r>
      <w:r w:rsidR="00FF133C">
        <w:t>a concatenated dataset</w:t>
      </w:r>
      <w:r w:rsidR="00EC5983">
        <w:t xml:space="preserve"> and removed individuals with poor coverage from each dataset. </w:t>
      </w:r>
      <w:r w:rsidR="00086E54">
        <w:t>We removed any individuals with &gt;75% missing data</w:t>
      </w:r>
      <w:r w:rsidR="00791031">
        <w:t xml:space="preserve"> (i.e. &lt;10 genes </w:t>
      </w:r>
      <w:r w:rsidR="003D314B">
        <w:t xml:space="preserve">resolved </w:t>
      </w:r>
      <w:r w:rsidR="00791031">
        <w:t>out of 40)</w:t>
      </w:r>
      <w:r w:rsidR="00D14CE2">
        <w:t xml:space="preserve">, calculated alignment-specific statistics using Alignment Assessment v2 </w:t>
      </w:r>
      <w:r w:rsidR="00D14CE2">
        <w:fldChar w:fldCharType="begin">
          <w:fldData xml:space="preserve">PEVuZE5vdGU+PENpdGU+PEF1dGhvcj5Qb3J0aWs8L0F1dGhvcj48WWVhcj4yMDE2PC9ZZWFyPjxS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</w:fldData>
        </w:fldChar>
      </w:r>
      <w:r w:rsidR="00FF0099">
        <w:instrText xml:space="preserve"> ADDIN EN.CITE </w:instrText>
      </w:r>
      <w:r w:rsidR="00FF0099">
        <w:fldChar w:fldCharType="begin">
          <w:fldData xml:space="preserve">PEVuZE5vdGU+PENpdGU+PEF1dGhvcj5Qb3J0aWs8L0F1dGhvcj48WWVhcj4yMDE2PC9ZZWFyPjxS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</w:fldData>
        </w:fldChar>
      </w:r>
      <w:r w:rsidR="00FF0099">
        <w:instrText xml:space="preserve"> ADDIN EN.CITE.DATA </w:instrText>
      </w:r>
      <w:r w:rsidR="00FF0099">
        <w:fldChar w:fldCharType="end"/>
      </w:r>
      <w:r w:rsidR="00D14CE2">
        <w:fldChar w:fldCharType="separate"/>
      </w:r>
      <w:r w:rsidR="000D30CF">
        <w:rPr>
          <w:noProof/>
        </w:rPr>
        <w:t>(Portik et al. 2016)</w:t>
      </w:r>
      <w:r w:rsidR="00D14CE2">
        <w:fldChar w:fldCharType="end"/>
      </w:r>
      <w:r w:rsidR="005C7F2E">
        <w:t xml:space="preserve">, and </w:t>
      </w:r>
      <w:r w:rsidR="00C95C19">
        <w:t xml:space="preserve">used the </w:t>
      </w:r>
      <w:proofErr w:type="spellStart"/>
      <w:r w:rsidR="00C95C19">
        <w:t>Pegas</w:t>
      </w:r>
      <w:proofErr w:type="spellEnd"/>
      <w:r w:rsidR="00C95C19">
        <w:t xml:space="preserve"> library v0.11 </w:t>
      </w:r>
      <w:r w:rsidR="00C95C19">
        <w:fldChar w:fldCharType="begin"/>
      </w:r>
      <w:r w:rsidR="00FF0099">
        <w:instrText xml:space="preserve"> ADDIN EN.CITE &lt;EndNote&gt;&lt;Cite&gt;&lt;Author&gt;Paradis&lt;/Author&gt;&lt;Year&gt;2010&lt;/Year&gt;&lt;RecNum&gt;2544&lt;/RecNum&gt;&lt;DisplayText&gt;(Paradis 2010)&lt;/DisplayText&gt;&lt;record&gt;&lt;rec-number&gt;2544&lt;/rec-number&gt;&lt;foreign-keys&gt;&lt;key app="EN" db-id="d9252dt58ae5w2e5vadxxtxuf0vx2aexda92" timestamp="1518814088"&gt;2544&lt;/key&gt;&lt;key app="ENWeb" db-id=""&gt;0&lt;/key&gt;&lt;/foreign-keys&gt;&lt;ref-type name="Journal Article"&gt;17&lt;/ref-type&gt;&lt;contributors&gt;&lt;authors&gt;&lt;author&gt;Paradis, E.&lt;/author&gt;&lt;/authors&gt;&lt;/contributors&gt;&lt;auth-address&gt;Institut de Recherche pour le Developpement, UR175 CAVIAR, BP 5095, 361 rue Jean-Francois Breton, F-34196 Montpellier Cedex 5, France. emmanuel.paradis@ird.fr&lt;/auth-address&gt;&lt;titles&gt;&lt;title&gt;pegas: an R package for population genetics with an integrated-modular approach&lt;/title&gt;&lt;secondary-title&gt;Bioinformatics&lt;/secondary-title&gt;&lt;/titles&gt;&lt;periodical&gt;&lt;full-title&gt;Bioinformatics&lt;/full-title&gt;&lt;abbr-1&gt;Bioinformatics&lt;/abbr-1&gt;&lt;/periodical&gt;&lt;pages&gt;419-20&lt;/pages&gt;&lt;volume&gt;26&lt;/volume&gt;&lt;number&gt;3&lt;/number&gt;&lt;keywords&gt;&lt;keyword&gt;Computational Biology/*methods&lt;/keyword&gt;&lt;keyword&gt;Databases, Genetic&lt;/keyword&gt;&lt;keyword&gt;*Genetics, Population&lt;/keyword&gt;&lt;keyword&gt;Haplotypes&lt;/keyword&gt;&lt;keyword&gt;*Software&lt;/keyword&gt;&lt;/keywords&gt;&lt;dates&gt;&lt;year&gt;2010&lt;/year&gt;&lt;pub-dates&gt;&lt;date&gt;Feb 1&lt;/date&gt;&lt;/pub-dates&gt;&lt;/dates&gt;&lt;isbn&gt;1367-4811 (Electronic)&amp;#xD;1367-4803 (Linking)&lt;/isbn&gt;&lt;accession-num&gt;20080509&lt;/accession-num&gt;&lt;urls&gt;&lt;related-urls&gt;&lt;url&gt;https://www.ncbi.nlm.nih.gov/pubmed/20080509&lt;/url&gt;&lt;/related-urls&gt;&lt;/urls&gt;&lt;electronic-resource-num&gt;10.1093/bioinformatics/btp696&lt;/electronic-resource-num&gt;&lt;/record&gt;&lt;/Cite&gt;&lt;/EndNote&gt;</w:instrText>
      </w:r>
      <w:r w:rsidR="00C95C19">
        <w:fldChar w:fldCharType="separate"/>
      </w:r>
      <w:r w:rsidR="000D30CF">
        <w:rPr>
          <w:noProof/>
        </w:rPr>
        <w:t>(Paradis 2010)</w:t>
      </w:r>
      <w:r w:rsidR="00C95C19">
        <w:fldChar w:fldCharType="end"/>
      </w:r>
      <w:r w:rsidR="00C95C19">
        <w:t xml:space="preserve"> in R v3.4.4 </w:t>
      </w:r>
      <w:r w:rsidR="00C95C19">
        <w:fldChar w:fldCharType="begin"/>
      </w:r>
      <w:r w:rsidR="000D30CF">
        <w:instrText xml:space="preserve"> ADDIN EN.CITE &lt;EndNote&gt;&lt;Cite&gt;&lt;Author&gt;R Core Team&lt;/Author&gt;&lt;Year&gt;2018&lt;/Year&gt;&lt;RecNum&gt;2021&lt;/RecNum&gt;&lt;DisplayText&gt;(R Core Team 2018)&lt;/DisplayText&gt;&lt;record&gt;&lt;rec-number&gt;2021&lt;/rec-number&gt;&lt;foreign-keys&gt;&lt;key app="EN" db-id="d9252dt58ae5w2e5vadxxtxuf0vx2aexda92" timestamp="1486170896"&gt;2021&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 Vienna, Austria. URL https://www.R-project.org/&lt;/secondary-title&gt;&lt;/titles&gt;&lt;periodical&gt;&lt;full-title&gt;R Foundation for Statistical Computing, VIenna, Austria. URL https://www.R-project.org/&lt;/full-title&gt;&lt;/periodical&gt;&lt;dates&gt;&lt;year&gt;2018&lt;/year&gt;&lt;/dates&gt;&lt;urls&gt;&lt;/urls&gt;&lt;/record&gt;&lt;/Cite&gt;&lt;/EndNote&gt;</w:instrText>
      </w:r>
      <w:r w:rsidR="00C95C19">
        <w:fldChar w:fldCharType="separate"/>
      </w:r>
      <w:r w:rsidR="000D30CF">
        <w:rPr>
          <w:noProof/>
        </w:rPr>
        <w:t>(R Core Team 2018)</w:t>
      </w:r>
      <w:r w:rsidR="00C95C19">
        <w:fldChar w:fldCharType="end"/>
      </w:r>
      <w:r w:rsidR="00C95C19">
        <w:t xml:space="preserve"> to calculate </w:t>
      </w:r>
      <w:r w:rsidR="005C7F2E">
        <w:t>nucleotide diversity</w:t>
      </w:r>
      <w:r w:rsidR="00C95C19">
        <w:t xml:space="preserve"> </w:t>
      </w:r>
      <w:r w:rsidR="00C95C19">
        <w:fldChar w:fldCharType="begin"/>
      </w:r>
      <w:r w:rsidR="000D30CF">
        <w:instrText xml:space="preserve"> ADDIN EN.CITE &lt;EndNote&gt;&lt;Cite&gt;&lt;Author&gt;Nei&lt;/Author&gt;&lt;Year&gt;1987&lt;/Year&gt;&lt;RecNum&gt;2873&lt;/RecNum&gt;&lt;DisplayText&gt;(Nei 1987)&lt;/DisplayText&gt;&lt;record&gt;&lt;rec-number&gt;2873&lt;/rec-number&gt;&lt;foreign-keys&gt;&lt;key app="EN" db-id="d9252dt58ae5w2e5vadxxtxuf0vx2aexda92" timestamp="1542732895"&gt;2873&lt;/key&gt;&lt;/foreign-keys&gt;&lt;ref-type name="Book"&gt;6&lt;/ref-type&gt;&lt;contributors&gt;&lt;authors&gt;&lt;author&gt;Nei, M.&lt;/author&gt;&lt;/authors&gt;&lt;/contributors&gt;&lt;titles&gt;&lt;title&gt;Molecular evolutionary genetics&lt;/title&gt;&lt;/titles&gt;&lt;dates&gt;&lt;year&gt;1987&lt;/year&gt;&lt;/dates&gt;&lt;pub-location&gt;New York&lt;/pub-location&gt;&lt;publisher&gt;Columbia University Press&lt;/publisher&gt;&lt;urls&gt;&lt;/urls&gt;&lt;/record&gt;&lt;/Cite&gt;&lt;/EndNote&gt;</w:instrText>
      </w:r>
      <w:r w:rsidR="00C95C19">
        <w:fldChar w:fldCharType="separate"/>
      </w:r>
      <w:r w:rsidR="000D30CF">
        <w:rPr>
          <w:noProof/>
        </w:rPr>
        <w:t>(Nei 1987)</w:t>
      </w:r>
      <w:r w:rsidR="00C95C19">
        <w:fldChar w:fldCharType="end"/>
      </w:r>
      <w:r w:rsidR="005C7F2E">
        <w:t xml:space="preserve"> with 10,000</w:t>
      </w:r>
      <w:r w:rsidR="00C95C19">
        <w:t xml:space="preserve"> bootstrap replicates</w:t>
      </w:r>
      <w:r w:rsidR="004C4A15">
        <w:t xml:space="preserve"> (with subsampling replacement)</w:t>
      </w:r>
      <w:r w:rsidR="00C95C19">
        <w:t xml:space="preserve"> to measure standard error</w:t>
      </w:r>
      <w:r w:rsidR="00D14CE2">
        <w:t>.</w:t>
      </w:r>
    </w:p>
    <w:p w14:paraId="65B0426A" w14:textId="77777777" w:rsidR="009F489A" w:rsidRDefault="009F489A">
      <w:pPr>
        <w:spacing w:line="480" w:lineRule="auto"/>
      </w:pPr>
    </w:p>
    <w:p w14:paraId="35F0BFF0" w14:textId="0FD96D5F" w:rsidR="009F489A" w:rsidRPr="00191D20" w:rsidRDefault="009F489A">
      <w:pPr>
        <w:spacing w:line="480" w:lineRule="auto"/>
        <w:outlineLvl w:val="0"/>
        <w:rPr>
          <w:b/>
        </w:rPr>
      </w:pPr>
      <w:r w:rsidRPr="00191D20">
        <w:rPr>
          <w:b/>
          <w:i/>
        </w:rPr>
        <w:t>Phylogenetic analyses</w:t>
      </w:r>
    </w:p>
    <w:p w14:paraId="67C45BFB" w14:textId="28AFDD4C" w:rsidR="00FF133C" w:rsidRDefault="00660AEB">
      <w:pPr>
        <w:spacing w:line="480" w:lineRule="auto"/>
      </w:pPr>
      <w:r>
        <w:tab/>
      </w:r>
      <w:r w:rsidR="00394A0D">
        <w:t xml:space="preserve">We used </w:t>
      </w:r>
      <w:r w:rsidR="00FF133C">
        <w:t xml:space="preserve">a combination of </w:t>
      </w:r>
      <w:r w:rsidR="00791031">
        <w:t xml:space="preserve">phylogenetic </w:t>
      </w:r>
      <w:r w:rsidR="00FF133C">
        <w:t>approaches for th</w:t>
      </w:r>
      <w:r w:rsidR="00186679">
        <w:t>e concatenated</w:t>
      </w:r>
      <w:r w:rsidR="00FF133C">
        <w:t xml:space="preserve"> </w:t>
      </w:r>
      <w:r w:rsidR="00C47B5B">
        <w:t xml:space="preserve">multiple sequence </w:t>
      </w:r>
      <w:r w:rsidR="00AE7948">
        <w:t>alignment</w:t>
      </w:r>
      <w:r w:rsidR="00394A0D">
        <w:t xml:space="preserve">. </w:t>
      </w:r>
      <w:r w:rsidR="0049455C">
        <w:t>We conducted maximum likelihood</w:t>
      </w:r>
      <w:r w:rsidR="00924D95">
        <w:t xml:space="preserve"> (ML)</w:t>
      </w:r>
      <w:r w:rsidR="0049455C">
        <w:t xml:space="preserve"> tree searches using IQ-Tree v1.6.7 </w:t>
      </w:r>
      <w:r w:rsidR="00924D95">
        <w:fldChar w:fldCharType="begin">
          <w:fldData xml:space="preserve">PEVuZE5vdGU+PENpdGU+PEF1dGhvcj5OZ3V5ZW48L0F1dGhvcj48WWVhcj4yMDE1PC9ZZWFyPjxS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</w:fldData>
        </w:fldChar>
      </w:r>
      <w:r w:rsidR="00FF0099">
        <w:instrText xml:space="preserve"> ADDIN EN.CITE </w:instrText>
      </w:r>
      <w:r w:rsidR="00FF0099">
        <w:fldChar w:fldCharType="begin">
          <w:fldData xml:space="preserve">PEVuZE5vdGU+PENpdGU+PEF1dGhvcj5OZ3V5ZW48L0F1dGhvcj48WWVhcj4yMDE1PC9ZZWFyPjxS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</w:fldData>
        </w:fldChar>
      </w:r>
      <w:r w:rsidR="00FF0099">
        <w:instrText xml:space="preserve"> ADDIN EN.CITE.DATA </w:instrText>
      </w:r>
      <w:r w:rsidR="00FF0099">
        <w:fldChar w:fldCharType="end"/>
      </w:r>
      <w:r w:rsidR="00924D95">
        <w:fldChar w:fldCharType="separate"/>
      </w:r>
      <w:r w:rsidR="000D30CF">
        <w:rPr>
          <w:noProof/>
        </w:rPr>
        <w:t>(Nguyen et al. 2015)</w:t>
      </w:r>
      <w:r w:rsidR="00924D95">
        <w:fldChar w:fldCharType="end"/>
      </w:r>
      <w:r w:rsidR="00924D95">
        <w:t xml:space="preserve">. </w:t>
      </w:r>
      <w:r w:rsidR="00A869EB">
        <w:t xml:space="preserve">The </w:t>
      </w:r>
      <w:r w:rsidR="00310008">
        <w:t>a</w:t>
      </w:r>
      <w:r w:rsidR="004749C6">
        <w:t>nalys</w:t>
      </w:r>
      <w:r w:rsidR="00310008">
        <w:t>e</w:t>
      </w:r>
      <w:r w:rsidR="004749C6">
        <w:t>s were partitioned by gene, allowing each partition to have its own evolutionary rate (option -</w:t>
      </w:r>
      <w:proofErr w:type="spellStart"/>
      <w:r w:rsidR="004749C6">
        <w:t>spp</w:t>
      </w:r>
      <w:proofErr w:type="spellEnd"/>
      <w:r w:rsidR="004749C6">
        <w:t>), and we used IQ-Tree</w:t>
      </w:r>
      <w:r w:rsidR="00CF2DBF">
        <w:t>’</w:t>
      </w:r>
      <w:r w:rsidR="004749C6">
        <w:t xml:space="preserve">s </w:t>
      </w:r>
      <w:proofErr w:type="spellStart"/>
      <w:r w:rsidR="004749C6">
        <w:t>ModelFinder</w:t>
      </w:r>
      <w:proofErr w:type="spellEnd"/>
      <w:r w:rsidR="004749C6">
        <w:t xml:space="preserve"> </w:t>
      </w:r>
      <w:r w:rsidR="004749C6">
        <w:fldChar w:fldCharType="begin">
          <w:fldData xml:space="preserve">PEVuZE5vdGU+PENpdGU+PEF1dGhvcj5LYWx5YWFuYW1vb3J0aHk8L0F1dGhvcj48WWVhcj4yMDE3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</w:fldData>
        </w:fldChar>
      </w:r>
      <w:r w:rsidR="00FF0099">
        <w:instrText xml:space="preserve"> ADDIN EN.CITE </w:instrText>
      </w:r>
      <w:r w:rsidR="00FF0099">
        <w:fldChar w:fldCharType="begin">
          <w:fldData xml:space="preserve">PEVuZE5vdGU+PENpdGU+PEF1dGhvcj5LYWx5YWFuYW1vb3J0aHk8L0F1dGhvcj48WWVhcj4yMDE3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</w:fldData>
        </w:fldChar>
      </w:r>
      <w:r w:rsidR="00FF0099">
        <w:instrText xml:space="preserve"> ADDIN EN.CITE.DATA </w:instrText>
      </w:r>
      <w:r w:rsidR="00FF0099">
        <w:fldChar w:fldCharType="end"/>
      </w:r>
      <w:r w:rsidR="004749C6">
        <w:fldChar w:fldCharType="separate"/>
      </w:r>
      <w:r w:rsidR="000D30CF">
        <w:rPr>
          <w:noProof/>
        </w:rPr>
        <w:t>(Kalyaanamoorthy et al. 2017)</w:t>
      </w:r>
      <w:r w:rsidR="004749C6">
        <w:fldChar w:fldCharType="end"/>
      </w:r>
      <w:r w:rsidR="004749C6">
        <w:t xml:space="preserve"> to determine the best-fit substitution model for each partition and to merge partitions with the same best model (option –m MFP+MERGE). </w:t>
      </w:r>
      <w:r w:rsidR="009A4B38">
        <w:t>We assessed node</w:t>
      </w:r>
      <w:r w:rsidR="00924D95">
        <w:t xml:space="preserve"> support with 10,000 replicates each </w:t>
      </w:r>
      <w:r w:rsidR="004749C6">
        <w:t>of ultra</w:t>
      </w:r>
      <w:r w:rsidR="00924D95">
        <w:t xml:space="preserve">fast bootstrapping </w:t>
      </w:r>
      <w:r w:rsidR="00924D95">
        <w:fldChar w:fldCharType="begin"/>
      </w:r>
      <w:r w:rsidR="00FF0099">
        <w:instrText xml:space="preserve"> ADDIN EN.CITE &lt;EndNote&gt;&lt;Cite&gt;&lt;Author&gt;Hoang&lt;/Author&gt;&lt;Year&gt;2018&lt;/Year&gt;&lt;RecNum&gt;2535&lt;/RecNum&gt;&lt;Prefix&gt;ufBS`, &lt;/Prefix&gt;&lt;DisplayText&gt;(ufBS, Hoang et al. 2018a)&lt;/DisplayText&gt;&lt;record&gt;&lt;rec-number&gt;2535&lt;/rec-number&gt;&lt;foreign-keys&gt;&lt;key app="EN" db-id="d9252dt58ae5w2e5vadxxtxuf0vx2aexda92" timestamp="1517433469"&gt;2535&lt;/key&gt;&lt;key app="ENWeb" db-id=""&gt;0&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ecular Biology and Evolution&lt;/secondary-title&gt;&lt;/titles&gt;&lt;periodical&gt;&lt;full-title&gt;Molecular Biology and Evolution&lt;/full-title&gt;&lt;abbr-1&gt;Mol Biol Evol&lt;/abbr-1&gt;&lt;/periodical&gt;&lt;pages&gt;518-522&lt;/pages&gt;&lt;volume&gt;35&lt;/volume&gt;&lt;number&gt;2&lt;/number&gt;&lt;keywords&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electronic-resource-num&gt;10.1093/molbev/msx281&lt;/electronic-resource-num&gt;&lt;/record&gt;&lt;/Cite&gt;&lt;/EndNote&gt;</w:instrText>
      </w:r>
      <w:r w:rsidR="00924D95">
        <w:fldChar w:fldCharType="separate"/>
      </w:r>
      <w:r w:rsidR="000D30CF">
        <w:rPr>
          <w:noProof/>
        </w:rPr>
        <w:t>(ufBS, Hoang et al. 2018a)</w:t>
      </w:r>
      <w:r w:rsidR="00924D95">
        <w:fldChar w:fldCharType="end"/>
      </w:r>
      <w:r w:rsidR="00924D95">
        <w:t xml:space="preserve"> and the </w:t>
      </w:r>
      <w:proofErr w:type="spellStart"/>
      <w:r w:rsidR="00924D95">
        <w:t>Shimodaira</w:t>
      </w:r>
      <w:proofErr w:type="spellEnd"/>
      <w:r w:rsidR="00924D95">
        <w:t xml:space="preserve">-Hasegawa approximate likelihood-ratio test </w:t>
      </w:r>
      <w:r w:rsidR="00924D95">
        <w:fldChar w:fldCharType="begin"/>
      </w:r>
      <w:r w:rsidR="00FF0099">
        <w:instrText xml:space="preserve"> ADDIN EN.CITE &lt;EndNote&gt;&lt;Cite&gt;&lt;Author&gt;Guindon&lt;/Author&gt;&lt;Year&gt;2010&lt;/Year&gt;&lt;RecNum&gt;854&lt;/RecNum&gt;&lt;Prefix&gt;SH-aLRT`, &lt;/Prefix&gt;&lt;DisplayText&gt;(SH-aLRT, Guindon et al. 2010)&lt;/DisplayText&gt;&lt;record&gt;&lt;rec-number&gt;854&lt;/rec-number&gt;&lt;foreign-keys&gt;&lt;key app="EN" db-id="d9252dt58ae5w2e5vadxxtxuf0vx2aexda92" timestamp="1479421255"&gt;854&lt;/key&gt;&lt;key app="ENWeb" db-id=""&gt;0&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ematic Biology&lt;/secondary-title&gt;&lt;/titles&gt;&lt;periodical&gt;&lt;full-title&gt;Systematic Biology&lt;/full-title&gt;&lt;abbr-1&gt;Syst Biol&lt;/abbr-1&gt;&lt;/periodical&gt;&lt;pages&gt;307-21&lt;/pages&gt;&lt;volume&gt;59&lt;/volume&gt;&lt;number&gt;3&lt;/number&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sidR="00924D95">
        <w:fldChar w:fldCharType="separate"/>
      </w:r>
      <w:r w:rsidR="000D30CF">
        <w:rPr>
          <w:noProof/>
        </w:rPr>
        <w:t>(SH-aLRT, Guindon et al. 2010)</w:t>
      </w:r>
      <w:r w:rsidR="00924D95">
        <w:fldChar w:fldCharType="end"/>
      </w:r>
      <w:r w:rsidR="004749C6">
        <w:t xml:space="preserve">, and resampling for the </w:t>
      </w:r>
      <w:proofErr w:type="spellStart"/>
      <w:r w:rsidR="004749C6">
        <w:t>ufBS</w:t>
      </w:r>
      <w:proofErr w:type="spellEnd"/>
      <w:r w:rsidR="004749C6">
        <w:t xml:space="preserve"> was conducted within partitions</w:t>
      </w:r>
      <w:r w:rsidR="00DA2F25">
        <w:t>.</w:t>
      </w:r>
      <w:r w:rsidR="009A4B38">
        <w:t xml:space="preserve"> Maximum Parsimony </w:t>
      </w:r>
      <w:r w:rsidR="00FF133C">
        <w:t xml:space="preserve">(MP) </w:t>
      </w:r>
      <w:r w:rsidR="009A4B38">
        <w:t xml:space="preserve">tree searches were conducted in </w:t>
      </w:r>
      <w:proofErr w:type="spellStart"/>
      <w:r w:rsidR="009A4B38">
        <w:t>MPBoot</w:t>
      </w:r>
      <w:proofErr w:type="spellEnd"/>
      <w:r w:rsidR="009A4B38">
        <w:t xml:space="preserve"> </w:t>
      </w:r>
      <w:r w:rsidR="009A4B38">
        <w:fldChar w:fldCharType="begin">
          <w:fldData xml:space="preserve">PEVuZE5vdGU+PENpdGU+PEF1dGhvcj5Ib2FuZzwvQXV0aG9yPjxZZWFyPjIwMTg8L1llYXI+PFJl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</w:fldData>
        </w:fldChar>
      </w:r>
      <w:r w:rsidR="00FF0099">
        <w:instrText xml:space="preserve"> ADDIN EN.CITE </w:instrText>
      </w:r>
      <w:r w:rsidR="00FF0099">
        <w:fldChar w:fldCharType="begin">
          <w:fldData xml:space="preserve">PEVuZE5vdGU+PENpdGU+PEF1dGhvcj5Ib2FuZzwvQXV0aG9yPjxZZWFyPjIwMTg8L1llYXI+PFJl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</w:fldData>
        </w:fldChar>
      </w:r>
      <w:r w:rsidR="00FF0099">
        <w:instrText xml:space="preserve"> ADDIN EN.CITE.DATA </w:instrText>
      </w:r>
      <w:r w:rsidR="00FF0099">
        <w:fldChar w:fldCharType="end"/>
      </w:r>
      <w:r w:rsidR="009A4B38">
        <w:fldChar w:fldCharType="separate"/>
      </w:r>
      <w:r w:rsidR="000D30CF">
        <w:rPr>
          <w:noProof/>
        </w:rPr>
        <w:t>(Hoang et al. 2018b)</w:t>
      </w:r>
      <w:r w:rsidR="009A4B38">
        <w:fldChar w:fldCharType="end"/>
      </w:r>
      <w:r w:rsidR="009A4B38">
        <w:t xml:space="preserve"> using 10,000 replicates o</w:t>
      </w:r>
      <w:r w:rsidR="00D91D3E">
        <w:t xml:space="preserve">f </w:t>
      </w:r>
      <w:proofErr w:type="spellStart"/>
      <w:r w:rsidR="00D91D3E">
        <w:t>ufBS</w:t>
      </w:r>
      <w:proofErr w:type="spellEnd"/>
      <w:r w:rsidR="00D91D3E">
        <w:t xml:space="preserve"> to assess node support. </w:t>
      </w:r>
    </w:p>
    <w:p w14:paraId="1051C8BF" w14:textId="363801E9" w:rsidR="00CC7134" w:rsidRDefault="00CB27B4">
      <w:pPr>
        <w:spacing w:line="480" w:lineRule="auto"/>
        <w:ind w:firstLine="720"/>
      </w:pPr>
      <w:r>
        <w:lastRenderedPageBreak/>
        <w:t>We</w:t>
      </w:r>
      <w:r w:rsidR="00D91D3E">
        <w:t xml:space="preserve"> then</w:t>
      </w:r>
      <w:r>
        <w:t xml:space="preserve"> used ASTRAL-II</w:t>
      </w:r>
      <w:r w:rsidR="006C40DC">
        <w:t>I</w:t>
      </w:r>
      <w:r w:rsidR="00400CA3">
        <w:t xml:space="preserve"> v5.6.2 </w:t>
      </w:r>
      <w:r w:rsidR="00400CA3">
        <w:fldChar w:fldCharType="begin"/>
      </w:r>
      <w:r w:rsidR="00FF0099">
        <w:instrText xml:space="preserve"> ADDIN EN.CITE &lt;EndNote&gt;&lt;Cite&gt;&lt;Author&gt;Zhang&lt;/Author&gt;&lt;Year&gt;2018&lt;/Year&gt;&lt;RecNum&gt;2822&lt;/RecNum&gt;&lt;DisplayText&gt;(Zhang et al. 2018)&lt;/DisplayText&gt;&lt;record&gt;&lt;rec-number&gt;2822&lt;/rec-number&gt;&lt;foreign-keys&gt;&lt;key app="EN" db-id="d9252dt58ae5w2e5vadxxtxuf0vx2aexda92" timestamp="1539049087"&gt;2822&lt;/key&gt;&lt;key app="ENWeb" db-id=""&gt;0&lt;/key&gt;&lt;/foreign-keys&gt;&lt;ref-type name="Journal Article"&gt;17&lt;/ref-type&gt;&lt;contributors&gt;&lt;authors&gt;&lt;author&gt;Zhang, C.&lt;/author&gt;&lt;author&gt;Rabiee, M.&lt;/author&gt;&lt;author&gt;Sayyari, E.&lt;/author&gt;&lt;author&gt;Mirarab, S.&lt;/author&gt;&lt;/authors&gt;&lt;/contributors&gt;&lt;auth-address&gt;Bioinformatics and Systems Biology, University of California at San Diego, 9500 Gilman Drive, La Jolla, 92093-0021, CA, USA.&amp;#xD;Department of Computer Science and Engineering, University of California at San Diego, 9500 Gilman Drive, La Jolla, 92093-0021, CA, USA.&amp;#xD;Department of Electrical and Computer Engineering, University of California at San Diego, 9500 Gilman Drive, La Jolla, 92093-0021, CA, USA.&amp;#xD;Department of Electrical and Computer Engineering, University of California at San Diego, 9500 Gilman Drive, La Jolla, 92093-0021, CA, USA. smirarab@ucsd.edu.&lt;/auth-address&gt;&lt;titles&gt;&lt;title&gt;ASTRAL-III: polynomial time species tree reconstruction from partially resolved gene trees&lt;/title&gt;&lt;secondary-title&gt;BMC Bioinformatics&lt;/secondary-title&gt;&lt;/titles&gt;&lt;periodical&gt;&lt;full-title&gt;BMC Bioinformatics&lt;/full-title&gt;&lt;abbr-1&gt;BMC Bioinformatics&lt;/abbr-1&gt;&lt;/periodical&gt;&lt;pages&gt;153&lt;/pages&gt;&lt;volume&gt;19&lt;/volume&gt;&lt;number&gt;Suppl 6&lt;/number&gt;&lt;keywords&gt;&lt;keyword&gt;Astral&lt;/keyword&gt;&lt;keyword&gt;Incomplete lineage sorting&lt;/keyword&gt;&lt;keyword&gt;Phylogenomics&lt;/keyword&gt;&lt;/keywords&gt;&lt;dates&gt;&lt;year&gt;2018&lt;/year&gt;&lt;pub-dates&gt;&lt;date&gt;May 8&lt;/date&gt;&lt;/pub-dates&gt;&lt;/dates&gt;&lt;isbn&gt;1471-2105 (Electronic)&amp;#xD;1471-2105 (Linking)&lt;/isbn&gt;&lt;accession-num&gt;29745866&lt;/accession-num&gt;&lt;urls&gt;&lt;related-urls&gt;&lt;url&gt;https://www.ncbi.nlm.nih.gov/pubmed/29745866&lt;/url&gt;&lt;/related-urls&gt;&lt;/urls&gt;&lt;custom2&gt;PMC5998893&lt;/custom2&gt;&lt;electronic-resource-num&gt;10.1186/s12859-018-2129-y&lt;/electronic-resource-num&gt;&lt;/record&gt;&lt;/Cite&gt;&lt;/EndNote&gt;</w:instrText>
      </w:r>
      <w:r w:rsidR="00400CA3">
        <w:fldChar w:fldCharType="separate"/>
      </w:r>
      <w:r w:rsidR="000D30CF">
        <w:rPr>
          <w:noProof/>
        </w:rPr>
        <w:t>(Zhang et al. 2018)</w:t>
      </w:r>
      <w:r w:rsidR="00400CA3">
        <w:fldChar w:fldCharType="end"/>
      </w:r>
      <w:r w:rsidR="00400CA3">
        <w:t xml:space="preserve"> to estimate a species tree from individual gene trees under the multi-species coalescent model</w:t>
      </w:r>
      <w:r w:rsidR="000F378C">
        <w:t xml:space="preserve">, which has been shown to be effective when there are high levels of incomplete lineage sorting </w:t>
      </w:r>
      <w:r w:rsidR="000F378C">
        <w:fldChar w:fldCharType="begin"/>
      </w:r>
      <w:r w:rsidR="00FF0099">
        <w:instrText xml:space="preserve"> ADDIN EN.CITE &lt;EndNote&gt;&lt;Cite&gt;&lt;Author&gt;Chou&lt;/Author&gt;&lt;Year&gt;2015&lt;/Year&gt;&lt;RecNum&gt;2335&lt;/RecNum&gt;&lt;DisplayText&gt;(Chou et al. 2015)&lt;/DisplayText&gt;&lt;record&gt;&lt;rec-number&gt;2335&lt;/rec-number&gt;&lt;foreign-keys&gt;&lt;key app="EN" db-id="d9252dt58ae5w2e5vadxxtxuf0vx2aexda92" timestamp="1500429647"&gt;2335&lt;/key&gt;&lt;key app="ENWeb" db-id=""&gt;0&lt;/key&gt;&lt;/foreign-keys&gt;&lt;ref-type name="Journal Article"&gt;17&lt;/ref-type&gt;&lt;contributors&gt;&lt;authors&gt;&lt;author&gt;Chou, J.&lt;/author&gt;&lt;author&gt;Gupta, A.&lt;/author&gt;&lt;author&gt;Yaduvanshi, S.&lt;/author&gt;&lt;author&gt;Davidson, R.&lt;/author&gt;&lt;author&gt;Nute, M.&lt;/author&gt;&lt;author&gt;Mirarab, S.&lt;/author&gt;&lt;author&gt;Warnow, T.&lt;/author&gt;&lt;/authors&gt;&lt;/contributors&gt;&lt;titles&gt;&lt;title&gt;A comparative study of SVDquartets and other coalescent-based species tree estimation methods&lt;/title&gt;&lt;secondary-title&gt;BMC Genomics&lt;/secondary-title&gt;&lt;/titles&gt;&lt;periodical&gt;&lt;full-title&gt;BMC Genomics&lt;/full-title&gt;&lt;abbr-1&gt;BMC Genomics&lt;/abbr-1&gt;&lt;/periodical&gt;&lt;pages&gt;S2&lt;/pages&gt;&lt;volume&gt;16&lt;/volume&gt;&lt;dates&gt;&lt;year&gt;2015&lt;/year&gt;&lt;/dates&gt;&lt;urls&gt;&lt;/urls&gt;&lt;/record&gt;&lt;/Cite&gt;&lt;/EndNote&gt;</w:instrText>
      </w:r>
      <w:r w:rsidR="000F378C">
        <w:fldChar w:fldCharType="separate"/>
      </w:r>
      <w:r w:rsidR="000D30CF">
        <w:rPr>
          <w:noProof/>
        </w:rPr>
        <w:t>(Chou et al. 2015)</w:t>
      </w:r>
      <w:r w:rsidR="000F378C">
        <w:fldChar w:fldCharType="end"/>
      </w:r>
      <w:r w:rsidR="00400CA3">
        <w:t>.</w:t>
      </w:r>
      <w:r w:rsidR="00D91D3E">
        <w:t xml:space="preserve"> </w:t>
      </w:r>
      <w:r w:rsidR="00FF133C">
        <w:t>We</w:t>
      </w:r>
      <w:r w:rsidR="00D91D3E">
        <w:t xml:space="preserve"> </w:t>
      </w:r>
      <w:r w:rsidR="000F378C">
        <w:t>used consensus trees from IQ-Tree (generated as above</w:t>
      </w:r>
      <w:r w:rsidR="00EF358D">
        <w:t>, but with no partition information</w:t>
      </w:r>
      <w:r w:rsidR="000F378C">
        <w:t>) as input</w:t>
      </w:r>
      <w:r w:rsidR="00FF133C">
        <w:t xml:space="preserve"> gene trees, </w:t>
      </w:r>
      <w:r w:rsidR="00AF1793">
        <w:t xml:space="preserve">did not force individuals of the same species to be together in the species tree, </w:t>
      </w:r>
      <w:r w:rsidR="00FF133C">
        <w:t xml:space="preserve">and </w:t>
      </w:r>
      <w:r w:rsidR="000F378C">
        <w:t>assessed support using l</w:t>
      </w:r>
      <w:r w:rsidR="00CC7134">
        <w:t xml:space="preserve">ocal posterior probability </w:t>
      </w:r>
      <w:r w:rsidR="00CC7134">
        <w:fldChar w:fldCharType="begin">
          <w:fldData xml:space="preserve">PEVuZE5vdGU+PENpdGU+PEF1dGhvcj5TYXl5YXJpPC9BdXRob3I+PFllYXI+MjAxNjwvWWVhcj48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</w:fldData>
        </w:fldChar>
      </w:r>
      <w:r w:rsidR="00FF0099">
        <w:instrText xml:space="preserve"> ADDIN EN.CITE </w:instrText>
      </w:r>
      <w:r w:rsidR="00FF0099">
        <w:fldChar w:fldCharType="begin">
          <w:fldData xml:space="preserve">PEVuZE5vdGU+PENpdGU+PEF1dGhvcj5TYXl5YXJpPC9BdXRob3I+PFllYXI+MjAxNjwvWWVhcj48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</w:fldData>
        </w:fldChar>
      </w:r>
      <w:r w:rsidR="00FF0099">
        <w:instrText xml:space="preserve"> ADDIN EN.CITE.DATA </w:instrText>
      </w:r>
      <w:r w:rsidR="00FF0099">
        <w:fldChar w:fldCharType="end"/>
      </w:r>
      <w:r w:rsidR="00CC7134">
        <w:fldChar w:fldCharType="separate"/>
      </w:r>
      <w:r w:rsidR="000D30CF">
        <w:rPr>
          <w:noProof/>
        </w:rPr>
        <w:t>(locPP, Sayyari and Mirarab 2016)</w:t>
      </w:r>
      <w:r w:rsidR="00CC7134">
        <w:fldChar w:fldCharType="end"/>
      </w:r>
      <w:r w:rsidR="00D91D3E">
        <w:t xml:space="preserve"> as implemented in ASTRAL-III</w:t>
      </w:r>
      <w:r w:rsidR="00281AF7">
        <w:t>.</w:t>
      </w:r>
      <w:r w:rsidR="00FF133C">
        <w:t xml:space="preserve"> Phylogenies were visualized using </w:t>
      </w:r>
      <w:proofErr w:type="spellStart"/>
      <w:r w:rsidR="00FF133C">
        <w:t>FigTree</w:t>
      </w:r>
      <w:proofErr w:type="spellEnd"/>
      <w:r w:rsidR="00FF133C">
        <w:t xml:space="preserve"> v1.4.4 </w:t>
      </w:r>
      <w:r w:rsidR="00FF133C">
        <w:fldChar w:fldCharType="begin"/>
      </w:r>
      <w:r w:rsidR="000D30CF">
        <w:instrText xml:space="preserve"> ADDIN EN.CITE &lt;EndNote&gt;&lt;Cite&gt;&lt;Author&gt;Rambaut&lt;/Author&gt;&lt;Year&gt;2010&lt;/Year&gt;&lt;RecNum&gt;2010&lt;/RecNum&gt;&lt;DisplayText&gt;(Rambaut and Drummond 2010)&lt;/DisplayText&gt;&lt;record&gt;&lt;rec-number&gt;2010&lt;/rec-number&gt;&lt;foreign-keys&gt;&lt;key app="EN" db-id="d9252dt58ae5w2e5vadxxtxuf0vx2aexda92" timestamp="1485731937"&gt;2010&lt;/key&gt;&lt;/foreign-keys&gt;&lt;ref-type name="Journal Article"&gt;17&lt;/ref-type&gt;&lt;contributors&gt;&lt;authors&gt;&lt;author&gt;Rambaut, A.&lt;/author&gt;&lt;author&gt;Drummond, A.J.&lt;/author&gt;&lt;/authors&gt;&lt;/contributors&gt;&lt;titles&gt;&lt;title&gt;FigTree v1.4.4&lt;/title&gt;&lt;secondary-title&gt;Institute of Evolutionary Biology, University of Edinburgh. Available at: http://tree.bio.ed.ac.uk/software/figtree&lt;/secondary-title&gt;&lt;/titles&gt;&lt;periodical&gt;&lt;full-title&gt;Institute of Evolutionary Biology, University of Edinburgh. Available at: http://tree.bio.ed.ac.uk/software/figtree&lt;/full-title&gt;&lt;/periodical&gt;&lt;dates&gt;&lt;year&gt;2010&lt;/year&gt;&lt;/dates&gt;&lt;urls&gt;&lt;/urls&gt;&lt;/record&gt;&lt;/Cite&gt;&lt;/EndNote&gt;</w:instrText>
      </w:r>
      <w:r w:rsidR="00FF133C">
        <w:fldChar w:fldCharType="separate"/>
      </w:r>
      <w:r w:rsidR="000D30CF">
        <w:rPr>
          <w:noProof/>
        </w:rPr>
        <w:t>(Rambaut and Drummond 2010)</w:t>
      </w:r>
      <w:r w:rsidR="00FF133C">
        <w:fldChar w:fldCharType="end"/>
      </w:r>
      <w:r w:rsidR="00FF133C">
        <w:t>.</w:t>
      </w:r>
    </w:p>
    <w:p w14:paraId="41572E6B" w14:textId="77777777" w:rsidR="00564F3E" w:rsidRDefault="00564F3E">
      <w:pPr>
        <w:spacing w:line="480" w:lineRule="auto"/>
      </w:pPr>
    </w:p>
    <w:p w14:paraId="489CA719" w14:textId="5CF0F976" w:rsidR="00564F3E" w:rsidRPr="00A76133" w:rsidRDefault="00C763FE">
      <w:pPr>
        <w:spacing w:line="480" w:lineRule="auto"/>
        <w:outlineLvl w:val="0"/>
        <w:rPr>
          <w:b/>
          <w:i/>
        </w:rPr>
      </w:pPr>
      <w:r w:rsidRPr="00A76133">
        <w:rPr>
          <w:b/>
          <w:i/>
        </w:rPr>
        <w:t>Divergence time estimation</w:t>
      </w:r>
    </w:p>
    <w:p w14:paraId="774E2AFF" w14:textId="13EE1B7F" w:rsidR="00E15BD7" w:rsidRPr="00D54F09" w:rsidRDefault="00E15BD7">
      <w:pPr>
        <w:spacing w:line="480" w:lineRule="auto"/>
        <w:ind w:firstLine="720"/>
      </w:pPr>
      <w:r>
        <w:t xml:space="preserve">We used BEAST v2.5.1 </w:t>
      </w:r>
      <w:r>
        <w:fldChar w:fldCharType="begin">
          <w:fldData xml:space="preserve">PEVuZE5vdGU+PENpdGU+PEF1dGhvcj5Cb3Vja2FlcnQ8L0F1dGhvcj48WWVhcj4yMDE0PC9ZZWFy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</w:fldData>
        </w:fldChar>
      </w:r>
      <w:r w:rsidR="00FF0099">
        <w:instrText xml:space="preserve"> ADDIN EN.CITE </w:instrText>
      </w:r>
      <w:r w:rsidR="00FF0099">
        <w:fldChar w:fldCharType="begin">
          <w:fldData xml:space="preserve">PEVuZE5vdGU+PENpdGU+PEF1dGhvcj5Cb3Vja2FlcnQ8L0F1dGhvcj48WWVhcj4yMDE0PC9ZZWFy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</w:fldData>
        </w:fldChar>
      </w:r>
      <w:r w:rsidR="00FF0099">
        <w:instrText xml:space="preserve"> ADDIN EN.CITE.DATA </w:instrText>
      </w:r>
      <w:r w:rsidR="00FF0099">
        <w:fldChar w:fldCharType="end"/>
      </w:r>
      <w:r>
        <w:fldChar w:fldCharType="separate"/>
      </w:r>
      <w:r w:rsidR="000D30CF">
        <w:rPr>
          <w:noProof/>
        </w:rPr>
        <w:t>(Bouckaert et al. 2014)</w:t>
      </w:r>
      <w:r>
        <w:fldChar w:fldCharType="end"/>
      </w:r>
      <w:r>
        <w:t xml:space="preserve"> to co-estimate divergence times and relationships</w:t>
      </w:r>
      <w:r w:rsidR="005C4054">
        <w:t xml:space="preserve"> in a Bayesian framework</w:t>
      </w:r>
      <w:r w:rsidR="00FC5A24">
        <w:t>.</w:t>
      </w:r>
      <w:r>
        <w:t xml:space="preserve"> </w:t>
      </w:r>
      <w:r w:rsidR="00FC5A24">
        <w:t xml:space="preserve">We used </w:t>
      </w:r>
      <w:r>
        <w:t>partitions identified by IQ-Tree</w:t>
      </w:r>
      <w:r w:rsidR="00CF2DBF">
        <w:t>’</w:t>
      </w:r>
      <w:r>
        <w:t xml:space="preserve">s </w:t>
      </w:r>
      <w:proofErr w:type="spellStart"/>
      <w:r>
        <w:t>ModelFinder</w:t>
      </w:r>
      <w:proofErr w:type="spellEnd"/>
      <w:r w:rsidR="00FC5A24">
        <w:t>,</w:t>
      </w:r>
      <w:r>
        <w:t xml:space="preserve"> applied a birth-death process</w:t>
      </w:r>
      <w:r w:rsidR="00520692" w:rsidRPr="00520692">
        <w:t xml:space="preserve"> </w:t>
      </w:r>
      <w:r w:rsidR="00520692">
        <w:t>for the branching process prior, and used a</w:t>
      </w:r>
      <w:r w:rsidR="00462823">
        <w:t xml:space="preserve"> separate</w:t>
      </w:r>
      <w:r w:rsidR="00520692">
        <w:t xml:space="preserve"> relaxed lognormal distribution clock model </w:t>
      </w:r>
      <w:r w:rsidR="00462823">
        <w:t xml:space="preserve">for each partition </w:t>
      </w:r>
      <w:r w:rsidR="00462823">
        <w:fldChar w:fldCharType="begin"/>
      </w:r>
      <w:r w:rsidR="00FF0099">
        <w:instrText xml:space="preserve"> ADDIN EN.CITE &lt;EndNote&gt;&lt;Cite&gt;&lt;Author&gt;Drummond&lt;/Author&gt;&lt;Year&gt;2006&lt;/Year&gt;&lt;RecNum&gt;694&lt;/RecNum&gt;&lt;DisplayText&gt;(Drummond et al. 2006)&lt;/DisplayText&gt;&lt;record&gt;&lt;rec-number&gt;694&lt;/rec-number&gt;&lt;foreign-keys&gt;&lt;key app="EN" db-id="d9252dt58ae5w2e5vadxxtxuf0vx2aexda92" timestamp="1479420862"&gt;694&lt;/key&gt;&lt;key app="ENWeb" db-id=""&gt;0&lt;/key&gt;&lt;/foreign-keys&gt;&lt;ref-type name="Journal Article"&gt;17&lt;/ref-type&gt;&lt;contributors&gt;&lt;authors&gt;&lt;author&gt;Drummond, A. J.&lt;/author&gt;&lt;author&gt;Ho, S. Y.&lt;/author&gt;&lt;author&gt;Phillips, M. J.&lt;/author&gt;&lt;author&gt;Rambaut, A.&lt;/author&gt;&lt;/authors&gt;&lt;/contributors&gt;&lt;auth-address&gt;Department of Zoology, University of Oxford, Oxford, United Kingdom.&lt;/auth-address&gt;&lt;titles&gt;&lt;title&gt;Relaxed phylogenetics and dating with confidence&lt;/title&gt;&lt;secondary-title&gt;PLoS Biology&lt;/secondary-title&gt;&lt;/titles&gt;&lt;periodical&gt;&lt;full-title&gt;PLoS Biology&lt;/full-title&gt;&lt;abbr-1&gt;PLoS Biol&lt;/abbr-1&gt;&lt;/periodical&gt;&lt;pages&gt;e88&lt;/pages&gt;&lt;volume&gt;4&lt;/volume&gt;&lt;number&gt;5&lt;/number&gt;&lt;keywords&gt;&lt;keyword&gt;Animals&lt;/keyword&gt;&lt;keyword&gt;Bacteria/genetics&lt;/keyword&gt;&lt;keyword&gt;Bayes Theorem&lt;/keyword&gt;&lt;keyword&gt;*Biological Evolution&lt;/keyword&gt;&lt;keyword&gt;Computer Simulation&lt;/keyword&gt;&lt;keyword&gt;Dengue Virus/genetics&lt;/keyword&gt;&lt;keyword&gt;Fishes/genetics&lt;/keyword&gt;&lt;keyword&gt;Fungi/genetics&lt;/keyword&gt;&lt;keyword&gt;Genetic Variation&lt;/keyword&gt;&lt;keyword&gt;Influenza A virus/genetics&lt;/keyword&gt;&lt;keyword&gt;Insects/genetics&lt;/keyword&gt;&lt;keyword&gt;Markov Chains&lt;/keyword&gt;&lt;keyword&gt;Marsupialia/genetics&lt;/keyword&gt;&lt;keyword&gt;Models, Biological&lt;/keyword&gt;&lt;keyword&gt;Monte Carlo Method&lt;/keyword&gt;&lt;keyword&gt;*Phylogeny&lt;/keyword&gt;&lt;keyword&gt;Plants/genetics&lt;/keyword&gt;&lt;keyword&gt;Primates/genetics&lt;/keyword&gt;&lt;keyword&gt;Time Factors&lt;/keyword&gt;&lt;/keywords&gt;&lt;dates&gt;&lt;year&gt;2006&lt;/year&gt;&lt;pub-dates&gt;&lt;date&gt;May&lt;/date&gt;&lt;/pub-dates&gt;&lt;/dates&gt;&lt;isbn&gt;1545-7885 (Electronic)&amp;#xD;1544-9173 (Linking)&lt;/isbn&gt;&lt;accession-num&gt;16683862&lt;/accession-num&gt;&lt;urls&gt;&lt;related-urls&gt;&lt;url&gt;https://www.ncbi.nlm.nih.gov/pubmed/16683862&lt;/url&gt;&lt;/related-urls&gt;&lt;/urls&gt;&lt;custom2&gt;PMC1395354&lt;/custom2&gt;&lt;electronic-resource-num&gt;10.1371/journal.pbio.0040088&lt;/electronic-resource-num&gt;&lt;/record&gt;&lt;/Cite&gt;&lt;/EndNote&gt;</w:instrText>
      </w:r>
      <w:r w:rsidR="00462823">
        <w:fldChar w:fldCharType="separate"/>
      </w:r>
      <w:r w:rsidR="000D30CF">
        <w:rPr>
          <w:noProof/>
        </w:rPr>
        <w:t>(Drummond et al. 2006)</w:t>
      </w:r>
      <w:r w:rsidR="00462823">
        <w:fldChar w:fldCharType="end"/>
      </w:r>
      <w:r w:rsidR="00D52490">
        <w:t xml:space="preserve">. </w:t>
      </w:r>
      <w:r w:rsidR="00881C98">
        <w:t xml:space="preserve">We used several fossils to </w:t>
      </w:r>
      <w:r w:rsidR="00D52490">
        <w:t>calibrate the molecular clock</w:t>
      </w:r>
      <w:r w:rsidR="00530BAD">
        <w:t>, and predomina</w:t>
      </w:r>
      <w:r w:rsidR="009451D9">
        <w:t>n</w:t>
      </w:r>
      <w:r w:rsidR="00530BAD">
        <w:t xml:space="preserve">tly followed </w:t>
      </w:r>
      <w:r w:rsidR="00BF0B73">
        <w:fldChar w:fldCharType="begin">
          <w:fldData xml:space="preserve">PEVuZE5vdGU+PENpdGUgQXV0aG9yWWVhcj0iMSI+PEF1dGhvcj5UaG9ybmhpbGw8L0F1dGhvcj48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</w:fldData>
        </w:fldChar>
      </w:r>
      <w:r w:rsidR="00FF0099">
        <w:instrText xml:space="preserve"> ADDIN EN.CITE </w:instrText>
      </w:r>
      <w:r w:rsidR="00FF0099">
        <w:fldChar w:fldCharType="begin">
          <w:fldData xml:space="preserve">PEVuZE5vdGU+PENpdGUgQXV0aG9yWWVhcj0iMSI+PEF1dGhvcj5UaG9ybmhpbGw8L0F1dGhvcj48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</w:fldData>
        </w:fldChar>
      </w:r>
      <w:r w:rsidR="00FF0099">
        <w:instrText xml:space="preserve"> ADDIN EN.CITE.DATA </w:instrText>
      </w:r>
      <w:r w:rsidR="00FF0099">
        <w:fldChar w:fldCharType="end"/>
      </w:r>
      <w:r w:rsidR="00BF0B73">
        <w:fldChar w:fldCharType="separate"/>
      </w:r>
      <w:r w:rsidR="00BF0B73">
        <w:rPr>
          <w:noProof/>
        </w:rPr>
        <w:t>Thornhill et al. (2015)</w:t>
      </w:r>
      <w:r w:rsidR="00BF0B73">
        <w:fldChar w:fldCharType="end"/>
      </w:r>
      <w:r w:rsidR="00DB63B8">
        <w:t xml:space="preserve"> </w:t>
      </w:r>
      <w:r w:rsidR="006D6359">
        <w:t>to</w:t>
      </w:r>
      <w:r w:rsidR="00BF0B73">
        <w:t xml:space="preserve"> select these fossils. </w:t>
      </w:r>
      <w:r w:rsidR="00DB63B8">
        <w:t>W</w:t>
      </w:r>
      <w:r w:rsidR="00467720">
        <w:t xml:space="preserve">e </w:t>
      </w:r>
      <w:r w:rsidR="00DD35D9">
        <w:t>used</w:t>
      </w:r>
      <w:r w:rsidR="00467720">
        <w:t xml:space="preserve"> </w:t>
      </w:r>
      <w:proofErr w:type="spellStart"/>
      <w:r w:rsidR="00467720">
        <w:rPr>
          <w:i/>
        </w:rPr>
        <w:t>Myrtaceidites</w:t>
      </w:r>
      <w:proofErr w:type="spellEnd"/>
      <w:r w:rsidR="00467720">
        <w:rPr>
          <w:i/>
        </w:rPr>
        <w:t xml:space="preserve"> </w:t>
      </w:r>
      <w:proofErr w:type="spellStart"/>
      <w:r w:rsidR="00467720">
        <w:rPr>
          <w:i/>
        </w:rPr>
        <w:t>mesonesu</w:t>
      </w:r>
      <w:proofErr w:type="spellEnd"/>
      <w:r w:rsidR="00467720">
        <w:t xml:space="preserve"> Cookson &amp; Pike </w:t>
      </w:r>
      <w:r w:rsidR="009A4D99">
        <w:t xml:space="preserve">to calibrate </w:t>
      </w:r>
      <w:r w:rsidR="00DD35D9">
        <w:t xml:space="preserve">all </w:t>
      </w:r>
      <w:r w:rsidR="009A4D99">
        <w:t>genera</w:t>
      </w:r>
      <w:r w:rsidR="00DD35D9">
        <w:t xml:space="preserve"> except </w:t>
      </w:r>
      <w:proofErr w:type="spellStart"/>
      <w:r w:rsidR="00DD35D9">
        <w:rPr>
          <w:i/>
        </w:rPr>
        <w:t>Xanthostemon</w:t>
      </w:r>
      <w:proofErr w:type="spellEnd"/>
      <w:r w:rsidR="00DD35D9">
        <w:rPr>
          <w:i/>
        </w:rPr>
        <w:t xml:space="preserve"> </w:t>
      </w:r>
      <w:r w:rsidR="00D33DCA">
        <w:fldChar w:fldCharType="begin"/>
      </w:r>
      <w:r w:rsidR="000D30CF">
        <w:instrText xml:space="preserve"> ADDIN EN.CITE &lt;EndNote&gt;&lt;Cite&gt;&lt;Author&gt;Couper&lt;/Author&gt;&lt;Year&gt;1960&lt;/Year&gt;&lt;RecNum&gt;2819&lt;/RecNum&gt;&lt;DisplayText&gt;(Couper 1960)&lt;/DisplayText&gt;&lt;record&gt;&lt;rec-number&gt;2819&lt;/rec-number&gt;&lt;foreign-keys&gt;&lt;key app="EN" db-id="d9252dt58ae5w2e5vadxxtxuf0vx2aexda92" timestamp="1538966314"&gt;2819&lt;/key&gt;&lt;/foreign-keys&gt;&lt;ref-type name="Book"&gt;6&lt;/ref-type&gt;&lt;contributors&gt;&lt;authors&gt;&lt;author&gt;Couper, R. A.&lt;/author&gt;&lt;/authors&gt;&lt;secondary-authors&gt;&lt;author&gt;Owen, R. E.&lt;/author&gt;&lt;/secondary-authors&gt;&lt;/contributors&gt;&lt;titles&gt;&lt;title&gt;New Zealand Mesozoic and Cainozoic Plant Microfossils&lt;/title&gt;&lt;/titles&gt;&lt;dates&gt;&lt;year&gt;1960&lt;/year&gt;&lt;/dates&gt;&lt;pub-location&gt;Wellington, New Zealand&lt;/pub-location&gt;&lt;publisher&gt;Government Printer&lt;/publisher&gt;&lt;urls&gt;&lt;/urls&gt;&lt;/record&gt;&lt;/Cite&gt;&lt;/EndNote&gt;</w:instrText>
      </w:r>
      <w:r w:rsidR="00D33DCA">
        <w:fldChar w:fldCharType="separate"/>
      </w:r>
      <w:r w:rsidR="000D30CF">
        <w:rPr>
          <w:noProof/>
        </w:rPr>
        <w:t>(Couper 1960)</w:t>
      </w:r>
      <w:r w:rsidR="00D33DCA">
        <w:fldChar w:fldCharType="end"/>
      </w:r>
      <w:r w:rsidR="00CF7C8B">
        <w:t xml:space="preserve"> (calibration #1)</w:t>
      </w:r>
      <w:r w:rsidR="00CA4453">
        <w:t xml:space="preserve">, </w:t>
      </w:r>
      <w:r w:rsidR="000D5C7A">
        <w:rPr>
          <w:i/>
        </w:rPr>
        <w:t>Eucalyptus</w:t>
      </w:r>
      <w:r w:rsidR="000D5C7A">
        <w:t xml:space="preserve"> fruits to calibrate </w:t>
      </w:r>
      <w:r w:rsidR="009A4D99">
        <w:t xml:space="preserve">all genera except </w:t>
      </w:r>
      <w:proofErr w:type="spellStart"/>
      <w:r w:rsidR="009A4D99">
        <w:rPr>
          <w:i/>
        </w:rPr>
        <w:t>Xanthostemon</w:t>
      </w:r>
      <w:proofErr w:type="spellEnd"/>
      <w:r w:rsidR="00491750">
        <w:t xml:space="preserve"> and</w:t>
      </w:r>
      <w:r w:rsidR="009A4D99">
        <w:t xml:space="preserve"> </w:t>
      </w:r>
      <w:proofErr w:type="spellStart"/>
      <w:r w:rsidR="00186679" w:rsidRPr="00186679">
        <w:rPr>
          <w:i/>
        </w:rPr>
        <w:t>Szyzgium</w:t>
      </w:r>
      <w:proofErr w:type="spellEnd"/>
      <w:r w:rsidR="0049032D">
        <w:t xml:space="preserve"> </w:t>
      </w:r>
      <w:r w:rsidR="009A4D99">
        <w:fldChar w:fldCharType="begin"/>
      </w:r>
      <w:r w:rsidR="00582F65">
        <w:instrText xml:space="preserve"> ADDIN EN.CITE &lt;EndNote&gt;&lt;Cite&gt;&lt;Author&gt;Gandolfo&lt;/Author&gt;&lt;Year&gt;2011&lt;/Year&gt;&lt;RecNum&gt;2820&lt;/RecNum&gt;&lt;DisplayText&gt;(Gandolfo et al. 2011)&lt;/DisplayText&gt;&lt;record&gt;&lt;rec-number&gt;2820&lt;/rec-number&gt;&lt;foreign-keys&gt;&lt;key app="EN" db-id="d9252dt58ae5w2e5vadxxtxuf0vx2aexda92" timestamp="1538966472"&gt;2820&lt;/key&gt;&lt;key app="ENWeb" db-id=""&gt;0&lt;/key&gt;&lt;/foreign-keys&gt;&lt;ref-type name="Journal Article"&gt;17&lt;/ref-type&gt;&lt;contributors&gt;&lt;authors&gt;&lt;author&gt;Gandolfo, M. A.&lt;/author&gt;&lt;author&gt;Hermsen, E. J.&lt;/author&gt;&lt;author&gt;Zamaloa, M. C.&lt;/author&gt;&lt;author&gt;Nixon, K. C.&lt;/author&gt;&lt;author&gt;Gonzalez, C. C.&lt;/author&gt;&lt;author&gt;Wilf, P.&lt;/author&gt;&lt;author&gt;Cuneo, N. R.&lt;/author&gt;&lt;author&gt;Johnson, K. R.&lt;/author&gt;&lt;/authors&gt;&lt;/contributors&gt;&lt;auth-address&gt;L.H. Bailey Hortorium, Department of Plant Biology, Cornell University, Ithaca, New York, United States of America. mag4@cornell.edu&lt;/auth-address&gt;&lt;titles&gt;&lt;title&gt;&lt;style face="normal" font="default" size="100%"&gt;Oldest known &lt;/style&gt;&lt;style face="italic" font="default" size="100%"&gt;Eucalyptus&lt;/style&gt;&lt;style face="normal" font="default" size="100%"&gt; macrofossils are from South America&lt;/style&gt;&lt;/title&gt;&lt;secondary-title&gt;PLoS One&lt;/secondary-title&gt;&lt;/titles&gt;&lt;periodical&gt;&lt;full-title&gt;PLoS One&lt;/full-title&gt;&lt;/periodical&gt;&lt;pages&gt;e21084&lt;/pages&gt;&lt;volume&gt;6&lt;/volume&gt;&lt;number&gt;6&lt;/number&gt;&lt;keywords&gt;&lt;keyword&gt;*Eucalyptus&lt;/keyword&gt;&lt;keyword&gt;*Fossils&lt;/keyword&gt;&lt;keyword&gt;South America&lt;/keyword&gt;&lt;/keywords&gt;&lt;dates&gt;&lt;year&gt;2011&lt;/year&gt;&lt;/dates&gt;&lt;isbn&gt;1932-6203 (Electronic)&amp;#xD;1932-6203 (Linking)&lt;/isbn&gt;&lt;accession-num&gt;21738605&lt;/accession-num&gt;&lt;urls&gt;&lt;related-urls&gt;&lt;url&gt;https://www.ncbi.nlm.nih.gov/pubmed/21738605&lt;/url&gt;&lt;/related-urls&gt;&lt;/urls&gt;&lt;custom2&gt;PMC3125177&lt;/custom2&gt;&lt;electronic-resource-num&gt;10.1371/journal.pone.0021084&lt;/electronic-resource-num&gt;&lt;/record&gt;&lt;/Cite&gt;&lt;/EndNote&gt;</w:instrText>
      </w:r>
      <w:r w:rsidR="009A4D99">
        <w:fldChar w:fldCharType="separate"/>
      </w:r>
      <w:r w:rsidR="000D30CF">
        <w:rPr>
          <w:noProof/>
        </w:rPr>
        <w:t>(Gandolfo et al. 2011)</w:t>
      </w:r>
      <w:r w:rsidR="009A4D99">
        <w:fldChar w:fldCharType="end"/>
      </w:r>
      <w:r w:rsidR="009A4D99">
        <w:t xml:space="preserve"> </w:t>
      </w:r>
      <w:r w:rsidR="00470813">
        <w:t>(calibration #2</w:t>
      </w:r>
      <w:r w:rsidR="00186679">
        <w:t>, see below</w:t>
      </w:r>
      <w:r w:rsidR="00470813">
        <w:t>)</w:t>
      </w:r>
      <w:r w:rsidR="009A4D99">
        <w:t xml:space="preserve">, </w:t>
      </w:r>
      <w:proofErr w:type="spellStart"/>
      <w:r w:rsidR="00470813">
        <w:rPr>
          <w:i/>
        </w:rPr>
        <w:t>Paleomyrtinaea</w:t>
      </w:r>
      <w:proofErr w:type="spellEnd"/>
      <w:r w:rsidR="00470813">
        <w:rPr>
          <w:i/>
        </w:rPr>
        <w:t xml:space="preserve"> </w:t>
      </w:r>
      <w:proofErr w:type="spellStart"/>
      <w:r w:rsidR="00470813">
        <w:rPr>
          <w:i/>
        </w:rPr>
        <w:t>princetonensis</w:t>
      </w:r>
      <w:proofErr w:type="spellEnd"/>
      <w:r w:rsidR="00470813">
        <w:t xml:space="preserve"> </w:t>
      </w:r>
      <w:proofErr w:type="spellStart"/>
      <w:r w:rsidR="00470813">
        <w:t>Stockey</w:t>
      </w:r>
      <w:proofErr w:type="spellEnd"/>
      <w:r w:rsidR="00470813">
        <w:t xml:space="preserve"> &amp; Maxwell to calibrate </w:t>
      </w:r>
      <w:proofErr w:type="spellStart"/>
      <w:r w:rsidR="00470813">
        <w:t>Myrteae</w:t>
      </w:r>
      <w:proofErr w:type="spellEnd"/>
      <w:r w:rsidR="00470813">
        <w:t xml:space="preserve"> </w:t>
      </w:r>
      <w:r w:rsidR="009A4D99">
        <w:fldChar w:fldCharType="begin"/>
      </w:r>
      <w:r w:rsidR="00FF0099">
        <w:instrText xml:space="preserve"> ADDIN EN.CITE &lt;EndNote&gt;&lt;Cite&gt;&lt;Author&gt;Pigg&lt;/Author&gt;&lt;Year&gt;1993&lt;/Year&gt;&lt;RecNum&gt;2838&lt;/RecNum&gt;&lt;DisplayText&gt;(Pigg et al. 1993)&lt;/DisplayText&gt;&lt;record&gt;&lt;rec-number&gt;2838&lt;/rec-number&gt;&lt;foreign-keys&gt;&lt;key app="EN" db-id="d9252dt58ae5w2e5vadxxtxuf0vx2aexda92" timestamp="1539379821"&gt;2838&lt;/key&gt;&lt;key app="ENWeb" db-id=""&gt;0&lt;/key&gt;&lt;/foreign-keys&gt;&lt;ref-type name="Journal Article"&gt;17&lt;/ref-type&gt;&lt;contributors&gt;&lt;authors&gt;&lt;author&gt;Pigg, K. B.&lt;/author&gt;&lt;author&gt;Stockey, R. A.&lt;/author&gt;&lt;author&gt;Maxwell, S. L.&lt;/author&gt;&lt;/authors&gt;&lt;/contributors&gt;&lt;titles&gt;&lt;title&gt;&lt;style face="italic" font="default" size="100%"&gt;Paleomyrtinaea&lt;/style&gt;&lt;style face="normal" font="default" size="100%"&gt;, a new genus of permineralized myrtaceous fruits and seeds from the Eocene of British Columbia and Paleocene of North Dakota&lt;/style&gt;&lt;/title&gt;&lt;secondary-title&gt;Canadian Journal of Botany&lt;/secondary-title&gt;&lt;/titles&gt;&lt;periodical&gt;&lt;full-title&gt;Canadian Journal of Botany&lt;/full-title&gt;&lt;abbr-1&gt;Can J Bot&lt;/abbr-1&gt;&lt;/periodical&gt;&lt;pages&gt;1-9&lt;/pages&gt;&lt;volume&gt;71&lt;/volume&gt;&lt;number&gt;1&lt;/number&gt;&lt;dates&gt;&lt;year&gt;1993&lt;/year&gt;&lt;/dates&gt;&lt;urls&gt;&lt;/urls&gt;&lt;/record&gt;&lt;/Cite&gt;&lt;/EndNote&gt;</w:instrText>
      </w:r>
      <w:r w:rsidR="009A4D99">
        <w:fldChar w:fldCharType="separate"/>
      </w:r>
      <w:r w:rsidR="000D30CF">
        <w:rPr>
          <w:noProof/>
        </w:rPr>
        <w:t>(Pigg et al. 1993)</w:t>
      </w:r>
      <w:r w:rsidR="009A4D99">
        <w:fldChar w:fldCharType="end"/>
      </w:r>
      <w:r w:rsidR="009A4D99">
        <w:t xml:space="preserve"> (calibration #3), and </w:t>
      </w:r>
      <w:proofErr w:type="spellStart"/>
      <w:r w:rsidR="00CA4453">
        <w:rPr>
          <w:i/>
        </w:rPr>
        <w:t>Myrtaceidites</w:t>
      </w:r>
      <w:proofErr w:type="spellEnd"/>
      <w:r w:rsidR="00DF1EF8">
        <w:rPr>
          <w:i/>
        </w:rPr>
        <w:t xml:space="preserve"> </w:t>
      </w:r>
      <w:proofErr w:type="spellStart"/>
      <w:r w:rsidR="00DF1EF8">
        <w:rPr>
          <w:i/>
        </w:rPr>
        <w:t>verrucosus</w:t>
      </w:r>
      <w:proofErr w:type="spellEnd"/>
      <w:r w:rsidR="0070266A">
        <w:t xml:space="preserve"> </w:t>
      </w:r>
      <w:r w:rsidR="00572A82">
        <w:t xml:space="preserve">Partridge </w:t>
      </w:r>
      <w:r w:rsidR="0070266A">
        <w:t xml:space="preserve">to </w:t>
      </w:r>
      <w:r w:rsidR="00746CFF">
        <w:t xml:space="preserve">calibrate </w:t>
      </w:r>
      <w:proofErr w:type="spellStart"/>
      <w:r w:rsidR="001D48A5">
        <w:rPr>
          <w:i/>
        </w:rPr>
        <w:t>Psidium</w:t>
      </w:r>
      <w:proofErr w:type="spellEnd"/>
      <w:r w:rsidR="005318DB">
        <w:rPr>
          <w:i/>
        </w:rPr>
        <w:t xml:space="preserve"> </w:t>
      </w:r>
      <w:r w:rsidR="001D48A5">
        <w:t>+</w:t>
      </w:r>
      <w:r w:rsidR="005318DB">
        <w:t xml:space="preserve"> </w:t>
      </w:r>
      <w:proofErr w:type="spellStart"/>
      <w:r w:rsidR="001D48A5">
        <w:rPr>
          <w:i/>
        </w:rPr>
        <w:t>Pimenta</w:t>
      </w:r>
      <w:proofErr w:type="spellEnd"/>
      <w:r w:rsidR="005318DB">
        <w:rPr>
          <w:i/>
        </w:rPr>
        <w:t xml:space="preserve"> </w:t>
      </w:r>
      <w:r w:rsidR="001D48A5">
        <w:t>+</w:t>
      </w:r>
      <w:r w:rsidR="005318DB">
        <w:t xml:space="preserve"> </w:t>
      </w:r>
      <w:r w:rsidR="001D48A5" w:rsidRPr="001D48A5">
        <w:rPr>
          <w:i/>
        </w:rPr>
        <w:t>Eugenia</w:t>
      </w:r>
      <w:r w:rsidR="00EF16B9" w:rsidRPr="00EF16B9">
        <w:t xml:space="preserve"> </w:t>
      </w:r>
      <w:r w:rsidR="00CF7C8B">
        <w:fldChar w:fldCharType="begin"/>
      </w:r>
      <w:r w:rsidR="00FF0099">
        <w:instrText xml:space="preserve"> ADDIN EN.CITE &lt;EndNote&gt;&lt;Cite&gt;&lt;Author&gt;Graham&lt;/Author&gt;&lt;Year&gt;1985&lt;/Year&gt;&lt;RecNum&gt;2837&lt;/RecNum&gt;&lt;DisplayText&gt;(Graham 1985; Romero and Zamaloa 1985)&lt;/DisplayText&gt;&lt;record&gt;&lt;rec-number&gt;2837&lt;/rec-number&gt;&lt;foreign-keys&gt;&lt;key app="EN" db-id="d9252dt58ae5w2e5vadxxtxuf0vx2aexda92" timestamp="1539204242"&gt;2837&lt;/key&gt;&lt;/foreign-keys&gt;&lt;ref-type name="Journal Article"&gt;17&lt;/ref-type&gt;&lt;contributors&gt;&lt;authors&gt;&lt;author&gt;Graham, A.&lt;/author&gt;&lt;/authors&gt;&lt;/contributors&gt;&lt;titles&gt;&lt;title&gt;Studies in Neotropical Paleobotany IV. The Eocene communities of Panama&lt;/title&gt;&lt;secondary-title&gt;Annals of the Missouri Botanical Garden&lt;/secondary-title&gt;&lt;/titles&gt;&lt;periodical&gt;&lt;full-title&gt;Annals of the Missouri Botanical Garden&lt;/full-title&gt;&lt;abbr-1&gt;Ann Missouri Bot Gard&lt;/abbr-1&gt;&lt;/periodical&gt;&lt;pages&gt;504-534&lt;/pages&gt;&lt;volume&gt;72&lt;/volume&gt;&lt;dates&gt;&lt;year&gt;1985&lt;/year&gt;&lt;/dates&gt;&lt;urls&gt;&lt;/urls&gt;&lt;/record&gt;&lt;/Cite&gt;&lt;Cite&gt;&lt;Author&gt;Romero&lt;/Author&gt;&lt;Year&gt;1985&lt;/Year&gt;&lt;RecNum&gt;2836&lt;/RecNum&gt;&lt;record&gt;&lt;rec-number&gt;2836&lt;/rec-number&gt;&lt;foreign-keys&gt;&lt;key app="EN" db-id="d9252dt58ae5w2e5vadxxtxuf0vx2aexda92" timestamp="1539204193"&gt;2836&lt;/key&gt;&lt;/foreign-keys&gt;&lt;ref-type name="Journal Article"&gt;17&lt;/ref-type&gt;&lt;contributors&gt;&lt;authors&gt;&lt;author&gt;Romero, E. J.&lt;/author&gt;&lt;author&gt;Zamaloa, M. C.&lt;/author&gt;&lt;/authors&gt;&lt;/contributors&gt;&lt;titles&gt;&lt;title&gt;Polen de Angiospermas de la formacion Rio Turbio (Eoceno), Provincia de Santa Cruz, Republica Argentina&lt;/title&gt;&lt;secondary-title&gt;Ameghiniana&lt;/secondary-title&gt;&lt;/titles&gt;&lt;periodical&gt;&lt;full-title&gt;Ameghiniana&lt;/full-title&gt;&lt;/periodical&gt;&lt;pages&gt;43-51&lt;/pages&gt;&lt;volume&gt;22&lt;/volume&gt;&lt;dates&gt;&lt;year&gt;1985&lt;/year&gt;&lt;/dates&gt;&lt;urls&gt;&lt;/urls&gt;&lt;/record&gt;&lt;/Cite&gt;&lt;/EndNote&gt;</w:instrText>
      </w:r>
      <w:r w:rsidR="00CF7C8B">
        <w:fldChar w:fldCharType="separate"/>
      </w:r>
      <w:r w:rsidR="000D30CF">
        <w:rPr>
          <w:noProof/>
        </w:rPr>
        <w:t>(Graham 1985; Romero and Zamaloa 1985)</w:t>
      </w:r>
      <w:r w:rsidR="00CF7C8B">
        <w:fldChar w:fldCharType="end"/>
      </w:r>
      <w:r w:rsidR="00CF7C8B">
        <w:t xml:space="preserve"> (calibration #</w:t>
      </w:r>
      <w:r w:rsidR="00470813">
        <w:t>4</w:t>
      </w:r>
      <w:r w:rsidR="00CF7C8B">
        <w:t>)</w:t>
      </w:r>
      <w:r w:rsidR="00267A73">
        <w:t>.</w:t>
      </w:r>
      <w:r w:rsidR="00D33DCA">
        <w:t xml:space="preserve"> </w:t>
      </w:r>
      <w:r w:rsidR="00267A73">
        <w:t>We u</w:t>
      </w:r>
      <w:r w:rsidR="00D33DCA">
        <w:t xml:space="preserve">sed the prior exponential distributions of </w:t>
      </w:r>
      <w:r w:rsidR="00D33DCA">
        <w:fldChar w:fldCharType="begin">
          <w:fldData xml:space="preserve">PEVuZE5vdGU+PENpdGUgQXV0aG9yWWVhcj0iMSI+PEF1dGhvcj5UaG9ybmhpbGw8L0F1dGhvcj48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</w:fldData>
        </w:fldChar>
      </w:r>
      <w:r w:rsidR="00FF0099">
        <w:instrText xml:space="preserve"> ADDIN EN.CITE </w:instrText>
      </w:r>
      <w:r w:rsidR="00FF0099">
        <w:fldChar w:fldCharType="begin">
          <w:fldData xml:space="preserve">PEVuZE5vdGU+PENpdGUgQXV0aG9yWWVhcj0iMSI+PEF1dGhvcj5UaG9ybmhpbGw8L0F1dGhvcj48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</w:fldData>
        </w:fldChar>
      </w:r>
      <w:r w:rsidR="00FF0099">
        <w:instrText xml:space="preserve"> ADDIN EN.CITE.DATA </w:instrText>
      </w:r>
      <w:r w:rsidR="00FF0099">
        <w:fldChar w:fldCharType="end"/>
      </w:r>
      <w:r w:rsidR="00D33DCA">
        <w:fldChar w:fldCharType="separate"/>
      </w:r>
      <w:r w:rsidR="00D33DCA">
        <w:rPr>
          <w:noProof/>
        </w:rPr>
        <w:t>Thornhill et al. (2015)</w:t>
      </w:r>
      <w:r w:rsidR="00D33DCA">
        <w:fldChar w:fldCharType="end"/>
      </w:r>
      <w:r w:rsidR="00267A73">
        <w:t xml:space="preserve"> for these calibrations: mean</w:t>
      </w:r>
      <w:r w:rsidR="00D54F09">
        <w:t>s</w:t>
      </w:r>
      <w:r w:rsidR="00267A73">
        <w:t xml:space="preserve"> = 1.03</w:t>
      </w:r>
      <w:r w:rsidR="009A4D99">
        <w:t>, 1.844, 4.066,</w:t>
      </w:r>
      <w:r w:rsidR="00D54F09">
        <w:t xml:space="preserve"> </w:t>
      </w:r>
      <w:r w:rsidR="00CF7C8B">
        <w:t>and 3.09,</w:t>
      </w:r>
      <w:r w:rsidR="00267A73">
        <w:t xml:space="preserve"> and offset</w:t>
      </w:r>
      <w:r w:rsidR="00D54F09">
        <w:t>s</w:t>
      </w:r>
      <w:r w:rsidR="00267A73">
        <w:t xml:space="preserve"> = 61.7</w:t>
      </w:r>
      <w:r w:rsidR="009A4D99">
        <w:t>, 51.2, 50,</w:t>
      </w:r>
      <w:r w:rsidR="00CF7C8B">
        <w:t xml:space="preserve"> and 37.2</w:t>
      </w:r>
      <w:r w:rsidR="00267A73">
        <w:t>, respectively</w:t>
      </w:r>
      <w:r w:rsidR="00D33DCA">
        <w:t>.</w:t>
      </w:r>
      <w:r w:rsidR="00267A73">
        <w:t xml:space="preserve"> </w:t>
      </w:r>
      <w:r w:rsidR="005C6404">
        <w:t xml:space="preserve">Several new fossil </w:t>
      </w:r>
      <w:r w:rsidR="00267A73">
        <w:rPr>
          <w:i/>
        </w:rPr>
        <w:lastRenderedPageBreak/>
        <w:t>Metrosideros</w:t>
      </w:r>
      <w:r w:rsidR="00267A73">
        <w:t xml:space="preserve"> </w:t>
      </w:r>
      <w:r w:rsidR="005C6404">
        <w:t>have been documented</w:t>
      </w:r>
      <w:r w:rsidR="00481466">
        <w:t xml:space="preserve"> recently</w:t>
      </w:r>
      <w:r w:rsidR="005C6404">
        <w:t xml:space="preserve"> </w:t>
      </w:r>
      <w:r w:rsidR="000C2B9B">
        <w:fldChar w:fldCharType="begin">
          <w:fldData xml:space="preserve">PEVuZE5vdGU+PENpdGU+PEF1dGhvcj5UYXJyYW48L0F1dGhvcj48WWVhcj4yMDE2PC9ZZWFyPjxS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</w:fldData>
        </w:fldChar>
      </w:r>
      <w:r w:rsidR="00FF0099">
        <w:instrText xml:space="preserve"> ADDIN EN.CITE </w:instrText>
      </w:r>
      <w:r w:rsidR="00FF0099">
        <w:fldChar w:fldCharType="begin">
          <w:fldData xml:space="preserve">PEVuZE5vdGU+PENpdGU+PEF1dGhvcj5UYXJyYW48L0F1dGhvcj48WWVhcj4yMDE2PC9ZZWFyPjxS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</w:fldData>
        </w:fldChar>
      </w:r>
      <w:r w:rsidR="00FF0099">
        <w:instrText xml:space="preserve"> ADDIN EN.CITE.DATA </w:instrText>
      </w:r>
      <w:r w:rsidR="00FF0099">
        <w:fldChar w:fldCharType="end"/>
      </w:r>
      <w:r w:rsidR="000C2B9B">
        <w:fldChar w:fldCharType="separate"/>
      </w:r>
      <w:r w:rsidR="000D30CF">
        <w:rPr>
          <w:noProof/>
        </w:rPr>
        <w:t>(Tarran et al. 2016; Tarran et al. 2017)</w:t>
      </w:r>
      <w:r w:rsidR="000C2B9B">
        <w:fldChar w:fldCharType="end"/>
      </w:r>
      <w:r w:rsidR="00481466">
        <w:t xml:space="preserve"> that</w:t>
      </w:r>
      <w:r w:rsidR="000C2B9B">
        <w:t xml:space="preserve"> </w:t>
      </w:r>
      <w:r w:rsidR="00400BB0">
        <w:t>increase</w:t>
      </w:r>
      <w:r w:rsidR="000C2B9B">
        <w:t xml:space="preserve"> the</w:t>
      </w:r>
      <w:r w:rsidR="00400BB0">
        <w:t xml:space="preserve"> minimum</w:t>
      </w:r>
      <w:r w:rsidR="000C2B9B">
        <w:t xml:space="preserve"> age of this genus from the Miocene </w:t>
      </w:r>
      <w:r w:rsidR="000C2B9B">
        <w:fldChar w:fldCharType="begin"/>
      </w:r>
      <w:r w:rsidR="00FF0099">
        <w:instrText xml:space="preserve"> ADDIN EN.CITE &lt;EndNote&gt;&lt;Cite&gt;&lt;Author&gt;Pole&lt;/Author&gt;&lt;Year&gt;2008&lt;/Year&gt;&lt;RecNum&gt;2821&lt;/RecNum&gt;&lt;DisplayText&gt;(Pole et al. 2008)&lt;/DisplayText&gt;&lt;record&gt;&lt;rec-number&gt;2821&lt;/rec-number&gt;&lt;foreign-keys&gt;&lt;key app="EN" db-id="d9252dt58ae5w2e5vadxxtxuf0vx2aexda92" timestamp="1538967089"&gt;2821&lt;/key&gt;&lt;key app="ENWeb" db-id=""&gt;0&lt;/key&gt;&lt;/foreign-keys&gt;&lt;ref-type name="Journal Article"&gt;17&lt;/ref-type&gt;&lt;contributors&gt;&lt;authors&gt;&lt;author&gt;Pole, Mike&lt;/author&gt;&lt;author&gt;Dawson, John&lt;/author&gt;&lt;author&gt;Denton, Trish&lt;/author&gt;&lt;/authors&gt;&lt;/contributors&gt;&lt;titles&gt;&lt;title&gt;Fossil Myrtaceae from the Early Miocene of southern New Zealand&lt;/title&gt;&lt;secondary-title&gt;Australian Journal of Botany&lt;/secondary-title&gt;&lt;/titles&gt;&lt;periodical&gt;&lt;full-title&gt;Australian Journal of Botany&lt;/full-title&gt;&lt;abbr-1&gt;Aust J Bot&lt;/abbr-1&gt;&lt;/periodical&gt;&lt;pages&gt;67&lt;/pages&gt;&lt;volume&gt;56&lt;/volume&gt;&lt;number&gt;1&lt;/number&gt;&lt;dates&gt;&lt;year&gt;2008&lt;/year&gt;&lt;/dates&gt;&lt;isbn&gt;0067-1924&lt;/isbn&gt;&lt;urls&gt;&lt;/urls&gt;&lt;electronic-resource-num&gt;10.1071/bt07032&lt;/electronic-resource-num&gt;&lt;/record&gt;&lt;/Cite&gt;&lt;/EndNote&gt;</w:instrText>
      </w:r>
      <w:r w:rsidR="000C2B9B">
        <w:fldChar w:fldCharType="separate"/>
      </w:r>
      <w:r w:rsidR="000D30CF">
        <w:rPr>
          <w:noProof/>
        </w:rPr>
        <w:t>(Pole et al. 2008)</w:t>
      </w:r>
      <w:r w:rsidR="000C2B9B">
        <w:fldChar w:fldCharType="end"/>
      </w:r>
      <w:r w:rsidR="000C2B9B">
        <w:t xml:space="preserve"> </w:t>
      </w:r>
      <w:r w:rsidR="00400BB0">
        <w:t>to the Oligocene-</w:t>
      </w:r>
      <w:r w:rsidR="000C2B9B">
        <w:t xml:space="preserve">Eocene (30-40 MYA) </w:t>
      </w:r>
      <w:r w:rsidR="000C2B9B">
        <w:fldChar w:fldCharType="begin">
          <w:fldData xml:space="preserve">PEVuZE5vdGU+PENpdGU+PEF1dGhvcj5UYXJyYW48L0F1dGhvcj48WWVhcj4yMDE2PC9ZZWFyPjxS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</w:fldData>
        </w:fldChar>
      </w:r>
      <w:r w:rsidR="00FF0099">
        <w:instrText xml:space="preserve"> ADDIN EN.CITE </w:instrText>
      </w:r>
      <w:r w:rsidR="00FF0099">
        <w:fldChar w:fldCharType="begin">
          <w:fldData xml:space="preserve">PEVuZE5vdGU+PENpdGU+PEF1dGhvcj5UYXJyYW48L0F1dGhvcj48WWVhcj4yMDE2PC9ZZWFyPjxS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</w:fldData>
        </w:fldChar>
      </w:r>
      <w:r w:rsidR="00FF0099">
        <w:instrText xml:space="preserve"> ADDIN EN.CITE.DATA </w:instrText>
      </w:r>
      <w:r w:rsidR="00FF0099">
        <w:fldChar w:fldCharType="end"/>
      </w:r>
      <w:r w:rsidR="000C2B9B">
        <w:fldChar w:fldCharType="separate"/>
      </w:r>
      <w:r w:rsidR="000D30CF">
        <w:rPr>
          <w:noProof/>
        </w:rPr>
        <w:t>(Tarran et al. 2016)</w:t>
      </w:r>
      <w:r w:rsidR="000C2B9B">
        <w:fldChar w:fldCharType="end"/>
      </w:r>
      <w:r w:rsidR="00400BB0">
        <w:t xml:space="preserve">. Again, we </w:t>
      </w:r>
      <w:r w:rsidR="00D54F09">
        <w:t xml:space="preserve">preferred to be </w:t>
      </w:r>
      <w:r w:rsidR="00400BB0">
        <w:t xml:space="preserve">conservative </w:t>
      </w:r>
      <w:r w:rsidR="00D54F09">
        <w:t xml:space="preserve">with these dating priors, so we applied a normally distributed calibration to the </w:t>
      </w:r>
      <w:r w:rsidR="00D54F09">
        <w:rPr>
          <w:i/>
        </w:rPr>
        <w:t>Metrosideros</w:t>
      </w:r>
      <w:r w:rsidR="00D54F09">
        <w:t xml:space="preserve"> clade with a mean = 30 and sigma = 10; this established a 95% confidence interval for this calibration from 13.6 to 46.4 MYA, thus </w:t>
      </w:r>
      <w:r w:rsidR="00793C2C">
        <w:t xml:space="preserve">broadly </w:t>
      </w:r>
      <w:r w:rsidR="00D54F09">
        <w:t>encompassing all fossil data for the genus</w:t>
      </w:r>
      <w:r w:rsidR="00CF7C8B">
        <w:t xml:space="preserve"> (calibration #</w:t>
      </w:r>
      <w:r w:rsidR="009A4D99">
        <w:t>5</w:t>
      </w:r>
      <w:r w:rsidR="00CF7C8B">
        <w:t>)</w:t>
      </w:r>
      <w:r w:rsidR="00D54F09">
        <w:t xml:space="preserve">. </w:t>
      </w:r>
      <w:r w:rsidR="005C3106">
        <w:t xml:space="preserve">As proposed by </w:t>
      </w:r>
      <w:r w:rsidR="00745D4D">
        <w:fldChar w:fldCharType="begin"/>
      </w:r>
      <w:r w:rsidR="00FF0099">
        <w:instrText xml:space="preserve"> ADDIN EN.CITE &lt;EndNote&gt;&lt;Cite AuthorYear="1"&gt;&lt;Author&gt;Pillon&lt;/Author&gt;&lt;Year&gt;2015&lt;/Year&gt;&lt;RecNum&gt;2319&lt;/RecNum&gt;&lt;DisplayText&gt;Pillon et al. (2015)&lt;/DisplayText&gt;&lt;record&gt;&lt;rec-number&gt;2319&lt;/rec-number&gt;&lt;foreign-keys&gt;&lt;key app="EN" db-id="d9252dt58ae5w2e5vadxxtxuf0vx2aexda92" timestamp="1498594860"&gt;2319&lt;/key&gt;&lt;key app="ENWeb" db-id=""&gt;0&lt;/key&gt;&lt;/foreign-keys&gt;&lt;ref-type name="Journal Article"&gt;17&lt;/ref-type&gt;&lt;contributors&gt;&lt;authors&gt;&lt;author&gt;Pillon, Yohan&lt;/author&gt;&lt;author&gt;Lucas, Eve&lt;/author&gt;&lt;author&gt;Johansen, Jennifer B.&lt;/author&gt;&lt;author&gt;Sakishima, Tomoko&lt;/author&gt;&lt;author&gt;Hall, Brian&lt;/author&gt;&lt;author&gt;Geib, Scott M.&lt;/author&gt;&lt;author&gt;Stacy, Elizabeth A.&lt;/author&gt;&lt;/authors&gt;&lt;/contributors&gt;&lt;titles&gt;&lt;title&gt;&lt;style face="normal" font="default" size="100%"&gt;An expanded &lt;/style&gt;&lt;style face="italic" font="default" size="100%"&gt;Metrosideros&lt;/style&gt;&lt;style face="normal" font="default" size="100%"&gt; (Myrtaceae) to include &lt;/style&gt;&lt;style face="italic" font="default" size="100%"&gt;Carpolepis&lt;/style&gt;&lt;style face="normal" font="default" size="100%"&gt; and &lt;/style&gt;&lt;style face="italic" font="default" size="100%"&gt;Tepualia&lt;/style&gt;&lt;style face="normal" font="default" size="100%"&gt; based on nuclear genes&lt;/style&gt;&lt;/title&gt;&lt;secondary-title&gt;Systematic Botany&lt;/secondary-title&gt;&lt;/titles&gt;&lt;periodical&gt;&lt;full-title&gt;Systematic Botany&lt;/full-title&gt;&lt;abbr-1&gt;Syst Bot&lt;/abbr-1&gt;&lt;/periodical&gt;&lt;pages&gt;782-790&lt;/pages&gt;&lt;volume&gt;40&lt;/volume&gt;&lt;number&gt;3&lt;/number&gt;&lt;dates&gt;&lt;year&gt;2015&lt;/year&gt;&lt;/dates&gt;&lt;isbn&gt;03636445&amp;#xD;15482324&lt;/isbn&gt;&lt;urls&gt;&lt;/urls&gt;&lt;electronic-resource-num&gt;10.1600/036364415x689249&lt;/electronic-resource-num&gt;&lt;/record&gt;&lt;/Cite&gt;&lt;/EndNote&gt;</w:instrText>
      </w:r>
      <w:r w:rsidR="00745D4D">
        <w:fldChar w:fldCharType="separate"/>
      </w:r>
      <w:r w:rsidR="00745D4D">
        <w:rPr>
          <w:noProof/>
        </w:rPr>
        <w:t>Pillon et al. (2015)</w:t>
      </w:r>
      <w:r w:rsidR="00745D4D">
        <w:fldChar w:fldCharType="end"/>
      </w:r>
      <w:r w:rsidR="005C3106">
        <w:t xml:space="preserve">, </w:t>
      </w:r>
      <w:r w:rsidR="00D00E0A">
        <w:t xml:space="preserve">previous </w:t>
      </w:r>
      <w:r w:rsidR="005C3106">
        <w:t xml:space="preserve">analyses generally placed </w:t>
      </w:r>
      <w:proofErr w:type="spellStart"/>
      <w:r w:rsidR="005C3106">
        <w:rPr>
          <w:i/>
        </w:rPr>
        <w:t>Carpolepis</w:t>
      </w:r>
      <w:proofErr w:type="spellEnd"/>
      <w:r w:rsidR="005C3106">
        <w:t xml:space="preserve"> and </w:t>
      </w:r>
      <w:proofErr w:type="spellStart"/>
      <w:r w:rsidR="005C3106">
        <w:rPr>
          <w:i/>
        </w:rPr>
        <w:t>Tepualia</w:t>
      </w:r>
      <w:proofErr w:type="spellEnd"/>
      <w:r w:rsidR="005C3106">
        <w:rPr>
          <w:i/>
        </w:rPr>
        <w:t xml:space="preserve"> </w:t>
      </w:r>
      <w:r w:rsidR="005C3106">
        <w:t xml:space="preserve">within </w:t>
      </w:r>
      <w:r w:rsidR="005C3106">
        <w:rPr>
          <w:i/>
        </w:rPr>
        <w:t>Metrosideros</w:t>
      </w:r>
      <w:r w:rsidR="0077785B">
        <w:t>;</w:t>
      </w:r>
      <w:r w:rsidR="005C3106">
        <w:t xml:space="preserve"> to avoid conflicting topologies</w:t>
      </w:r>
      <w:r w:rsidR="0077785B">
        <w:t xml:space="preserve"> across analyses</w:t>
      </w:r>
      <w:r w:rsidR="005C3106">
        <w:t xml:space="preserve">, we included these genera in this calibration clade. </w:t>
      </w:r>
      <w:r w:rsidR="00D54F09">
        <w:t>We ran four independent BEAST analyses, each with 100</w:t>
      </w:r>
      <w:r w:rsidR="00193B1E">
        <w:t>-</w:t>
      </w:r>
      <w:r w:rsidR="00D54F09">
        <w:t xml:space="preserve">million Markov Chain Monte Carlo replicates that were sampled every 10,000 generations. Convergence </w:t>
      </w:r>
      <w:r w:rsidR="00793C2C">
        <w:t xml:space="preserve">(effective sample sizes &gt; 200) </w:t>
      </w:r>
      <w:r w:rsidR="00D54F09">
        <w:t>was assessed using TRACER</w:t>
      </w:r>
      <w:r w:rsidR="00C7617E">
        <w:t xml:space="preserve"> v1.7.1</w:t>
      </w:r>
      <w:r w:rsidR="00D54F09">
        <w:t>, and independent analyses were combined with LOGCOMBINER, where we discarded the first 25% of generations as burn-in</w:t>
      </w:r>
      <w:r w:rsidR="00793C2C">
        <w:t xml:space="preserve">. We used TREEANNOTATOR to generate a maximum clade credibility tree with </w:t>
      </w:r>
      <w:r w:rsidR="00F64591">
        <w:t>median</w:t>
      </w:r>
      <w:r w:rsidR="00793C2C">
        <w:t xml:space="preserve"> ages</w:t>
      </w:r>
      <w:r w:rsidR="003124CF">
        <w:t xml:space="preserve"> and 95% credibility intervals (CI) for all nodes</w:t>
      </w:r>
      <w:r w:rsidR="00B77CD5">
        <w:t xml:space="preserve">. We used </w:t>
      </w:r>
      <w:proofErr w:type="spellStart"/>
      <w:r w:rsidR="00A76133">
        <w:t>FigTree</w:t>
      </w:r>
      <w:proofErr w:type="spellEnd"/>
      <w:r w:rsidR="00A76133">
        <w:t xml:space="preserve"> v1.4.4 </w:t>
      </w:r>
      <w:r w:rsidR="00A76133">
        <w:fldChar w:fldCharType="begin"/>
      </w:r>
      <w:r w:rsidR="000D30CF">
        <w:instrText xml:space="preserve"> ADDIN EN.CITE &lt;EndNote&gt;&lt;Cite&gt;&lt;Author&gt;Rambaut&lt;/Author&gt;&lt;Year&gt;2010&lt;/Year&gt;&lt;RecNum&gt;2010&lt;/RecNum&gt;&lt;DisplayText&gt;(Rambaut and Drummond 2010)&lt;/DisplayText&gt;&lt;record&gt;&lt;rec-number&gt;2010&lt;/rec-number&gt;&lt;foreign-keys&gt;&lt;key app="EN" db-id="d9252dt58ae5w2e5vadxxtxuf0vx2aexda92" timestamp="1485731937"&gt;2010&lt;/key&gt;&lt;/foreign-keys&gt;&lt;ref-type name="Journal Article"&gt;17&lt;/ref-type&gt;&lt;contributors&gt;&lt;authors&gt;&lt;author&gt;Rambaut, A.&lt;/author&gt;&lt;author&gt;Drummond, A.J.&lt;/author&gt;&lt;/authors&gt;&lt;/contributors&gt;&lt;titles&gt;&lt;title&gt;FigTree v1.4.4&lt;/title&gt;&lt;secondary-title&gt;Institute of Evolutionary Biology, University of Edinburgh. Available at: http://tree.bio.ed.ac.uk/software/figtree&lt;/secondary-title&gt;&lt;/titles&gt;&lt;periodical&gt;&lt;full-title&gt;Institute of Evolutionary Biology, University of Edinburgh. Available at: http://tree.bio.ed.ac.uk/software/figtree&lt;/full-title&gt;&lt;/periodical&gt;&lt;dates&gt;&lt;year&gt;2010&lt;/year&gt;&lt;/dates&gt;&lt;urls&gt;&lt;/urls&gt;&lt;/record&gt;&lt;/Cite&gt;&lt;/EndNote&gt;</w:instrText>
      </w:r>
      <w:r w:rsidR="00A76133">
        <w:fldChar w:fldCharType="separate"/>
      </w:r>
      <w:r w:rsidR="000D30CF">
        <w:rPr>
          <w:noProof/>
        </w:rPr>
        <w:t>(Rambaut and Drummond 2010)</w:t>
      </w:r>
      <w:r w:rsidR="00A76133">
        <w:fldChar w:fldCharType="end"/>
      </w:r>
      <w:r w:rsidR="00A76133">
        <w:t xml:space="preserve"> to visualize trees. </w:t>
      </w:r>
    </w:p>
    <w:p w14:paraId="462607E9" w14:textId="77777777" w:rsidR="008907EB" w:rsidRDefault="008907EB">
      <w:pPr>
        <w:spacing w:line="480" w:lineRule="auto"/>
      </w:pPr>
    </w:p>
    <w:p w14:paraId="38FBAC5D" w14:textId="2A1031B2" w:rsidR="004C073C" w:rsidRDefault="004C073C">
      <w:pPr>
        <w:spacing w:line="480" w:lineRule="auto"/>
        <w:outlineLvl w:val="0"/>
      </w:pPr>
      <w:r>
        <w:t>RESULTS</w:t>
      </w:r>
    </w:p>
    <w:p w14:paraId="1F84D0DD" w14:textId="5BEF13C4" w:rsidR="00423D3F" w:rsidRDefault="00AF6E22">
      <w:pPr>
        <w:spacing w:line="480" w:lineRule="auto"/>
      </w:pPr>
      <w:r>
        <w:tab/>
        <w:t xml:space="preserve">Combining all sequencing results </w:t>
      </w:r>
      <w:r w:rsidR="009451D9">
        <w:t>yielded</w:t>
      </w:r>
      <w:r>
        <w:t xml:space="preserve"> </w:t>
      </w:r>
      <w:r w:rsidRPr="00AF6E22">
        <w:t>11</w:t>
      </w:r>
      <w:r>
        <w:t>.</w:t>
      </w:r>
      <w:r w:rsidRPr="00AF6E22">
        <w:t>1</w:t>
      </w:r>
      <w:r>
        <w:t>3 million reads</w:t>
      </w:r>
      <w:r w:rsidR="00737C78">
        <w:t xml:space="preserve">, </w:t>
      </w:r>
      <w:r w:rsidR="009451D9">
        <w:t>including</w:t>
      </w:r>
      <w:r w:rsidR="00737C78">
        <w:t xml:space="preserve"> 2.43 million reads successfully demultiplexed by </w:t>
      </w:r>
      <w:r w:rsidR="001A3363">
        <w:t xml:space="preserve">both </w:t>
      </w:r>
      <w:r w:rsidR="00737C78">
        <w:t xml:space="preserve">locus and individual. </w:t>
      </w:r>
      <w:r w:rsidR="008B4137">
        <w:t xml:space="preserve">After removing sequences with Ns and those with a read depth &lt;20 on a per </w:t>
      </w:r>
      <w:proofErr w:type="spellStart"/>
      <w:r w:rsidR="008B4137">
        <w:t>individual+locus</w:t>
      </w:r>
      <w:proofErr w:type="spellEnd"/>
      <w:r w:rsidR="008B4137">
        <w:t xml:space="preserve"> basis, we used </w:t>
      </w:r>
      <w:r w:rsidR="009451D9">
        <w:t xml:space="preserve">the remaining </w:t>
      </w:r>
      <w:r w:rsidR="008B4137">
        <w:t>2.38 million reads to call the raw consensus sequences (average per gene = 54,243 reads, average per individual = 14,916 reads).</w:t>
      </w:r>
      <w:r w:rsidR="001A3363">
        <w:t xml:space="preserve"> </w:t>
      </w:r>
      <w:r w:rsidR="00423D3F">
        <w:t>From our initial 187 individuals and 44 genes, 23 individuals failed outright (no gene recovery)</w:t>
      </w:r>
      <w:r w:rsidR="00557471" w:rsidRPr="00557471">
        <w:t xml:space="preserve"> </w:t>
      </w:r>
      <w:r w:rsidR="00557471">
        <w:t>likely due to poor or variable quality DNA input</w:t>
      </w:r>
      <w:r w:rsidR="00AE390D">
        <w:t xml:space="preserve"> and errors in sample </w:t>
      </w:r>
      <w:r w:rsidR="00AE390D">
        <w:lastRenderedPageBreak/>
        <w:t>handling and preparation</w:t>
      </w:r>
      <w:r w:rsidR="00557471">
        <w:t>. After removing the four genes that were likely not single</w:t>
      </w:r>
      <w:r w:rsidR="007C6DBA">
        <w:t xml:space="preserve"> </w:t>
      </w:r>
      <w:r w:rsidR="00557471">
        <w:t>copy</w:t>
      </w:r>
      <w:r w:rsidR="00B27374">
        <w:t xml:space="preserve"> within the study lineage</w:t>
      </w:r>
      <w:r w:rsidR="00557471">
        <w:t>, and an additional 1</w:t>
      </w:r>
      <w:r w:rsidR="00665B69">
        <w:t>4</w:t>
      </w:r>
      <w:r w:rsidR="00557471">
        <w:t xml:space="preserve"> individuals with &gt;75% missing data</w:t>
      </w:r>
      <w:r w:rsidR="00AF1793">
        <w:t xml:space="preserve"> (i.e., missing genes)</w:t>
      </w:r>
      <w:r w:rsidR="00557471">
        <w:t>, the resulting concatenated alignment co</w:t>
      </w:r>
      <w:r w:rsidR="009451D9">
        <w:t>mprised</w:t>
      </w:r>
      <w:r w:rsidR="00557471">
        <w:t xml:space="preserve"> 15</w:t>
      </w:r>
      <w:r w:rsidR="00665B69">
        <w:t>1</w:t>
      </w:r>
      <w:r w:rsidR="00557471">
        <w:t xml:space="preserve"> individuals and 12,702 bp</w:t>
      </w:r>
      <w:r w:rsidR="003E7421">
        <w:t xml:space="preserve"> (40 genes)</w:t>
      </w:r>
      <w:r w:rsidR="00D97C3C">
        <w:t xml:space="preserve">. </w:t>
      </w:r>
      <w:r w:rsidR="00844F46">
        <w:t xml:space="preserve">Fifty-one individuals had </w:t>
      </w:r>
      <w:r w:rsidR="003E7421">
        <w:t>100% recovery of genes, and t</w:t>
      </w:r>
      <w:r w:rsidR="00D97C3C">
        <w:t>he average number of genes recovered per individual was 32.3 (minimum = 10, maximum = 40)</w:t>
      </w:r>
      <w:r w:rsidR="00557471">
        <w:t xml:space="preserve">. </w:t>
      </w:r>
      <w:r w:rsidR="006D5DB4">
        <w:t>T</w:t>
      </w:r>
      <w:r w:rsidR="003C5084">
        <w:t>here was an average of 122.8 individuals per gene (minimum = 62, maximum = 15</w:t>
      </w:r>
      <w:r w:rsidR="00AE390D">
        <w:t>1</w:t>
      </w:r>
      <w:r w:rsidR="003C5084">
        <w:t>), average gene length was 317.5 bp (minimum = 203, maximum = 509)</w:t>
      </w:r>
      <w:r w:rsidR="00F568BA">
        <w:t>, and average percentage of variable sites was 12.2% (minimum = 7%, maximum = 25.7%)</w:t>
      </w:r>
      <w:r w:rsidR="003C5084">
        <w:t xml:space="preserve">. </w:t>
      </w:r>
      <w:r w:rsidR="00BA1ACF">
        <w:t>Alignment and partition information are provided in Online Resource 2 and Online Resource 3, respectively.</w:t>
      </w:r>
    </w:p>
    <w:p w14:paraId="50AEC543" w14:textId="7552DCB9" w:rsidR="004877CC" w:rsidRDefault="003853B2">
      <w:pPr>
        <w:spacing w:line="480" w:lineRule="auto"/>
        <w:ind w:firstLine="720"/>
      </w:pPr>
      <w:r>
        <w:t xml:space="preserve">We assessed phylogenetic relationships in this dataset with three alternative search heuristics, </w:t>
      </w:r>
      <w:r w:rsidR="00A610B5">
        <w:t xml:space="preserve">partitioned </w:t>
      </w:r>
      <w:r>
        <w:t>ML</w:t>
      </w:r>
      <w:r w:rsidR="00A610B5">
        <w:t xml:space="preserve"> analysis</w:t>
      </w:r>
      <w:r>
        <w:t xml:space="preserve">, </w:t>
      </w:r>
      <w:r w:rsidR="00A610B5">
        <w:t xml:space="preserve">non-partitioned </w:t>
      </w:r>
      <w:r>
        <w:t>MP, and gene-tree</w:t>
      </w:r>
      <w:r w:rsidR="000C7F06">
        <w:t xml:space="preserve"> species-tree analysis using ASTRAL-III</w:t>
      </w:r>
      <w:r w:rsidR="00437EF5">
        <w:t>. T</w:t>
      </w:r>
      <w:r w:rsidR="002A70B8">
        <w:t xml:space="preserve">he </w:t>
      </w:r>
      <w:r w:rsidR="006D5DB4">
        <w:t>inferred</w:t>
      </w:r>
      <w:r w:rsidR="002A70B8">
        <w:t xml:space="preserve"> phylogenies from these approaches were virtually identical when branches lacking strong node support were collapsed. Following </w:t>
      </w:r>
      <w:r w:rsidR="00967E69">
        <w:t>the authors</w:t>
      </w:r>
      <w:r w:rsidR="00CF2DBF">
        <w:t>’</w:t>
      </w:r>
      <w:r w:rsidR="00967E69">
        <w:t xml:space="preserve"> </w:t>
      </w:r>
      <w:r w:rsidR="002A70B8">
        <w:t>recommendations</w:t>
      </w:r>
      <w:r w:rsidR="00437EF5">
        <w:t xml:space="preserve"> for each approach</w:t>
      </w:r>
      <w:r w:rsidR="002A70B8">
        <w:t xml:space="preserve">, we considered a node to have strong support with support values of &gt;0.95 </w:t>
      </w:r>
      <w:proofErr w:type="spellStart"/>
      <w:r w:rsidR="002A70B8">
        <w:t>ufBS</w:t>
      </w:r>
      <w:proofErr w:type="spellEnd"/>
      <w:r w:rsidR="002A70B8">
        <w:t xml:space="preserve"> for MP, &gt;0.8/0.95 SH-</w:t>
      </w:r>
      <w:proofErr w:type="spellStart"/>
      <w:r w:rsidR="002A70B8">
        <w:t>aLRT</w:t>
      </w:r>
      <w:proofErr w:type="spellEnd"/>
      <w:r w:rsidR="002A70B8">
        <w:t>/</w:t>
      </w:r>
      <w:proofErr w:type="spellStart"/>
      <w:r w:rsidR="002A70B8">
        <w:t>ufBS</w:t>
      </w:r>
      <w:proofErr w:type="spellEnd"/>
      <w:r w:rsidR="002A70B8">
        <w:t xml:space="preserve"> for ML, and &gt;0.95 </w:t>
      </w:r>
      <w:proofErr w:type="spellStart"/>
      <w:r w:rsidR="002A70B8">
        <w:t>locPP</w:t>
      </w:r>
      <w:proofErr w:type="spellEnd"/>
      <w:r w:rsidR="002A70B8">
        <w:t xml:space="preserve"> for ASTRAL-III. We present the ML consensus tree, with support values from </w:t>
      </w:r>
      <w:r w:rsidR="00E4108F">
        <w:t>all</w:t>
      </w:r>
      <w:r w:rsidR="002A70B8">
        <w:t xml:space="preserve"> analyses, in </w:t>
      </w:r>
      <w:r w:rsidR="00647B21">
        <w:t>Fig.</w:t>
      </w:r>
      <w:r w:rsidR="002A70B8">
        <w:t xml:space="preserve"> 1, and all trees are provided in </w:t>
      </w:r>
      <w:r w:rsidR="00013D93">
        <w:t xml:space="preserve">Online </w:t>
      </w:r>
      <w:r w:rsidR="00013D93" w:rsidRPr="00872ED1">
        <w:t xml:space="preserve">Resources </w:t>
      </w:r>
      <w:r w:rsidR="00BA1ACF">
        <w:t>4</w:t>
      </w:r>
      <w:r w:rsidR="002A70B8" w:rsidRPr="006C5217">
        <w:t>.</w:t>
      </w:r>
      <w:r w:rsidR="002A70B8">
        <w:t xml:space="preserve"> </w:t>
      </w:r>
      <w:r w:rsidR="00B8766C">
        <w:t xml:space="preserve">Overall, we find strong support for the monophyly </w:t>
      </w:r>
      <w:r w:rsidR="00B071C1">
        <w:t xml:space="preserve">of </w:t>
      </w:r>
      <w:r w:rsidR="000344F1">
        <w:t xml:space="preserve">most of </w:t>
      </w:r>
      <w:r w:rsidR="00B071C1">
        <w:t xml:space="preserve">the BKMMST clade, represented </w:t>
      </w:r>
      <w:r w:rsidR="001010F1">
        <w:t xml:space="preserve">here </w:t>
      </w:r>
      <w:r w:rsidR="00B071C1">
        <w:t xml:space="preserve">by </w:t>
      </w:r>
      <w:proofErr w:type="spellStart"/>
      <w:r w:rsidR="00B071C1" w:rsidRPr="00144477">
        <w:rPr>
          <w:i/>
        </w:rPr>
        <w:t>Backhousia</w:t>
      </w:r>
      <w:proofErr w:type="spellEnd"/>
      <w:r w:rsidR="00B071C1">
        <w:t xml:space="preserve"> (tribe </w:t>
      </w:r>
      <w:proofErr w:type="spellStart"/>
      <w:r w:rsidR="00B071C1">
        <w:t>Backhousieae</w:t>
      </w:r>
      <w:proofErr w:type="spellEnd"/>
      <w:r w:rsidR="00B071C1">
        <w:t xml:space="preserve">), </w:t>
      </w:r>
      <w:proofErr w:type="spellStart"/>
      <w:r w:rsidR="00B071C1" w:rsidRPr="00144477">
        <w:rPr>
          <w:i/>
        </w:rPr>
        <w:t>Tristaniopsis</w:t>
      </w:r>
      <w:proofErr w:type="spellEnd"/>
      <w:r w:rsidR="00B071C1">
        <w:t xml:space="preserve"> (</w:t>
      </w:r>
      <w:proofErr w:type="spellStart"/>
      <w:r w:rsidR="00B071C1">
        <w:t>Kanieae</w:t>
      </w:r>
      <w:proofErr w:type="spellEnd"/>
      <w:r w:rsidR="00B071C1">
        <w:t xml:space="preserve">), </w:t>
      </w:r>
      <w:proofErr w:type="spellStart"/>
      <w:r w:rsidR="00B071C1" w:rsidRPr="00144477">
        <w:rPr>
          <w:i/>
        </w:rPr>
        <w:t>Metrosideros</w:t>
      </w:r>
      <w:proofErr w:type="spellEnd"/>
      <w:r w:rsidR="00B071C1">
        <w:t xml:space="preserve"> (</w:t>
      </w:r>
      <w:proofErr w:type="spellStart"/>
      <w:r w:rsidR="00B071C1">
        <w:t>Metrosidereae</w:t>
      </w:r>
      <w:proofErr w:type="spellEnd"/>
      <w:r w:rsidR="00B071C1">
        <w:t xml:space="preserve">), </w:t>
      </w:r>
      <w:r w:rsidR="00B071C1" w:rsidRPr="00144477">
        <w:rPr>
          <w:i/>
        </w:rPr>
        <w:t>Eugenia</w:t>
      </w:r>
      <w:r w:rsidR="00B071C1">
        <w:t xml:space="preserve">, </w:t>
      </w:r>
      <w:proofErr w:type="spellStart"/>
      <w:r w:rsidR="00B071C1" w:rsidRPr="00144477">
        <w:rPr>
          <w:i/>
        </w:rPr>
        <w:t>Pimenta</w:t>
      </w:r>
      <w:proofErr w:type="spellEnd"/>
      <w:r w:rsidR="00B071C1">
        <w:t xml:space="preserve">, </w:t>
      </w:r>
      <w:proofErr w:type="spellStart"/>
      <w:r w:rsidR="00B071C1" w:rsidRPr="00144477">
        <w:rPr>
          <w:i/>
        </w:rPr>
        <w:t>Psidium</w:t>
      </w:r>
      <w:proofErr w:type="spellEnd"/>
      <w:r w:rsidR="00B071C1">
        <w:t xml:space="preserve">, </w:t>
      </w:r>
      <w:proofErr w:type="spellStart"/>
      <w:r w:rsidR="00B071C1" w:rsidRPr="00144477">
        <w:rPr>
          <w:i/>
        </w:rPr>
        <w:t>Rhodomyrtus</w:t>
      </w:r>
      <w:proofErr w:type="spellEnd"/>
      <w:r w:rsidR="00B071C1">
        <w:t xml:space="preserve"> (</w:t>
      </w:r>
      <w:proofErr w:type="spellStart"/>
      <w:r w:rsidR="00B071C1">
        <w:t>Myrteae</w:t>
      </w:r>
      <w:proofErr w:type="spellEnd"/>
      <w:r w:rsidR="00B071C1">
        <w:t>),</w:t>
      </w:r>
      <w:r w:rsidR="00587E4D">
        <w:t xml:space="preserve"> </w:t>
      </w:r>
      <w:proofErr w:type="spellStart"/>
      <w:r w:rsidR="00587E4D" w:rsidRPr="00144477">
        <w:rPr>
          <w:i/>
        </w:rPr>
        <w:t>Xanthomyrtus</w:t>
      </w:r>
      <w:proofErr w:type="spellEnd"/>
      <w:r w:rsidR="00587E4D">
        <w:t xml:space="preserve"> (</w:t>
      </w:r>
      <w:proofErr w:type="spellStart"/>
      <w:r w:rsidR="00587E4D">
        <w:t>Tristanieae</w:t>
      </w:r>
      <w:proofErr w:type="spellEnd"/>
      <w:r w:rsidR="00587E4D">
        <w:t>)</w:t>
      </w:r>
      <w:r w:rsidR="00177853">
        <w:t xml:space="preserve">, and </w:t>
      </w:r>
      <w:proofErr w:type="spellStart"/>
      <w:r w:rsidR="00177853" w:rsidRPr="00107FEB">
        <w:rPr>
          <w:i/>
          <w:iCs/>
        </w:rPr>
        <w:t>Clozeia</w:t>
      </w:r>
      <w:proofErr w:type="spellEnd"/>
      <w:r w:rsidR="00177853">
        <w:t xml:space="preserve"> (unplaced to tribe)</w:t>
      </w:r>
      <w:r w:rsidR="00587E4D">
        <w:t>.</w:t>
      </w:r>
      <w:r w:rsidR="000344F1">
        <w:t xml:space="preserve"> However, </w:t>
      </w:r>
      <w:proofErr w:type="spellStart"/>
      <w:r w:rsidR="000344F1">
        <w:rPr>
          <w:i/>
        </w:rPr>
        <w:t>Syzygium</w:t>
      </w:r>
      <w:proofErr w:type="spellEnd"/>
      <w:r w:rsidR="000344F1">
        <w:t xml:space="preserve"> (</w:t>
      </w:r>
      <w:proofErr w:type="spellStart"/>
      <w:r w:rsidR="000344F1">
        <w:t>Syzygieae</w:t>
      </w:r>
      <w:proofErr w:type="spellEnd"/>
      <w:r w:rsidR="000344F1">
        <w:t>) was placed</w:t>
      </w:r>
      <w:r w:rsidR="001010F1">
        <w:t xml:space="preserve"> outside of this clade and</w:t>
      </w:r>
      <w:r w:rsidR="000344F1">
        <w:t xml:space="preserve"> </w:t>
      </w:r>
      <w:r w:rsidR="007D4EEF">
        <w:t xml:space="preserve">sister to the </w:t>
      </w:r>
      <w:r w:rsidR="004F0B89">
        <w:t>other</w:t>
      </w:r>
      <w:r w:rsidR="00E4669A">
        <w:t xml:space="preserve"> </w:t>
      </w:r>
      <w:r w:rsidR="007D4EEF">
        <w:t xml:space="preserve">taxa </w:t>
      </w:r>
      <w:r w:rsidR="00481466">
        <w:t>i</w:t>
      </w:r>
      <w:r w:rsidR="000344F1">
        <w:t>n our tree</w:t>
      </w:r>
      <w:r w:rsidR="001010F1">
        <w:t>, although the node support in the basal part of the tree w</w:t>
      </w:r>
      <w:r w:rsidR="009451D9">
        <w:t>as</w:t>
      </w:r>
      <w:r w:rsidR="001010F1">
        <w:t xml:space="preserve"> poor. In fact, we found no strong support for any of</w:t>
      </w:r>
      <w:r w:rsidR="00B8766C">
        <w:t xml:space="preserve"> the deeper relationships between </w:t>
      </w:r>
      <w:r w:rsidR="00587E4D">
        <w:t xml:space="preserve">tribes and genera, except for the </w:t>
      </w:r>
      <w:proofErr w:type="spellStart"/>
      <w:r w:rsidR="00587E4D">
        <w:t>monophyly</w:t>
      </w:r>
      <w:proofErr w:type="spellEnd"/>
      <w:r w:rsidR="00587E4D">
        <w:t xml:space="preserve"> of tribe </w:t>
      </w:r>
      <w:proofErr w:type="spellStart"/>
      <w:r w:rsidR="00587E4D">
        <w:t>Myrteae</w:t>
      </w:r>
      <w:proofErr w:type="spellEnd"/>
      <w:r w:rsidR="00B8766C">
        <w:t xml:space="preserve">. </w:t>
      </w:r>
      <w:proofErr w:type="spellStart"/>
      <w:r w:rsidR="00E4669A" w:rsidRPr="00144477">
        <w:rPr>
          <w:i/>
        </w:rPr>
        <w:lastRenderedPageBreak/>
        <w:t>Xanthomyrtus</w:t>
      </w:r>
      <w:proofErr w:type="spellEnd"/>
      <w:r w:rsidR="00E4669A">
        <w:t xml:space="preserve"> was resolved as sister to the clade of </w:t>
      </w:r>
      <w:proofErr w:type="spellStart"/>
      <w:r w:rsidR="00E4669A" w:rsidRPr="004F0B89">
        <w:rPr>
          <w:i/>
        </w:rPr>
        <w:t>Cloe</w:t>
      </w:r>
      <w:r w:rsidR="00EA02F6" w:rsidRPr="004F0B89">
        <w:rPr>
          <w:i/>
        </w:rPr>
        <w:t>zia</w:t>
      </w:r>
      <w:proofErr w:type="spellEnd"/>
      <w:r w:rsidR="00EA02F6" w:rsidRPr="004F0B89">
        <w:rPr>
          <w:i/>
        </w:rPr>
        <w:t xml:space="preserve"> </w:t>
      </w:r>
      <w:r w:rsidR="00EA02F6" w:rsidRPr="00EA02F6">
        <w:t>and</w:t>
      </w:r>
      <w:r w:rsidR="00EA02F6" w:rsidRPr="004F0B89">
        <w:rPr>
          <w:i/>
        </w:rPr>
        <w:t xml:space="preserve"> </w:t>
      </w:r>
      <w:proofErr w:type="spellStart"/>
      <w:r w:rsidR="00EA02F6" w:rsidRPr="004F0B89">
        <w:rPr>
          <w:i/>
        </w:rPr>
        <w:t>Metrosideros</w:t>
      </w:r>
      <w:proofErr w:type="spellEnd"/>
      <w:r w:rsidR="00EA02F6">
        <w:t xml:space="preserve">. </w:t>
      </w:r>
      <w:proofErr w:type="spellStart"/>
      <w:r w:rsidR="00587E4D" w:rsidRPr="00144477">
        <w:rPr>
          <w:i/>
        </w:rPr>
        <w:t>Cloezia</w:t>
      </w:r>
      <w:proofErr w:type="spellEnd"/>
      <w:r w:rsidR="00176AD0">
        <w:t xml:space="preserve"> </w:t>
      </w:r>
      <w:r w:rsidR="00E4669A">
        <w:t>was strongly supported as monophyletic</w:t>
      </w:r>
      <w:r w:rsidR="00176AD0">
        <w:t xml:space="preserve"> </w:t>
      </w:r>
      <w:r w:rsidR="00E4669A">
        <w:t xml:space="preserve">and </w:t>
      </w:r>
      <w:r w:rsidR="00587E4D">
        <w:t xml:space="preserve">was recovered as sister to </w:t>
      </w:r>
      <w:r w:rsidR="00587E4D" w:rsidRPr="00144477">
        <w:rPr>
          <w:i/>
        </w:rPr>
        <w:t>Metrosideros</w:t>
      </w:r>
      <w:r w:rsidR="00587E4D">
        <w:t xml:space="preserve"> with </w:t>
      </w:r>
      <w:r w:rsidR="008612C5">
        <w:t>almost significant node support in ML (90.8/94 SH-</w:t>
      </w:r>
      <w:proofErr w:type="spellStart"/>
      <w:r w:rsidR="008612C5">
        <w:t>aLRT</w:t>
      </w:r>
      <w:proofErr w:type="spellEnd"/>
      <w:r w:rsidR="008612C5">
        <w:t>/</w:t>
      </w:r>
      <w:proofErr w:type="spellStart"/>
      <w:r w:rsidR="008612C5">
        <w:t>ufBS</w:t>
      </w:r>
      <w:proofErr w:type="spellEnd"/>
      <w:r w:rsidR="008612C5">
        <w:t xml:space="preserve">), but much lower support in other analyses (0.51 </w:t>
      </w:r>
      <w:proofErr w:type="spellStart"/>
      <w:r w:rsidR="008612C5">
        <w:t>ufBS</w:t>
      </w:r>
      <w:proofErr w:type="spellEnd"/>
      <w:r w:rsidR="008612C5">
        <w:t xml:space="preserve"> in MP, 0.48 </w:t>
      </w:r>
      <w:proofErr w:type="spellStart"/>
      <w:r w:rsidR="008612C5">
        <w:t>locPP</w:t>
      </w:r>
      <w:proofErr w:type="spellEnd"/>
      <w:r w:rsidR="008612C5">
        <w:t xml:space="preserve"> in ASTRAL-III)</w:t>
      </w:r>
      <w:r w:rsidR="00587E4D">
        <w:t xml:space="preserve">. </w:t>
      </w:r>
      <w:r w:rsidR="00B8766C">
        <w:t xml:space="preserve">ASTRAL-III </w:t>
      </w:r>
      <w:r w:rsidR="001A39D1">
        <w:t>recovered</w:t>
      </w:r>
      <w:r w:rsidR="00B8766C">
        <w:t xml:space="preserve"> more nodes at this </w:t>
      </w:r>
      <w:r w:rsidR="00373905">
        <w:t xml:space="preserve">intergeneric </w:t>
      </w:r>
      <w:r w:rsidR="00B8766C">
        <w:t>level of the phylogeny with high support (</w:t>
      </w:r>
      <w:r w:rsidR="00647B21">
        <w:t>Fig.</w:t>
      </w:r>
      <w:r w:rsidR="00B8766C">
        <w:t xml:space="preserve"> 1, inset), but many of the relationships were still unsupporte</w:t>
      </w:r>
      <w:r w:rsidR="00BA1ACF">
        <w:t>d. ASTRAL-III input provided in Online Resource 5, and gene trees provided in Online Resources 6 and 7</w:t>
      </w:r>
      <w:r w:rsidR="00D84912">
        <w:t xml:space="preserve">. </w:t>
      </w:r>
    </w:p>
    <w:p w14:paraId="2062EAE3" w14:textId="161CDCBF" w:rsidR="00272A7C" w:rsidRDefault="005F7E9C">
      <w:pPr>
        <w:spacing w:line="480" w:lineRule="auto"/>
        <w:ind w:firstLine="720"/>
      </w:pPr>
      <w:r>
        <w:t xml:space="preserve">In the ingroup, all analyses strongly supported the monophyly of </w:t>
      </w:r>
      <w:r>
        <w:rPr>
          <w:i/>
        </w:rPr>
        <w:t xml:space="preserve">Metrosideros </w:t>
      </w:r>
      <w:r>
        <w:t xml:space="preserve">including </w:t>
      </w:r>
      <w:r w:rsidR="00EA02F6">
        <w:rPr>
          <w:i/>
        </w:rPr>
        <w:t>M</w:t>
      </w:r>
      <w:r w:rsidR="00572A82">
        <w:rPr>
          <w:i/>
        </w:rPr>
        <w:t>.</w:t>
      </w:r>
      <w:r w:rsidR="00EA02F6">
        <w:rPr>
          <w:i/>
        </w:rPr>
        <w:t xml:space="preserve"> </w:t>
      </w:r>
      <w:proofErr w:type="spellStart"/>
      <w:r w:rsidR="00EA02F6">
        <w:rPr>
          <w:i/>
        </w:rPr>
        <w:t>laurifolia</w:t>
      </w:r>
      <w:proofErr w:type="spellEnd"/>
      <w:r w:rsidR="00EA02F6">
        <w:t xml:space="preserve"> (</w:t>
      </w:r>
      <w:r w:rsidR="00373905">
        <w:t xml:space="preserve">previously </w:t>
      </w:r>
      <w:proofErr w:type="spellStart"/>
      <w:r w:rsidR="00EA02F6" w:rsidRPr="00186679">
        <w:rPr>
          <w:i/>
        </w:rPr>
        <w:t>Carpolepis</w:t>
      </w:r>
      <w:proofErr w:type="spellEnd"/>
      <w:r w:rsidR="00EA02F6" w:rsidRPr="00186679">
        <w:rPr>
          <w:i/>
        </w:rPr>
        <w:t xml:space="preserve"> </w:t>
      </w:r>
      <w:proofErr w:type="spellStart"/>
      <w:r w:rsidR="00EA02F6" w:rsidRPr="00186679">
        <w:rPr>
          <w:i/>
        </w:rPr>
        <w:t>laurifolia</w:t>
      </w:r>
      <w:proofErr w:type="spellEnd"/>
      <w:r w:rsidR="00EA02F6">
        <w:t>)</w:t>
      </w:r>
      <w:r w:rsidR="00391F3E">
        <w:t xml:space="preserve"> and</w:t>
      </w:r>
      <w:r w:rsidR="00EA02F6">
        <w:t xml:space="preserve"> </w:t>
      </w:r>
      <w:r w:rsidR="00EA02F6" w:rsidRPr="00186679">
        <w:rPr>
          <w:i/>
        </w:rPr>
        <w:t>M</w:t>
      </w:r>
      <w:r w:rsidR="00572A82">
        <w:rPr>
          <w:i/>
        </w:rPr>
        <w:t>.</w:t>
      </w:r>
      <w:r w:rsidR="00EA02F6" w:rsidRPr="00186679">
        <w:rPr>
          <w:i/>
        </w:rPr>
        <w:t xml:space="preserve"> </w:t>
      </w:r>
      <w:proofErr w:type="spellStart"/>
      <w:r w:rsidR="00EA02F6" w:rsidRPr="00186679">
        <w:rPr>
          <w:i/>
        </w:rPr>
        <w:t>stipularis</w:t>
      </w:r>
      <w:proofErr w:type="spellEnd"/>
      <w:r w:rsidR="00EA02F6">
        <w:t xml:space="preserve"> (</w:t>
      </w:r>
      <w:r w:rsidR="00373905">
        <w:t xml:space="preserve">previously </w:t>
      </w:r>
      <w:proofErr w:type="spellStart"/>
      <w:r w:rsidR="00EA02F6">
        <w:rPr>
          <w:i/>
        </w:rPr>
        <w:t>Tepualia</w:t>
      </w:r>
      <w:proofErr w:type="spellEnd"/>
      <w:r w:rsidR="00EA02F6">
        <w:rPr>
          <w:i/>
        </w:rPr>
        <w:t xml:space="preserve"> </w:t>
      </w:r>
      <w:proofErr w:type="spellStart"/>
      <w:r w:rsidR="00EA02F6">
        <w:rPr>
          <w:i/>
        </w:rPr>
        <w:t>stipularis</w:t>
      </w:r>
      <w:proofErr w:type="spellEnd"/>
      <w:r w:rsidR="00EA02F6" w:rsidRPr="00186679">
        <w:t>)</w:t>
      </w:r>
      <w:r w:rsidR="00EA02F6">
        <w:t xml:space="preserve"> </w:t>
      </w:r>
      <w:r>
        <w:t>(</w:t>
      </w:r>
      <w:r w:rsidR="00647B21">
        <w:t>Fig.</w:t>
      </w:r>
      <w:r>
        <w:t xml:space="preserve"> 1). </w:t>
      </w:r>
      <w:proofErr w:type="spellStart"/>
      <w:r w:rsidR="00D00E0A">
        <w:rPr>
          <w:i/>
        </w:rPr>
        <w:t>Metrosideros</w:t>
      </w:r>
      <w:proofErr w:type="spellEnd"/>
      <w:r w:rsidR="00D00E0A">
        <w:rPr>
          <w:i/>
        </w:rPr>
        <w:t xml:space="preserve"> </w:t>
      </w:r>
      <w:proofErr w:type="spellStart"/>
      <w:r w:rsidR="00840C10">
        <w:rPr>
          <w:i/>
        </w:rPr>
        <w:t>laurifolia</w:t>
      </w:r>
      <w:proofErr w:type="spellEnd"/>
      <w:r w:rsidR="00840C10">
        <w:t xml:space="preserve"> tended to fall </w:t>
      </w:r>
      <w:r w:rsidR="007D4EEF">
        <w:t>as sister to</w:t>
      </w:r>
      <w:r w:rsidR="00840C10">
        <w:t xml:space="preserve"> </w:t>
      </w:r>
      <w:r w:rsidR="005F62F6">
        <w:t xml:space="preserve">other </w:t>
      </w:r>
      <w:r w:rsidR="005F62F6">
        <w:rPr>
          <w:i/>
          <w:iCs/>
        </w:rPr>
        <w:t>Metrosideros</w:t>
      </w:r>
      <w:r w:rsidR="00840C10">
        <w:t>, although without strong support</w:t>
      </w:r>
      <w:r w:rsidR="00EA02F6">
        <w:t xml:space="preserve">. </w:t>
      </w:r>
      <w:proofErr w:type="spellStart"/>
      <w:r w:rsidR="00D00E0A" w:rsidRPr="00186679">
        <w:rPr>
          <w:i/>
        </w:rPr>
        <w:t>Metrosideros</w:t>
      </w:r>
      <w:proofErr w:type="spellEnd"/>
      <w:r w:rsidR="00D00E0A" w:rsidRPr="00186679">
        <w:rPr>
          <w:i/>
        </w:rPr>
        <w:t xml:space="preserve"> </w:t>
      </w:r>
      <w:proofErr w:type="spellStart"/>
      <w:r w:rsidR="00D00E0A" w:rsidRPr="00186679">
        <w:rPr>
          <w:i/>
        </w:rPr>
        <w:t>stipularis</w:t>
      </w:r>
      <w:proofErr w:type="spellEnd"/>
      <w:r w:rsidR="00D00E0A">
        <w:t xml:space="preserve"> </w:t>
      </w:r>
      <w:r w:rsidR="00840C10">
        <w:t xml:space="preserve">and </w:t>
      </w:r>
      <w:r w:rsidR="00840C10">
        <w:rPr>
          <w:i/>
        </w:rPr>
        <w:t>M. angustifolia</w:t>
      </w:r>
      <w:r w:rsidR="00840C10">
        <w:t xml:space="preserve"> </w:t>
      </w:r>
      <w:r w:rsidR="007D4EEF">
        <w:t xml:space="preserve">from </w:t>
      </w:r>
      <w:r w:rsidR="00EA02F6">
        <w:t>South Africa</w:t>
      </w:r>
      <w:r w:rsidR="007D4EEF">
        <w:t xml:space="preserve"> </w:t>
      </w:r>
      <w:r w:rsidR="00840C10">
        <w:t>were well</w:t>
      </w:r>
      <w:r w:rsidR="007C6DBA">
        <w:t xml:space="preserve"> </w:t>
      </w:r>
      <w:r w:rsidR="00840C10">
        <w:t>supported sister taxa in both ML and MP</w:t>
      </w:r>
      <w:r w:rsidR="00EA02F6">
        <w:t xml:space="preserve">. </w:t>
      </w:r>
      <w:r w:rsidR="00840C10">
        <w:t xml:space="preserve">Within </w:t>
      </w:r>
      <w:r w:rsidR="00840C10">
        <w:rPr>
          <w:i/>
        </w:rPr>
        <w:t>Metrosideros</w:t>
      </w:r>
      <w:r w:rsidR="00840C10">
        <w:t xml:space="preserve">, we consistently observed some </w:t>
      </w:r>
      <w:r w:rsidR="00D044DC">
        <w:t>fin</w:t>
      </w:r>
      <w:r w:rsidR="00840C10">
        <w:t>er grouping of species</w:t>
      </w:r>
      <w:r w:rsidR="00EE70D5">
        <w:t xml:space="preserve"> but many of the interspecific relationships were not well</w:t>
      </w:r>
      <w:r w:rsidR="007C6DBA">
        <w:t xml:space="preserve"> </w:t>
      </w:r>
      <w:r w:rsidR="00EE70D5">
        <w:t>supported</w:t>
      </w:r>
      <w:r w:rsidR="00EA02F6">
        <w:t xml:space="preserve">. </w:t>
      </w:r>
      <w:proofErr w:type="spellStart"/>
      <w:r w:rsidR="00840C10">
        <w:rPr>
          <w:i/>
        </w:rPr>
        <w:t>M</w:t>
      </w:r>
      <w:r w:rsidR="00EA02F6">
        <w:rPr>
          <w:i/>
        </w:rPr>
        <w:t>etrosideros</w:t>
      </w:r>
      <w:proofErr w:type="spellEnd"/>
      <w:r w:rsidR="00840C10">
        <w:rPr>
          <w:i/>
        </w:rPr>
        <w:t xml:space="preserve"> </w:t>
      </w:r>
      <w:proofErr w:type="spellStart"/>
      <w:r w:rsidR="00840C10">
        <w:rPr>
          <w:i/>
        </w:rPr>
        <w:t>colensoi</w:t>
      </w:r>
      <w:proofErr w:type="spellEnd"/>
      <w:r w:rsidR="00840C10">
        <w:t xml:space="preserve"> </w:t>
      </w:r>
      <w:proofErr w:type="spellStart"/>
      <w:r w:rsidR="00572A82">
        <w:t>Hook.f</w:t>
      </w:r>
      <w:proofErr w:type="spellEnd"/>
      <w:r w:rsidR="00572A82">
        <w:t xml:space="preserve">. </w:t>
      </w:r>
      <w:r w:rsidR="00D44520">
        <w:t xml:space="preserve">+ </w:t>
      </w:r>
      <w:proofErr w:type="spellStart"/>
      <w:r w:rsidR="00840C10">
        <w:rPr>
          <w:i/>
        </w:rPr>
        <w:t>M</w:t>
      </w:r>
      <w:r w:rsidR="00572A82">
        <w:rPr>
          <w:i/>
        </w:rPr>
        <w:t>etrosideros</w:t>
      </w:r>
      <w:proofErr w:type="spellEnd"/>
      <w:r w:rsidR="00840C10">
        <w:rPr>
          <w:i/>
        </w:rPr>
        <w:t xml:space="preserve"> </w:t>
      </w:r>
      <w:proofErr w:type="spellStart"/>
      <w:r w:rsidR="00840C10">
        <w:rPr>
          <w:i/>
        </w:rPr>
        <w:t>diffusa</w:t>
      </w:r>
      <w:proofErr w:type="spellEnd"/>
      <w:r w:rsidR="00EA02F6">
        <w:rPr>
          <w:i/>
        </w:rPr>
        <w:t xml:space="preserve"> </w:t>
      </w:r>
      <w:r w:rsidR="00572A82">
        <w:rPr>
          <w:iCs/>
        </w:rPr>
        <w:t xml:space="preserve">Sol. Ex </w:t>
      </w:r>
      <w:proofErr w:type="spellStart"/>
      <w:r w:rsidR="00572A82">
        <w:rPr>
          <w:iCs/>
        </w:rPr>
        <w:t>Gaertn</w:t>
      </w:r>
      <w:proofErr w:type="spellEnd"/>
      <w:r w:rsidR="00572A82">
        <w:rPr>
          <w:iCs/>
        </w:rPr>
        <w:t xml:space="preserve">. </w:t>
      </w:r>
      <w:r w:rsidR="00EA02F6" w:rsidRPr="0020468F">
        <w:t>were st</w:t>
      </w:r>
      <w:r w:rsidR="0020468F">
        <w:t>r</w:t>
      </w:r>
      <w:r w:rsidR="00EA02F6" w:rsidRPr="0020468F">
        <w:t>ongly resolved as sister ta</w:t>
      </w:r>
      <w:r w:rsidR="00EA02F6">
        <w:t>xa</w:t>
      </w:r>
      <w:r w:rsidR="00EA02F6" w:rsidRPr="0020468F">
        <w:t xml:space="preserve"> and sister to</w:t>
      </w:r>
      <w:r w:rsidR="00EA02F6">
        <w:rPr>
          <w:i/>
        </w:rPr>
        <w:t xml:space="preserve"> </w:t>
      </w:r>
      <w:proofErr w:type="spellStart"/>
      <w:r w:rsidR="00EA02F6" w:rsidRPr="0020468F">
        <w:rPr>
          <w:i/>
        </w:rPr>
        <w:t>M</w:t>
      </w:r>
      <w:r w:rsidR="00572A82">
        <w:rPr>
          <w:i/>
        </w:rPr>
        <w:t>etrosideros</w:t>
      </w:r>
      <w:proofErr w:type="spellEnd"/>
      <w:r w:rsidR="00EA02F6" w:rsidRPr="0020468F">
        <w:rPr>
          <w:i/>
        </w:rPr>
        <w:t xml:space="preserve"> </w:t>
      </w:r>
      <w:proofErr w:type="spellStart"/>
      <w:r w:rsidR="00EA02F6" w:rsidRPr="0020468F">
        <w:rPr>
          <w:i/>
        </w:rPr>
        <w:t>fulgens</w:t>
      </w:r>
      <w:proofErr w:type="spellEnd"/>
      <w:r w:rsidR="00572A82">
        <w:rPr>
          <w:iCs/>
        </w:rPr>
        <w:t xml:space="preserve"> Sol. Ex </w:t>
      </w:r>
      <w:proofErr w:type="spellStart"/>
      <w:r w:rsidR="00572A82">
        <w:rPr>
          <w:iCs/>
        </w:rPr>
        <w:t>Gaertn</w:t>
      </w:r>
      <w:proofErr w:type="spellEnd"/>
      <w:r w:rsidR="00572A82">
        <w:rPr>
          <w:iCs/>
        </w:rPr>
        <w:t>.</w:t>
      </w:r>
      <w:r w:rsidR="007D4091">
        <w:t>,</w:t>
      </w:r>
      <w:r w:rsidR="005602ED">
        <w:t xml:space="preserve"> at least in </w:t>
      </w:r>
      <w:r w:rsidR="007D4091">
        <w:t xml:space="preserve">the </w:t>
      </w:r>
      <w:r w:rsidR="005602ED">
        <w:t>ML analysis</w:t>
      </w:r>
      <w:r w:rsidR="00EA02F6" w:rsidRPr="0020468F">
        <w:t xml:space="preserve">. </w:t>
      </w:r>
      <w:proofErr w:type="spellStart"/>
      <w:r w:rsidR="00EE70D5" w:rsidRPr="0020468F">
        <w:rPr>
          <w:i/>
        </w:rPr>
        <w:t>Metrosideros</w:t>
      </w:r>
      <w:proofErr w:type="spellEnd"/>
      <w:r w:rsidR="00EE70D5" w:rsidRPr="0020468F">
        <w:rPr>
          <w:i/>
        </w:rPr>
        <w:t xml:space="preserve"> </w:t>
      </w:r>
      <w:proofErr w:type="spellStart"/>
      <w:r w:rsidR="00EE70D5" w:rsidRPr="0020468F">
        <w:rPr>
          <w:i/>
        </w:rPr>
        <w:t>boninensis</w:t>
      </w:r>
      <w:proofErr w:type="spellEnd"/>
      <w:r w:rsidR="00EE70D5">
        <w:t xml:space="preserve"> </w:t>
      </w:r>
      <w:r w:rsidR="008D57EA">
        <w:t>(</w:t>
      </w:r>
      <w:proofErr w:type="spellStart"/>
      <w:r w:rsidR="008D57EA">
        <w:t>Hayata</w:t>
      </w:r>
      <w:proofErr w:type="spellEnd"/>
      <w:r w:rsidR="008D57EA">
        <w:t xml:space="preserve"> ex </w:t>
      </w:r>
      <w:proofErr w:type="spellStart"/>
      <w:r w:rsidR="008D57EA">
        <w:t>Koidz</w:t>
      </w:r>
      <w:proofErr w:type="spellEnd"/>
      <w:r w:rsidR="008D57EA">
        <w:t xml:space="preserve">) </w:t>
      </w:r>
      <w:proofErr w:type="spellStart"/>
      <w:r w:rsidR="008D57EA">
        <w:t>Tuyama</w:t>
      </w:r>
      <w:proofErr w:type="spellEnd"/>
      <w:r w:rsidR="008D57EA">
        <w:t xml:space="preserve"> </w:t>
      </w:r>
      <w:r w:rsidR="00EE70D5">
        <w:t xml:space="preserve">(Japan) was resolved as sister to </w:t>
      </w:r>
      <w:proofErr w:type="spellStart"/>
      <w:r w:rsidR="00EE70D5" w:rsidRPr="0020468F">
        <w:rPr>
          <w:i/>
        </w:rPr>
        <w:t>M</w:t>
      </w:r>
      <w:r w:rsidR="008D57EA">
        <w:rPr>
          <w:i/>
        </w:rPr>
        <w:t>etrosideros</w:t>
      </w:r>
      <w:proofErr w:type="spellEnd"/>
      <w:r w:rsidR="00EE70D5" w:rsidRPr="0020468F">
        <w:rPr>
          <w:i/>
        </w:rPr>
        <w:t xml:space="preserve"> </w:t>
      </w:r>
      <w:proofErr w:type="spellStart"/>
      <w:r w:rsidR="00EE70D5" w:rsidRPr="0020468F">
        <w:rPr>
          <w:i/>
        </w:rPr>
        <w:t>tetrasticha</w:t>
      </w:r>
      <w:proofErr w:type="spellEnd"/>
      <w:r w:rsidR="00EE70D5">
        <w:t xml:space="preserve"> </w:t>
      </w:r>
      <w:proofErr w:type="spellStart"/>
      <w:r w:rsidR="008D57EA">
        <w:t>Guillaumin</w:t>
      </w:r>
      <w:proofErr w:type="spellEnd"/>
      <w:r w:rsidR="008D57EA">
        <w:t xml:space="preserve"> </w:t>
      </w:r>
      <w:r w:rsidR="00EE70D5">
        <w:t>(New Caledonia)</w:t>
      </w:r>
      <w:r w:rsidR="007C6DBA">
        <w:t>,</w:t>
      </w:r>
      <w:r w:rsidR="00EE70D5">
        <w:t xml:space="preserve"> and these in turn</w:t>
      </w:r>
      <w:r w:rsidR="007C6DBA">
        <w:t xml:space="preserve"> were</w:t>
      </w:r>
      <w:r w:rsidR="00EE70D5">
        <w:t xml:space="preserve"> sister to </w:t>
      </w:r>
      <w:proofErr w:type="spellStart"/>
      <w:r w:rsidR="00EE70D5" w:rsidRPr="0020468F">
        <w:rPr>
          <w:i/>
        </w:rPr>
        <w:t>M</w:t>
      </w:r>
      <w:r w:rsidR="008D57EA">
        <w:rPr>
          <w:i/>
        </w:rPr>
        <w:t>etrosideros</w:t>
      </w:r>
      <w:proofErr w:type="spellEnd"/>
      <w:r w:rsidR="00EE70D5" w:rsidRPr="0020468F">
        <w:rPr>
          <w:i/>
        </w:rPr>
        <w:t xml:space="preserve"> </w:t>
      </w:r>
      <w:proofErr w:type="spellStart"/>
      <w:r w:rsidR="00EE70D5" w:rsidRPr="0020468F">
        <w:rPr>
          <w:i/>
        </w:rPr>
        <w:t>nervulosa</w:t>
      </w:r>
      <w:proofErr w:type="spellEnd"/>
      <w:r w:rsidR="008D57EA">
        <w:rPr>
          <w:iCs/>
        </w:rPr>
        <w:t xml:space="preserve"> </w:t>
      </w:r>
      <w:proofErr w:type="spellStart"/>
      <w:r w:rsidR="008D57EA">
        <w:rPr>
          <w:iCs/>
        </w:rPr>
        <w:t>C.Moore</w:t>
      </w:r>
      <w:proofErr w:type="spellEnd"/>
      <w:r w:rsidR="008D57EA">
        <w:rPr>
          <w:iCs/>
        </w:rPr>
        <w:t xml:space="preserve"> &amp; </w:t>
      </w:r>
      <w:proofErr w:type="spellStart"/>
      <w:r w:rsidR="008D57EA">
        <w:rPr>
          <w:iCs/>
        </w:rPr>
        <w:t>F.Muell</w:t>
      </w:r>
      <w:proofErr w:type="spellEnd"/>
      <w:r w:rsidR="008D57EA">
        <w:rPr>
          <w:iCs/>
        </w:rPr>
        <w:t>.</w:t>
      </w:r>
      <w:r w:rsidR="00EE70D5" w:rsidRPr="0020468F">
        <w:rPr>
          <w:i/>
        </w:rPr>
        <w:t xml:space="preserve"> </w:t>
      </w:r>
      <w:r w:rsidR="00EE70D5">
        <w:t>(Lord Howe</w:t>
      </w:r>
      <w:r w:rsidR="00DF7BEC">
        <w:t xml:space="preserve"> Island</w:t>
      </w:r>
      <w:r w:rsidR="00EE70D5">
        <w:t xml:space="preserve">). </w:t>
      </w:r>
      <w:r w:rsidR="0087414F">
        <w:t xml:space="preserve">The large </w:t>
      </w:r>
      <w:r w:rsidR="00EE70D5">
        <w:t xml:space="preserve">New Zealand tree species </w:t>
      </w:r>
      <w:proofErr w:type="spellStart"/>
      <w:r w:rsidR="00D44520">
        <w:rPr>
          <w:i/>
        </w:rPr>
        <w:t>M</w:t>
      </w:r>
      <w:r w:rsidR="008D57EA">
        <w:rPr>
          <w:i/>
        </w:rPr>
        <w:t>etrosideros</w:t>
      </w:r>
      <w:proofErr w:type="spellEnd"/>
      <w:r w:rsidR="00D44520">
        <w:rPr>
          <w:i/>
        </w:rPr>
        <w:t xml:space="preserve"> </w:t>
      </w:r>
      <w:proofErr w:type="spellStart"/>
      <w:r w:rsidR="00D44520">
        <w:rPr>
          <w:i/>
        </w:rPr>
        <w:t>excelsa</w:t>
      </w:r>
      <w:proofErr w:type="spellEnd"/>
      <w:r w:rsidR="00D44520">
        <w:t xml:space="preserve"> </w:t>
      </w:r>
      <w:r w:rsidR="008D57EA">
        <w:rPr>
          <w:iCs/>
        </w:rPr>
        <w:t xml:space="preserve">Sol. Ex </w:t>
      </w:r>
      <w:proofErr w:type="spellStart"/>
      <w:r w:rsidR="008D57EA">
        <w:rPr>
          <w:iCs/>
        </w:rPr>
        <w:t>Gaertn</w:t>
      </w:r>
      <w:proofErr w:type="spellEnd"/>
      <w:r w:rsidR="008D57EA">
        <w:rPr>
          <w:iCs/>
        </w:rPr>
        <w:t xml:space="preserve">. </w:t>
      </w:r>
      <w:proofErr w:type="gramStart"/>
      <w:r w:rsidR="007C6DBA">
        <w:t>and</w:t>
      </w:r>
      <w:proofErr w:type="gramEnd"/>
      <w:r w:rsidR="00D44520">
        <w:t xml:space="preserve"> </w:t>
      </w:r>
      <w:proofErr w:type="spellStart"/>
      <w:r w:rsidR="00D44520">
        <w:rPr>
          <w:i/>
        </w:rPr>
        <w:t>M</w:t>
      </w:r>
      <w:r w:rsidR="008D57EA">
        <w:rPr>
          <w:i/>
        </w:rPr>
        <w:t>etrosideros</w:t>
      </w:r>
      <w:proofErr w:type="spellEnd"/>
      <w:r w:rsidR="00D44520">
        <w:rPr>
          <w:i/>
        </w:rPr>
        <w:t xml:space="preserve"> </w:t>
      </w:r>
      <w:proofErr w:type="spellStart"/>
      <w:r w:rsidR="00D44520">
        <w:rPr>
          <w:i/>
        </w:rPr>
        <w:t>robusta</w:t>
      </w:r>
      <w:proofErr w:type="spellEnd"/>
      <w:r w:rsidR="00EE70D5">
        <w:t xml:space="preserve"> </w:t>
      </w:r>
      <w:proofErr w:type="spellStart"/>
      <w:r w:rsidR="008D57EA">
        <w:t>A.Cunn</w:t>
      </w:r>
      <w:proofErr w:type="spellEnd"/>
      <w:r w:rsidR="008D57EA">
        <w:t xml:space="preserve">. </w:t>
      </w:r>
      <w:r w:rsidR="00EE70D5">
        <w:t>also form</w:t>
      </w:r>
      <w:r w:rsidR="007C6DBA">
        <w:t>ed</w:t>
      </w:r>
      <w:r w:rsidR="00EE70D5">
        <w:t xml:space="preserve"> a clade</w:t>
      </w:r>
      <w:r w:rsidR="008B1437">
        <w:t>.</w:t>
      </w:r>
      <w:r w:rsidR="00A96D6E">
        <w:t xml:space="preserve"> </w:t>
      </w:r>
      <w:proofErr w:type="spellStart"/>
      <w:r w:rsidR="001E593C">
        <w:rPr>
          <w:i/>
        </w:rPr>
        <w:t>Metrosideros</w:t>
      </w:r>
      <w:proofErr w:type="spellEnd"/>
      <w:r w:rsidR="001E593C">
        <w:rPr>
          <w:i/>
        </w:rPr>
        <w:t xml:space="preserve"> </w:t>
      </w:r>
      <w:proofErr w:type="spellStart"/>
      <w:r w:rsidR="001E593C">
        <w:rPr>
          <w:i/>
        </w:rPr>
        <w:t>collina</w:t>
      </w:r>
      <w:proofErr w:type="spellEnd"/>
      <w:r w:rsidR="001E593C">
        <w:t xml:space="preserve"> </w:t>
      </w:r>
      <w:proofErr w:type="spellStart"/>
      <w:r w:rsidR="001E593C">
        <w:rPr>
          <w:i/>
        </w:rPr>
        <w:t>s.</w:t>
      </w:r>
      <w:r w:rsidR="00D00E0A">
        <w:rPr>
          <w:i/>
        </w:rPr>
        <w:t>l</w:t>
      </w:r>
      <w:r w:rsidR="001E593C">
        <w:rPr>
          <w:i/>
        </w:rPr>
        <w:t>.</w:t>
      </w:r>
      <w:proofErr w:type="spellEnd"/>
      <w:r w:rsidR="001E593C">
        <w:t xml:space="preserve"> formed two well-supported clades, </w:t>
      </w:r>
      <w:r w:rsidR="001E593C">
        <w:rPr>
          <w:i/>
        </w:rPr>
        <w:t xml:space="preserve">M. </w:t>
      </w:r>
      <w:proofErr w:type="spellStart"/>
      <w:r w:rsidR="001E593C">
        <w:rPr>
          <w:i/>
        </w:rPr>
        <w:t>collina</w:t>
      </w:r>
      <w:proofErr w:type="spellEnd"/>
      <w:r w:rsidR="001E593C">
        <w:rPr>
          <w:i/>
        </w:rPr>
        <w:t xml:space="preserve"> </w:t>
      </w:r>
      <w:proofErr w:type="spellStart"/>
      <w:proofErr w:type="gramStart"/>
      <w:r w:rsidR="001E593C">
        <w:rPr>
          <w:i/>
        </w:rPr>
        <w:t>s.s</w:t>
      </w:r>
      <w:proofErr w:type="gramEnd"/>
      <w:r w:rsidR="001E593C">
        <w:rPr>
          <w:i/>
        </w:rPr>
        <w:t>.</w:t>
      </w:r>
      <w:proofErr w:type="spellEnd"/>
      <w:r w:rsidR="001E593C">
        <w:rPr>
          <w:i/>
        </w:rPr>
        <w:t xml:space="preserve"> </w:t>
      </w:r>
      <w:r w:rsidR="008D57EA">
        <w:rPr>
          <w:iCs/>
        </w:rPr>
        <w:t>(</w:t>
      </w:r>
      <w:proofErr w:type="spellStart"/>
      <w:r w:rsidR="008D57EA">
        <w:rPr>
          <w:iCs/>
        </w:rPr>
        <w:t>J.R.Forst</w:t>
      </w:r>
      <w:proofErr w:type="spellEnd"/>
      <w:r w:rsidR="008D57EA">
        <w:rPr>
          <w:iCs/>
        </w:rPr>
        <w:t xml:space="preserve"> &amp; </w:t>
      </w:r>
      <w:proofErr w:type="spellStart"/>
      <w:r w:rsidR="008D57EA">
        <w:rPr>
          <w:iCs/>
        </w:rPr>
        <w:t>G.Forst</w:t>
      </w:r>
      <w:proofErr w:type="spellEnd"/>
      <w:r w:rsidR="008D57EA">
        <w:rPr>
          <w:iCs/>
        </w:rPr>
        <w:t xml:space="preserve">.) </w:t>
      </w:r>
      <w:proofErr w:type="spellStart"/>
      <w:r w:rsidR="008D57EA">
        <w:rPr>
          <w:iCs/>
        </w:rPr>
        <w:t>A.Gray</w:t>
      </w:r>
      <w:proofErr w:type="spellEnd"/>
      <w:r w:rsidR="008D57EA">
        <w:rPr>
          <w:iCs/>
        </w:rPr>
        <w:t xml:space="preserve"> </w:t>
      </w:r>
      <w:r w:rsidR="001E593C">
        <w:t xml:space="preserve">and </w:t>
      </w:r>
      <w:r w:rsidR="001E593C">
        <w:rPr>
          <w:i/>
        </w:rPr>
        <w:t xml:space="preserve">M. </w:t>
      </w:r>
      <w:proofErr w:type="spellStart"/>
      <w:r w:rsidR="001E593C">
        <w:rPr>
          <w:i/>
        </w:rPr>
        <w:t>vitiensis</w:t>
      </w:r>
      <w:proofErr w:type="spellEnd"/>
      <w:r w:rsidR="008D57EA">
        <w:rPr>
          <w:iCs/>
        </w:rPr>
        <w:t xml:space="preserve"> (</w:t>
      </w:r>
      <w:proofErr w:type="spellStart"/>
      <w:r w:rsidR="008D57EA">
        <w:rPr>
          <w:iCs/>
        </w:rPr>
        <w:t>A.Gray</w:t>
      </w:r>
      <w:proofErr w:type="spellEnd"/>
      <w:r w:rsidR="008D57EA">
        <w:rPr>
          <w:iCs/>
        </w:rPr>
        <w:t xml:space="preserve">) </w:t>
      </w:r>
      <w:proofErr w:type="spellStart"/>
      <w:r w:rsidR="008D57EA">
        <w:rPr>
          <w:iCs/>
        </w:rPr>
        <w:t>Pillon</w:t>
      </w:r>
      <w:proofErr w:type="spellEnd"/>
      <w:r w:rsidR="00D77D3B">
        <w:rPr>
          <w:iCs/>
        </w:rPr>
        <w:t xml:space="preserve">, with the latter also being </w:t>
      </w:r>
      <w:r w:rsidR="00A96D6E">
        <w:t>resolved as two strongly supported</w:t>
      </w:r>
      <w:r w:rsidR="00D77D3B">
        <w:t xml:space="preserve">, geographic </w:t>
      </w:r>
      <w:r w:rsidR="00A96D6E">
        <w:t>clades</w:t>
      </w:r>
      <w:r w:rsidR="00A96D6E">
        <w:rPr>
          <w:i/>
        </w:rPr>
        <w:t xml:space="preserve">. </w:t>
      </w:r>
      <w:r w:rsidR="00A96D6E">
        <w:t xml:space="preserve">Hawaiian </w:t>
      </w:r>
      <w:r w:rsidR="00A96D6E">
        <w:rPr>
          <w:i/>
        </w:rPr>
        <w:t xml:space="preserve">Metrosideros </w:t>
      </w:r>
      <w:r w:rsidR="00A96D6E" w:rsidRPr="00235AF0">
        <w:t>spp.</w:t>
      </w:r>
      <w:r w:rsidR="00A96D6E">
        <w:t xml:space="preserve"> formed a well</w:t>
      </w:r>
      <w:r w:rsidR="00373905">
        <w:t>-</w:t>
      </w:r>
      <w:r w:rsidR="00A96D6E">
        <w:t>supported monophyletic group in all analyses except for ASTRAL-III</w:t>
      </w:r>
      <w:r w:rsidR="003F2A25">
        <w:t>, and was sister to</w:t>
      </w:r>
      <w:r w:rsidR="001E593C">
        <w:t xml:space="preserve"> </w:t>
      </w:r>
      <w:r w:rsidR="001E593C">
        <w:rPr>
          <w:i/>
        </w:rPr>
        <w:t xml:space="preserve">M. </w:t>
      </w:r>
      <w:proofErr w:type="spellStart"/>
      <w:r w:rsidR="001E593C">
        <w:rPr>
          <w:i/>
        </w:rPr>
        <w:t>collina</w:t>
      </w:r>
      <w:proofErr w:type="spellEnd"/>
      <w:r w:rsidR="00D00E0A">
        <w:rPr>
          <w:i/>
        </w:rPr>
        <w:t xml:space="preserve"> </w:t>
      </w:r>
      <w:proofErr w:type="spellStart"/>
      <w:r w:rsidR="00D00E0A">
        <w:rPr>
          <w:i/>
        </w:rPr>
        <w:t>s.s</w:t>
      </w:r>
      <w:proofErr w:type="gramStart"/>
      <w:r w:rsidR="001E593C">
        <w:t>.</w:t>
      </w:r>
      <w:proofErr w:type="spellEnd"/>
      <w:r w:rsidR="00D77D3B">
        <w:t>.</w:t>
      </w:r>
      <w:proofErr w:type="gramEnd"/>
      <w:r w:rsidR="001E593C">
        <w:t xml:space="preserve"> </w:t>
      </w:r>
      <w:r w:rsidR="006C0F97">
        <w:lastRenderedPageBreak/>
        <w:t>Throughout</w:t>
      </w:r>
      <w:r w:rsidR="004924E2">
        <w:t xml:space="preserve"> the clade of Hawaiian </w:t>
      </w:r>
      <w:r w:rsidR="004924E2">
        <w:rPr>
          <w:i/>
        </w:rPr>
        <w:t>Metrosideros</w:t>
      </w:r>
      <w:r w:rsidR="004924E2">
        <w:t xml:space="preserve">, </w:t>
      </w:r>
      <w:r w:rsidR="00916410">
        <w:t>branch lengths were very short. Except for one well</w:t>
      </w:r>
      <w:r w:rsidR="00A96D6E">
        <w:t xml:space="preserve"> </w:t>
      </w:r>
      <w:r w:rsidR="00916410">
        <w:t xml:space="preserve">supported clade in ML and MP that roughly separated </w:t>
      </w:r>
      <w:r w:rsidR="002F2C52">
        <w:t xml:space="preserve">the Hawaiian </w:t>
      </w:r>
      <w:r w:rsidR="00916410">
        <w:t xml:space="preserve">sampling in half, </w:t>
      </w:r>
      <w:r w:rsidR="004924E2">
        <w:t>only a few small clades</w:t>
      </w:r>
      <w:r w:rsidR="00916410">
        <w:t xml:space="preserve"> were well</w:t>
      </w:r>
      <w:r w:rsidR="00A96D6E">
        <w:t xml:space="preserve"> </w:t>
      </w:r>
      <w:r w:rsidR="00916410">
        <w:t xml:space="preserve">supported and only </w:t>
      </w:r>
      <w:r w:rsidR="004924E2">
        <w:t>in ML</w:t>
      </w:r>
      <w:r w:rsidR="00916410">
        <w:t xml:space="preserve"> analysis</w:t>
      </w:r>
      <w:r w:rsidR="004924E2">
        <w:t>. There was no apparent phylogenetic structure associated with islands, species</w:t>
      </w:r>
      <w:r w:rsidR="006C0F97">
        <w:t xml:space="preserve"> or</w:t>
      </w:r>
      <w:r w:rsidR="004924E2">
        <w:t xml:space="preserve"> </w:t>
      </w:r>
      <w:r w:rsidR="000F450B">
        <w:t>subspecific taxa</w:t>
      </w:r>
      <w:r w:rsidR="00272A7C">
        <w:t xml:space="preserve"> within the Hawaii</w:t>
      </w:r>
      <w:r w:rsidR="0087414F">
        <w:t>an</w:t>
      </w:r>
      <w:r w:rsidR="00272A7C">
        <w:t xml:space="preserve"> clade</w:t>
      </w:r>
      <w:r w:rsidR="000F450B">
        <w:t>, nor was there a division between glabrous and pubescent taxa</w:t>
      </w:r>
      <w:r w:rsidR="004924E2">
        <w:t>.</w:t>
      </w:r>
      <w:r w:rsidR="00EC377E">
        <w:t xml:space="preserve"> Average gene diversity within each island ranged from 0.00125 in </w:t>
      </w:r>
      <w:r w:rsidR="005B43B5">
        <w:t>Kauaʻi</w:t>
      </w:r>
      <w:r w:rsidR="00EC377E">
        <w:t xml:space="preserve"> to 0.00262 in </w:t>
      </w:r>
      <w:r w:rsidR="005B43B5">
        <w:t>Molokaʻi</w:t>
      </w:r>
      <w:r w:rsidR="00EC377E">
        <w:t xml:space="preserve"> (Table </w:t>
      </w:r>
      <w:r w:rsidR="00821F18">
        <w:t>2</w:t>
      </w:r>
      <w:r w:rsidR="00EC377E">
        <w:t>).</w:t>
      </w:r>
    </w:p>
    <w:p w14:paraId="017C88EB" w14:textId="2691C4A7" w:rsidR="005F7E9C" w:rsidRPr="003E7184" w:rsidRDefault="00272A7C" w:rsidP="00BA1ACF">
      <w:pPr>
        <w:spacing w:line="480" w:lineRule="auto"/>
        <w:ind w:firstLine="720"/>
        <w:rPr>
          <w:u w:val="single"/>
        </w:rPr>
      </w:pPr>
      <w:r>
        <w:t xml:space="preserve">Using fossil calibrations for five positions on this phylogeny, we estimated divergence times of the partitioned dataset and overall found ages that were similar to those obtained in previous studies </w:t>
      </w:r>
      <w:r>
        <w:fldChar w:fldCharType="begin">
          <w:fldData xml:space="preserve">PEVuZE5vdGU+PENpdGU+PEF1dGhvcj5CZXJnZXI8L0F1dGhvcj48WWVhcj4yMDE2PC9ZZWFyPjxS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</w:fldData>
        </w:fldChar>
      </w:r>
      <w:r w:rsidR="00FF0099">
        <w:instrText xml:space="preserve"> ADDIN EN.CITE </w:instrText>
      </w:r>
      <w:r w:rsidR="00FF0099">
        <w:fldChar w:fldCharType="begin">
          <w:fldData xml:space="preserve">PEVuZE5vdGU+PENpdGU+PEF1dGhvcj5CZXJnZXI8L0F1dGhvcj48WWVhcj4yMDE2PC9ZZWFyPjxS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</w:fldData>
        </w:fldChar>
      </w:r>
      <w:r w:rsidR="00FF0099">
        <w:instrText xml:space="preserve"> ADDIN EN.CITE.DATA </w:instrText>
      </w:r>
      <w:r w:rsidR="00FF0099">
        <w:fldChar w:fldCharType="end"/>
      </w:r>
      <w:r>
        <w:fldChar w:fldCharType="separate"/>
      </w:r>
      <w:r w:rsidR="000D30CF">
        <w:rPr>
          <w:noProof/>
        </w:rPr>
        <w:t>(Berger et al. 2016; Thornhill et al. 2015)</w:t>
      </w:r>
      <w:r>
        <w:fldChar w:fldCharType="end"/>
      </w:r>
      <w:r>
        <w:t xml:space="preserve">. </w:t>
      </w:r>
      <w:r w:rsidR="007062A5">
        <w:t>The overall</w:t>
      </w:r>
      <w:r>
        <w:t xml:space="preserve"> crown age of our tree </w:t>
      </w:r>
      <w:r w:rsidR="007062A5">
        <w:t xml:space="preserve">was estimated </w:t>
      </w:r>
      <w:r>
        <w:t>in the Paleocene to the late Cretaceous</w:t>
      </w:r>
      <w:r w:rsidR="00EC377E">
        <w:t xml:space="preserve"> (72.8 MYA)</w:t>
      </w:r>
      <w:r>
        <w:t xml:space="preserve">, while </w:t>
      </w:r>
      <w:r w:rsidR="007062A5">
        <w:t xml:space="preserve">the crown age of </w:t>
      </w:r>
      <w:r>
        <w:rPr>
          <w:i/>
        </w:rPr>
        <w:t xml:space="preserve">Metrosideros </w:t>
      </w:r>
      <w:r w:rsidR="007062A5">
        <w:t xml:space="preserve">fell in </w:t>
      </w:r>
      <w:r>
        <w:t>the Oligocene to early Miocene</w:t>
      </w:r>
      <w:r w:rsidR="00EC377E">
        <w:t xml:space="preserve"> (29.9 MYA)</w:t>
      </w:r>
      <w:r w:rsidR="00216FB5">
        <w:t xml:space="preserve"> (</w:t>
      </w:r>
      <w:r w:rsidR="00647B21">
        <w:t>Fig.</w:t>
      </w:r>
      <w:r w:rsidR="00216FB5">
        <w:t xml:space="preserve"> 2)</w:t>
      </w:r>
      <w:r>
        <w:t xml:space="preserve">. </w:t>
      </w:r>
      <w:r w:rsidR="009451D9">
        <w:t>Lastly, t</w:t>
      </w:r>
      <w:r>
        <w:t xml:space="preserve">he Hawaiian </w:t>
      </w:r>
      <w:r>
        <w:rPr>
          <w:i/>
        </w:rPr>
        <w:t>Metrosideros</w:t>
      </w:r>
      <w:r>
        <w:t xml:space="preserve"> clade </w:t>
      </w:r>
      <w:r w:rsidR="007062A5">
        <w:t xml:space="preserve">had an estimated crown age </w:t>
      </w:r>
      <w:r>
        <w:t xml:space="preserve">in the </w:t>
      </w:r>
      <w:r w:rsidR="007062A5">
        <w:t>Pliocene</w:t>
      </w:r>
      <w:r w:rsidR="00EC377E">
        <w:t xml:space="preserve"> (3.1 MYA)</w:t>
      </w:r>
      <w:r w:rsidR="00216FB5">
        <w:t xml:space="preserve"> (</w:t>
      </w:r>
      <w:r w:rsidR="00647B21">
        <w:t>Fig.</w:t>
      </w:r>
      <w:r w:rsidR="00216FB5">
        <w:t xml:space="preserve"> 2)</w:t>
      </w:r>
      <w:r w:rsidR="00F8205B">
        <w:t>.</w:t>
      </w:r>
      <w:r w:rsidR="002E77B6">
        <w:t xml:space="preserve"> </w:t>
      </w:r>
      <w:r w:rsidR="00BA1ACF">
        <w:t>BEAST input provided in Online Resource 8.</w:t>
      </w:r>
    </w:p>
    <w:p w14:paraId="4024D789" w14:textId="77777777" w:rsidR="007F65D3" w:rsidRDefault="007F65D3">
      <w:pPr>
        <w:spacing w:line="480" w:lineRule="auto"/>
      </w:pPr>
    </w:p>
    <w:p w14:paraId="29B61F38" w14:textId="6B2902A7" w:rsidR="0080505A" w:rsidRDefault="00E93019">
      <w:pPr>
        <w:spacing w:line="480" w:lineRule="auto"/>
      </w:pPr>
      <w:r>
        <w:t>DISCUSSION</w:t>
      </w:r>
    </w:p>
    <w:p w14:paraId="1F579F61" w14:textId="6B32656D" w:rsidR="006F7640" w:rsidRPr="005602ED" w:rsidRDefault="006F7640">
      <w:pPr>
        <w:spacing w:line="480" w:lineRule="auto"/>
        <w:rPr>
          <w:b/>
        </w:rPr>
      </w:pPr>
      <w:r w:rsidRPr="005602ED">
        <w:rPr>
          <w:b/>
          <w:i/>
        </w:rPr>
        <w:t>Broad phylogenetic patterns</w:t>
      </w:r>
    </w:p>
    <w:p w14:paraId="0B267FB5" w14:textId="6C4D3651" w:rsidR="001010F1" w:rsidRDefault="002E2A7C">
      <w:pPr>
        <w:spacing w:line="480" w:lineRule="auto"/>
      </w:pPr>
      <w:r>
        <w:tab/>
        <w:t>Using 40 nuclear markers, we find</w:t>
      </w:r>
      <w:r w:rsidR="006F7640">
        <w:t xml:space="preserve"> support </w:t>
      </w:r>
      <w:r w:rsidR="00B071C1">
        <w:t>for a monophyletic BKMMST clade</w:t>
      </w:r>
      <w:r w:rsidR="000344F1">
        <w:t xml:space="preserve"> with the exception of </w:t>
      </w:r>
      <w:proofErr w:type="spellStart"/>
      <w:r w:rsidR="000344F1">
        <w:rPr>
          <w:i/>
        </w:rPr>
        <w:t>Syzygium</w:t>
      </w:r>
      <w:proofErr w:type="spellEnd"/>
      <w:r w:rsidR="001010F1">
        <w:t>, although node support for its placement was poor</w:t>
      </w:r>
      <w:r w:rsidR="00C30450">
        <w:t xml:space="preserve"> (</w:t>
      </w:r>
      <w:r w:rsidR="00647B21">
        <w:t>Fig.</w:t>
      </w:r>
      <w:r w:rsidR="00C30450">
        <w:t xml:space="preserve"> 1)</w:t>
      </w:r>
      <w:r w:rsidR="009A1946">
        <w:t xml:space="preserve">. </w:t>
      </w:r>
      <w:r w:rsidR="001010F1">
        <w:t xml:space="preserve">Given the low node support in the basal part of the tree, the unexpected placement of </w:t>
      </w:r>
      <w:proofErr w:type="spellStart"/>
      <w:r w:rsidR="001010F1" w:rsidRPr="001010F1">
        <w:rPr>
          <w:i/>
        </w:rPr>
        <w:t>Syzygium</w:t>
      </w:r>
      <w:proofErr w:type="spellEnd"/>
      <w:r w:rsidR="00822F25">
        <w:t xml:space="preserve"> (represented by a single accession)</w:t>
      </w:r>
      <w:r w:rsidR="001010F1">
        <w:t xml:space="preserve"> </w:t>
      </w:r>
      <w:r w:rsidR="00177853">
        <w:t>could be</w:t>
      </w:r>
      <w:r w:rsidR="001010F1">
        <w:t xml:space="preserve"> an artifact of poor taxon sampling, particularly in comparison to </w:t>
      </w:r>
      <w:r w:rsidR="001010F1">
        <w:fldChar w:fldCharType="begin"/>
      </w:r>
      <w:r w:rsidR="00FF0099">
        <w:instrText xml:space="preserve"> ADDIN EN.CITE &lt;EndNote&gt;&lt;Cite AuthorYear="1"&gt;&lt;Author&gt;Biffin&lt;/Author&gt;&lt;Year&gt;2010&lt;/Year&gt;&lt;RecNum&gt;2906&lt;/RecNum&gt;&lt;DisplayText&gt;Biffin et al. (2010)&lt;/DisplayText&gt;&lt;record&gt;&lt;rec-number&gt;2906&lt;/rec-number&gt;&lt;foreign-keys&gt;&lt;key app="EN" db-id="d9252dt58ae5w2e5vadxxtxuf0vx2aexda92" timestamp="1550781589"&gt;2906&lt;/key&gt;&lt;key app="ENWeb" db-id=""&gt;0&lt;/key&gt;&lt;/foreign-keys&gt;&lt;ref-type name="Journal Article"&gt;17&lt;/ref-type&gt;&lt;contributors&gt;&lt;authors&gt;&lt;author&gt;Biffin, E.&lt;/author&gt;&lt;author&gt;Lucas, E. J.&lt;/author&gt;&lt;author&gt;Craven, L. A.&lt;/author&gt;&lt;author&gt;Ribeiro da Costa, I.&lt;/author&gt;&lt;author&gt;Harrington, M. G.&lt;/author&gt;&lt;author&gt;Crisp, M. D.&lt;/author&gt;&lt;/authors&gt;&lt;/contributors&gt;&lt;auth-address&gt;The Australian National University, Canberra, ACT 0200, Australia. Edward.biffin@adelaide.edu.au&lt;/auth-address&gt;&lt;titles&gt;&lt;title&gt;Evolution of exceptional species richness among lineages of fleshy-fruited Myrtaceae&lt;/title&gt;&lt;secondary-title&gt;Annals of Botany&lt;/secondary-title&gt;&lt;/titles&gt;&lt;periodical&gt;&lt;full-title&gt;Annals of Botany&lt;/full-title&gt;&lt;abbr-1&gt;Ann Bot&lt;/abbr-1&gt;&lt;/periodical&gt;&lt;pages&gt;79-93&lt;/pages&gt;&lt;volume&gt;106&lt;/volume&gt;&lt;number&gt;1&lt;/number&gt;&lt;edition&gt;2010/05/14&lt;/edition&gt;&lt;keywords&gt;&lt;keyword&gt;Bayes Theorem&lt;/keyword&gt;&lt;keyword&gt;*Evolution, Molecular&lt;/keyword&gt;&lt;keyword&gt;Fruit/genetics&lt;/keyword&gt;&lt;keyword&gt;Myrtaceae/*classification/*genetics&lt;/keyword&gt;&lt;keyword&gt;Phylogeny&lt;/keyword&gt;&lt;keyword&gt;Plasmids/genetics&lt;/keyword&gt;&lt;/keywords&gt;&lt;dates&gt;&lt;year&gt;2010&lt;/year&gt;&lt;pub-dates&gt;&lt;date&gt;Jul&lt;/date&gt;&lt;/pub-dates&gt;&lt;/dates&gt;&lt;isbn&gt;1095-8290 (Electronic)&amp;#xD;0305-7364 (Linking)&lt;/isbn&gt;&lt;accession-num&gt;20462850&lt;/accession-num&gt;&lt;urls&gt;&lt;related-urls&gt;&lt;url&gt;https://www.ncbi.nlm.nih.gov/pubmed/20462850&lt;/url&gt;&lt;/related-urls&gt;&lt;/urls&gt;&lt;custom2&gt;PMC2889796&lt;/custom2&gt;&lt;electronic-resource-num&gt;10.1093/aob/mcq088&lt;/electronic-resource-num&gt;&lt;/record&gt;&lt;/Cite&gt;&lt;/EndNote&gt;</w:instrText>
      </w:r>
      <w:r w:rsidR="001010F1">
        <w:fldChar w:fldCharType="separate"/>
      </w:r>
      <w:r w:rsidR="00C43E2C">
        <w:rPr>
          <w:noProof/>
        </w:rPr>
        <w:t>Biffin et al. (2010)</w:t>
      </w:r>
      <w:r w:rsidR="001010F1">
        <w:fldChar w:fldCharType="end"/>
      </w:r>
      <w:r w:rsidR="00C43E2C">
        <w:t xml:space="preserve"> and</w:t>
      </w:r>
      <w:r w:rsidR="001010F1">
        <w:t xml:space="preserve"> </w:t>
      </w:r>
      <w:r w:rsidR="001010F1">
        <w:fldChar w:fldCharType="begin">
          <w:fldData xml:space="preserve">PEVuZE5vdGU+PENpdGUgQXV0aG9yWWVhcj0iMSI+PEF1dGhvcj5UaG9ybmhpbGw8L0F1dGhvcj48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</w:fldData>
        </w:fldChar>
      </w:r>
      <w:r w:rsidR="00FF0099">
        <w:instrText xml:space="preserve"> ADDIN EN.CITE </w:instrText>
      </w:r>
      <w:r w:rsidR="00FF0099">
        <w:fldChar w:fldCharType="begin">
          <w:fldData xml:space="preserve">PEVuZE5vdGU+PENpdGUgQXV0aG9yWWVhcj0iMSI+PEF1dGhvcj5UaG9ybmhpbGw8L0F1dGhvcj48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</w:fldData>
        </w:fldChar>
      </w:r>
      <w:r w:rsidR="00FF0099">
        <w:instrText xml:space="preserve"> ADDIN EN.CITE.DATA </w:instrText>
      </w:r>
      <w:r w:rsidR="00FF0099">
        <w:fldChar w:fldCharType="end"/>
      </w:r>
      <w:r w:rsidR="001010F1">
        <w:fldChar w:fldCharType="separate"/>
      </w:r>
      <w:r w:rsidR="00C43E2C">
        <w:rPr>
          <w:noProof/>
        </w:rPr>
        <w:t>Thornhill et al. (2015)</w:t>
      </w:r>
      <w:r w:rsidR="001010F1">
        <w:fldChar w:fldCharType="end"/>
      </w:r>
      <w:r w:rsidR="00C57D77">
        <w:t>,</w:t>
      </w:r>
      <w:r w:rsidR="00251C17">
        <w:t xml:space="preserve"> who sampled </w:t>
      </w:r>
      <w:proofErr w:type="spellStart"/>
      <w:r w:rsidR="00251C17">
        <w:t>Syzygieae</w:t>
      </w:r>
      <w:proofErr w:type="spellEnd"/>
      <w:r w:rsidR="00251C17">
        <w:t xml:space="preserve"> more </w:t>
      </w:r>
      <w:r w:rsidR="00C57D77">
        <w:t>comprehensively</w:t>
      </w:r>
      <w:r w:rsidR="00C43E2C">
        <w:t xml:space="preserve">. </w:t>
      </w:r>
      <w:r w:rsidR="00822F25">
        <w:t xml:space="preserve">Inadequate rooting </w:t>
      </w:r>
      <w:r w:rsidR="00A96D6E">
        <w:t>might</w:t>
      </w:r>
      <w:r w:rsidR="00822F25">
        <w:t xml:space="preserve"> </w:t>
      </w:r>
      <w:r w:rsidR="004A39D1">
        <w:t xml:space="preserve">also </w:t>
      </w:r>
      <w:r w:rsidR="00822F25">
        <w:t xml:space="preserve">explain the </w:t>
      </w:r>
      <w:r w:rsidR="00186679">
        <w:t>u</w:t>
      </w:r>
      <w:r w:rsidR="00822F25">
        <w:t xml:space="preserve">nexpected placement of </w:t>
      </w:r>
      <w:proofErr w:type="spellStart"/>
      <w:r w:rsidR="00822F25" w:rsidRPr="00186679">
        <w:rPr>
          <w:i/>
        </w:rPr>
        <w:t>Syzygium</w:t>
      </w:r>
      <w:proofErr w:type="spellEnd"/>
      <w:r w:rsidR="00822F25">
        <w:t>, considering that we did not include any non-</w:t>
      </w:r>
      <w:proofErr w:type="spellStart"/>
      <w:r w:rsidR="00822F25">
        <w:t>Myrtaceae</w:t>
      </w:r>
      <w:proofErr w:type="spellEnd"/>
      <w:r w:rsidR="00822F25">
        <w:t xml:space="preserve"> outgroup</w:t>
      </w:r>
      <w:r w:rsidR="00813030">
        <w:t xml:space="preserve"> taxa</w:t>
      </w:r>
      <w:r w:rsidR="00822F25">
        <w:t xml:space="preserve"> and only 12 loci were successfully </w:t>
      </w:r>
      <w:r w:rsidR="00822F25">
        <w:lastRenderedPageBreak/>
        <w:t xml:space="preserve">sequenced for </w:t>
      </w:r>
      <w:proofErr w:type="spellStart"/>
      <w:r w:rsidR="00822F25" w:rsidRPr="00186679">
        <w:rPr>
          <w:i/>
        </w:rPr>
        <w:t>Xanthostemon</w:t>
      </w:r>
      <w:proofErr w:type="spellEnd"/>
      <w:r w:rsidR="00822F25">
        <w:t xml:space="preserve">. The conflict </w:t>
      </w:r>
      <w:r w:rsidR="000A500C">
        <w:t xml:space="preserve">among studies </w:t>
      </w:r>
      <w:r w:rsidR="00822F25">
        <w:t xml:space="preserve">over the placement of </w:t>
      </w:r>
      <w:proofErr w:type="spellStart"/>
      <w:r w:rsidR="00822F25" w:rsidRPr="005602ED">
        <w:rPr>
          <w:i/>
        </w:rPr>
        <w:t>Syzygium</w:t>
      </w:r>
      <w:proofErr w:type="spellEnd"/>
      <w:r w:rsidR="00822F25">
        <w:t xml:space="preserve"> relative to the other tribes could be real considering that our study rel</w:t>
      </w:r>
      <w:r w:rsidR="00186679">
        <w:t>ies</w:t>
      </w:r>
      <w:r w:rsidR="00822F25">
        <w:t xml:space="preserve"> entirely on nuclear genes, while previo</w:t>
      </w:r>
      <w:r w:rsidR="008E2F83">
        <w:t>u</w:t>
      </w:r>
      <w:r w:rsidR="00822F25">
        <w:t xml:space="preserve">s </w:t>
      </w:r>
      <w:proofErr w:type="spellStart"/>
      <w:r w:rsidR="00822F25">
        <w:t>Myrtaceae</w:t>
      </w:r>
      <w:proofErr w:type="spellEnd"/>
      <w:r w:rsidR="00822F25">
        <w:t xml:space="preserve"> phylogenetic studies relied heavily on plastid loci</w:t>
      </w:r>
      <w:r w:rsidR="00186679">
        <w:t xml:space="preserve"> </w:t>
      </w:r>
      <w:r w:rsidR="00186679">
        <w:fldChar w:fldCharType="begin">
          <w:fldData xml:space="preserve">PEVuZE5vdGU+PENpdGU+PEF1dGhvcj5CaWZmaW48L0F1dGhvcj48WWVhcj4yMDEwPC9ZZWFyPjxS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</w:fldData>
        </w:fldChar>
      </w:r>
      <w:r w:rsidR="00FF0099">
        <w:instrText xml:space="preserve"> ADDIN EN.CITE </w:instrText>
      </w:r>
      <w:r w:rsidR="00FF0099">
        <w:fldChar w:fldCharType="begin">
          <w:fldData xml:space="preserve">PEVuZE5vdGU+PENpdGU+PEF1dGhvcj5CaWZmaW48L0F1dGhvcj48WWVhcj4yMDEwPC9ZZWFyPjxS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</w:fldData>
        </w:fldChar>
      </w:r>
      <w:r w:rsidR="00FF0099">
        <w:instrText xml:space="preserve"> ADDIN EN.CITE.DATA </w:instrText>
      </w:r>
      <w:r w:rsidR="00FF0099">
        <w:fldChar w:fldCharType="end"/>
      </w:r>
      <w:r w:rsidR="00186679">
        <w:fldChar w:fldCharType="separate"/>
      </w:r>
      <w:r w:rsidR="000D30CF">
        <w:rPr>
          <w:noProof/>
        </w:rPr>
        <w:t>(Berger et al. 2016; Biffin et al. 2010; Thornhill et al. 2015; Vasconcelos et al. 2017)</w:t>
      </w:r>
      <w:r w:rsidR="00186679">
        <w:fldChar w:fldCharType="end"/>
      </w:r>
      <w:r w:rsidR="00822F25">
        <w:t>.</w:t>
      </w:r>
      <w:r w:rsidR="00186679">
        <w:t xml:space="preserve"> </w:t>
      </w:r>
      <w:r w:rsidR="008E2F83">
        <w:t xml:space="preserve">Incongruence </w:t>
      </w:r>
      <w:r w:rsidR="00A96D6E">
        <w:t xml:space="preserve">among </w:t>
      </w:r>
      <w:r w:rsidR="008E2F83">
        <w:t>plastid, mitochondrial, and nuclear genome</w:t>
      </w:r>
      <w:r w:rsidR="00A96D6E">
        <w:t>s</w:t>
      </w:r>
      <w:r w:rsidR="008E2F83">
        <w:t xml:space="preserve"> ha</w:t>
      </w:r>
      <w:r w:rsidR="00A96D6E">
        <w:t>s</w:t>
      </w:r>
      <w:r w:rsidR="008E2F83">
        <w:t xml:space="preserve"> been recently reported at a deep phylogenetic level</w:t>
      </w:r>
      <w:r w:rsidR="00186679">
        <w:t xml:space="preserve"> </w:t>
      </w:r>
      <w:r w:rsidR="00186679">
        <w:fldChar w:fldCharType="begin">
          <w:fldData xml:space="preserve">PEVuZE5vdGU+PENpdGU+PEF1dGhvcj5TdW48L0F1dGhvcj48WWVhcj4yMDE1PC9ZZWFyPjxSZWNO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</w:fldData>
        </w:fldChar>
      </w:r>
      <w:r w:rsidR="00FF0099">
        <w:instrText xml:space="preserve"> ADDIN EN.CITE </w:instrText>
      </w:r>
      <w:r w:rsidR="00FF0099">
        <w:fldChar w:fldCharType="begin">
          <w:fldData xml:space="preserve">PEVuZE5vdGU+PENpdGU+PEF1dGhvcj5TdW48L0F1dGhvcj48WWVhcj4yMDE1PC9ZZWFyPjxSZWNO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</w:fldData>
        </w:fldChar>
      </w:r>
      <w:r w:rsidR="00FF0099">
        <w:instrText xml:space="preserve"> ADDIN EN.CITE.DATA </w:instrText>
      </w:r>
      <w:r w:rsidR="00FF0099">
        <w:fldChar w:fldCharType="end"/>
      </w:r>
      <w:r w:rsidR="00186679">
        <w:fldChar w:fldCharType="separate"/>
      </w:r>
      <w:r w:rsidR="000D30CF">
        <w:rPr>
          <w:noProof/>
        </w:rPr>
        <w:t>(Sun et al. 2015)</w:t>
      </w:r>
      <w:r w:rsidR="00186679">
        <w:fldChar w:fldCharType="end"/>
      </w:r>
      <w:r w:rsidR="008E2F83">
        <w:t xml:space="preserve">. </w:t>
      </w:r>
      <w:r w:rsidR="00A96D6E">
        <w:t>In the current study, t</w:t>
      </w:r>
      <w:r w:rsidR="008E2F83">
        <w:t xml:space="preserve">he relationships between the tribes of the BKMMST clade were weakly supported, </w:t>
      </w:r>
      <w:r w:rsidR="008B1437">
        <w:t>however</w:t>
      </w:r>
      <w:r w:rsidR="00A5697A">
        <w:t>,</w:t>
      </w:r>
      <w:r w:rsidR="008B1437">
        <w:t xml:space="preserve"> </w:t>
      </w:r>
      <w:r w:rsidR="008E2F83">
        <w:t xml:space="preserve">the New Caledonia-endemic genus </w:t>
      </w:r>
      <w:proofErr w:type="spellStart"/>
      <w:r w:rsidR="008E2F83" w:rsidRPr="00144477">
        <w:rPr>
          <w:i/>
        </w:rPr>
        <w:t>Cloezia</w:t>
      </w:r>
      <w:proofErr w:type="spellEnd"/>
      <w:r w:rsidR="008E2F83">
        <w:t xml:space="preserve"> (unplaced to tribe) was </w:t>
      </w:r>
      <w:r w:rsidR="008B1437">
        <w:t xml:space="preserve">strongly supported as monophyletic and </w:t>
      </w:r>
      <w:r w:rsidR="008E2F83">
        <w:t xml:space="preserve">sister to </w:t>
      </w:r>
      <w:r w:rsidR="008B1437">
        <w:t xml:space="preserve">a strongly supported monophyletic </w:t>
      </w:r>
      <w:r w:rsidR="008E2F83" w:rsidRPr="00144477">
        <w:rPr>
          <w:i/>
        </w:rPr>
        <w:t>Metrosideros</w:t>
      </w:r>
      <w:r w:rsidR="008E2F83">
        <w:t xml:space="preserve"> rather than to tribe </w:t>
      </w:r>
      <w:proofErr w:type="spellStart"/>
      <w:r w:rsidR="008E2F83">
        <w:t>Kanieae</w:t>
      </w:r>
      <w:proofErr w:type="spellEnd"/>
      <w:r w:rsidR="008E2F83">
        <w:t xml:space="preserve"> as was observed by </w:t>
      </w:r>
      <w:r w:rsidR="008E2F83">
        <w:fldChar w:fldCharType="begin"/>
      </w:r>
      <w:r w:rsidR="00FF0099">
        <w:instrText xml:space="preserve"> ADDIN EN.CITE &lt;EndNote&gt;&lt;Cite AuthorYear="1"&gt;&lt;Author&gt;Biffin&lt;/Author&gt;&lt;Year&gt;2010&lt;/Year&gt;&lt;RecNum&gt;2906&lt;/RecNum&gt;&lt;DisplayText&gt;Biffin et al. (2010)&lt;/DisplayText&gt;&lt;record&gt;&lt;rec-number&gt;2906&lt;/rec-number&gt;&lt;foreign-keys&gt;&lt;key app="EN" db-id="d9252dt58ae5w2e5vadxxtxuf0vx2aexda92" timestamp="1550781589"&gt;2906&lt;/key&gt;&lt;key app="ENWeb" db-id=""&gt;0&lt;/key&gt;&lt;/foreign-keys&gt;&lt;ref-type name="Journal Article"&gt;17&lt;/ref-type&gt;&lt;contributors&gt;&lt;authors&gt;&lt;author&gt;Biffin, E.&lt;/author&gt;&lt;author&gt;Lucas, E. J.&lt;/author&gt;&lt;author&gt;Craven, L. A.&lt;/author&gt;&lt;author&gt;Ribeiro da Costa, I.&lt;/author&gt;&lt;author&gt;Harrington, M. G.&lt;/author&gt;&lt;author&gt;Crisp, M. D.&lt;/author&gt;&lt;/authors&gt;&lt;/contributors&gt;&lt;auth-address&gt;The Australian National University, Canberra, ACT 0200, Australia. Edward.biffin@adelaide.edu.au&lt;/auth-address&gt;&lt;titles&gt;&lt;title&gt;Evolution of exceptional species richness among lineages of fleshy-fruited Myrtaceae&lt;/title&gt;&lt;secondary-title&gt;Annals of Botany&lt;/secondary-title&gt;&lt;/titles&gt;&lt;periodical&gt;&lt;full-title&gt;Annals of Botany&lt;/full-title&gt;&lt;abbr-1&gt;Ann Bot&lt;/abbr-1&gt;&lt;/periodical&gt;&lt;pages&gt;79-93&lt;/pages&gt;&lt;volume&gt;106&lt;/volume&gt;&lt;number&gt;1&lt;/number&gt;&lt;edition&gt;2010/05/14&lt;/edition&gt;&lt;keywords&gt;&lt;keyword&gt;Bayes Theorem&lt;/keyword&gt;&lt;keyword&gt;*Evolution, Molecular&lt;/keyword&gt;&lt;keyword&gt;Fruit/genetics&lt;/keyword&gt;&lt;keyword&gt;Myrtaceae/*classification/*genetics&lt;/keyword&gt;&lt;keyword&gt;Phylogeny&lt;/keyword&gt;&lt;keyword&gt;Plasmids/genetics&lt;/keyword&gt;&lt;/keywords&gt;&lt;dates&gt;&lt;year&gt;2010&lt;/year&gt;&lt;pub-dates&gt;&lt;date&gt;Jul&lt;/date&gt;&lt;/pub-dates&gt;&lt;/dates&gt;&lt;isbn&gt;1095-8290 (Electronic)&amp;#xD;0305-7364 (Linking)&lt;/isbn&gt;&lt;accession-num&gt;20462850&lt;/accession-num&gt;&lt;urls&gt;&lt;related-urls&gt;&lt;url&gt;https://www.ncbi.nlm.nih.gov/pubmed/20462850&lt;/url&gt;&lt;/related-urls&gt;&lt;/urls&gt;&lt;custom2&gt;PMC2889796&lt;/custom2&gt;&lt;electronic-resource-num&gt;10.1093/aob/mcq088&lt;/electronic-resource-num&gt;&lt;/record&gt;&lt;/Cite&gt;&lt;/EndNote&gt;</w:instrText>
      </w:r>
      <w:r w:rsidR="008E2F83">
        <w:fldChar w:fldCharType="separate"/>
      </w:r>
      <w:r w:rsidR="008E2F83">
        <w:rPr>
          <w:noProof/>
        </w:rPr>
        <w:t>Biffin et al. (2010)</w:t>
      </w:r>
      <w:r w:rsidR="008E2F83">
        <w:fldChar w:fldCharType="end"/>
      </w:r>
      <w:r w:rsidR="008E2F83">
        <w:t xml:space="preserve">. </w:t>
      </w:r>
      <w:r w:rsidR="00C43E2C">
        <w:t>Future work combining comprehensive sampling of both taxa and the genome (i.e. phylogenomic approaches) will undoubtedly provide great</w:t>
      </w:r>
      <w:r w:rsidR="00A5697A">
        <w:t>er</w:t>
      </w:r>
      <w:r w:rsidR="00C43E2C">
        <w:t xml:space="preserve"> resolution of intertribal relationships within the </w:t>
      </w:r>
      <w:proofErr w:type="spellStart"/>
      <w:r w:rsidR="00C43E2C">
        <w:t>Myrtaceae</w:t>
      </w:r>
      <w:proofErr w:type="spellEnd"/>
      <w:r w:rsidR="00C43E2C">
        <w:t>.</w:t>
      </w:r>
    </w:p>
    <w:p w14:paraId="442F19D2" w14:textId="50217DFD" w:rsidR="005F4A2B" w:rsidRPr="00455B1A" w:rsidRDefault="004C2E9E" w:rsidP="005F7582">
      <w:pPr>
        <w:spacing w:line="480" w:lineRule="auto"/>
        <w:ind w:firstLine="720"/>
      </w:pPr>
      <w:r w:rsidRPr="001010F1">
        <w:t>We</w:t>
      </w:r>
      <w:r>
        <w:t xml:space="preserve"> find support for</w:t>
      </w:r>
      <w:r w:rsidR="006F7640">
        <w:t xml:space="preserve"> the inclusion of </w:t>
      </w:r>
      <w:proofErr w:type="spellStart"/>
      <w:r w:rsidR="006F7640" w:rsidRPr="0091687A">
        <w:rPr>
          <w:i/>
        </w:rPr>
        <w:t>Carpolepis</w:t>
      </w:r>
      <w:proofErr w:type="spellEnd"/>
      <w:r w:rsidR="008B1437">
        <w:t xml:space="preserve"> (New Caledonia)</w:t>
      </w:r>
      <w:r w:rsidR="006F7640">
        <w:rPr>
          <w:i/>
        </w:rPr>
        <w:t xml:space="preserve"> </w:t>
      </w:r>
      <w:r w:rsidR="006F7640" w:rsidRPr="0091687A">
        <w:t>and</w:t>
      </w:r>
      <w:r w:rsidR="006F7640">
        <w:rPr>
          <w:i/>
        </w:rPr>
        <w:t xml:space="preserve"> </w:t>
      </w:r>
      <w:proofErr w:type="spellStart"/>
      <w:r w:rsidR="006F7640" w:rsidRPr="0091687A">
        <w:rPr>
          <w:i/>
        </w:rPr>
        <w:t>Tepualia</w:t>
      </w:r>
      <w:proofErr w:type="spellEnd"/>
      <w:r w:rsidR="006F7640">
        <w:rPr>
          <w:i/>
        </w:rPr>
        <w:t xml:space="preserve"> </w:t>
      </w:r>
      <w:r w:rsidR="008B1437" w:rsidRPr="005602ED">
        <w:t>(South America)</w:t>
      </w:r>
      <w:r w:rsidR="008B1437">
        <w:rPr>
          <w:i/>
        </w:rPr>
        <w:t xml:space="preserve"> </w:t>
      </w:r>
      <w:r w:rsidR="006F7640">
        <w:t xml:space="preserve">within </w:t>
      </w:r>
      <w:r w:rsidR="006F7640">
        <w:rPr>
          <w:i/>
        </w:rPr>
        <w:t>Metrosideros</w:t>
      </w:r>
      <w:r w:rsidR="006F7640">
        <w:t xml:space="preserve">, as proposed by </w:t>
      </w:r>
      <w:r w:rsidR="006F7640">
        <w:fldChar w:fldCharType="begin"/>
      </w:r>
      <w:r w:rsidR="00FF0099">
        <w:instrText xml:space="preserve"> ADDIN EN.CITE &lt;EndNote&gt;&lt;Cite AuthorYear="1"&gt;&lt;Author&gt;Pillon&lt;/Author&gt;&lt;Year&gt;2015&lt;/Year&gt;&lt;RecNum&gt;2319&lt;/RecNum&gt;&lt;DisplayText&gt;Pillon et al. (2015)&lt;/DisplayText&gt;&lt;record&gt;&lt;rec-number&gt;2319&lt;/rec-number&gt;&lt;foreign-keys&gt;&lt;key app="EN" db-id="d9252dt58ae5w2e5vadxxtxuf0vx2aexda92" timestamp="1498594860"&gt;2319&lt;/key&gt;&lt;key app="ENWeb" db-id=""&gt;0&lt;/key&gt;&lt;/foreign-keys&gt;&lt;ref-type name="Journal Article"&gt;17&lt;/ref-type&gt;&lt;contributors&gt;&lt;authors&gt;&lt;author&gt;Pillon, Yohan&lt;/author&gt;&lt;author&gt;Lucas, Eve&lt;/author&gt;&lt;author&gt;Johansen, Jennifer B.&lt;/author&gt;&lt;author&gt;Sakishima, Tomoko&lt;/author&gt;&lt;author&gt;Hall, Brian&lt;/author&gt;&lt;author&gt;Geib, Scott M.&lt;/author&gt;&lt;author&gt;Stacy, Elizabeth A.&lt;/author&gt;&lt;/authors&gt;&lt;/contributors&gt;&lt;titles&gt;&lt;title&gt;&lt;style face="normal" font="default" size="100%"&gt;An expanded &lt;/style&gt;&lt;style face="italic" font="default" size="100%"&gt;Metrosideros&lt;/style&gt;&lt;style face="normal" font="default" size="100%"&gt; (Myrtaceae) to include &lt;/style&gt;&lt;style face="italic" font="default" size="100%"&gt;Carpolepis&lt;/style&gt;&lt;style face="normal" font="default" size="100%"&gt; and &lt;/style&gt;&lt;style face="italic" font="default" size="100%"&gt;Tepualia&lt;/style&gt;&lt;style face="normal" font="default" size="100%"&gt; based on nuclear genes&lt;/style&gt;&lt;/title&gt;&lt;secondary-title&gt;Systematic Botany&lt;/secondary-title&gt;&lt;/titles&gt;&lt;periodical&gt;&lt;full-title&gt;Systematic Botany&lt;/full-title&gt;&lt;abbr-1&gt;Syst Bot&lt;/abbr-1&gt;&lt;/periodical&gt;&lt;pages&gt;782-790&lt;/pages&gt;&lt;volume&gt;40&lt;/volume&gt;&lt;number&gt;3&lt;/number&gt;&lt;dates&gt;&lt;year&gt;2015&lt;/year&gt;&lt;/dates&gt;&lt;isbn&gt;03636445&amp;#xD;15482324&lt;/isbn&gt;&lt;urls&gt;&lt;/urls&gt;&lt;electronic-resource-num&gt;10.1600/036364415x689249&lt;/electronic-resource-num&gt;&lt;/record&gt;&lt;/Cite&gt;&lt;/EndNote&gt;</w:instrText>
      </w:r>
      <w:r w:rsidR="006F7640">
        <w:fldChar w:fldCharType="separate"/>
      </w:r>
      <w:r w:rsidR="006F7640">
        <w:rPr>
          <w:noProof/>
        </w:rPr>
        <w:t>Pillon et al. (2015)</w:t>
      </w:r>
      <w:r w:rsidR="006F7640">
        <w:fldChar w:fldCharType="end"/>
      </w:r>
      <w:r w:rsidR="009A1946">
        <w:t xml:space="preserve">, although our sampling did not include </w:t>
      </w:r>
      <w:r>
        <w:t>some of the most divergent specie</w:t>
      </w:r>
      <w:r w:rsidR="004E7BC6">
        <w:t>s</w:t>
      </w:r>
      <w:r w:rsidR="009451D9">
        <w:t xml:space="preserve"> within these lineages</w:t>
      </w:r>
      <w:r w:rsidR="00A5697A">
        <w:t>,</w:t>
      </w:r>
      <w:r>
        <w:t xml:space="preserve"> including those from subsection </w:t>
      </w:r>
      <w:proofErr w:type="spellStart"/>
      <w:r w:rsidRPr="00144477">
        <w:rPr>
          <w:i/>
        </w:rPr>
        <w:t>Crassinervis</w:t>
      </w:r>
      <w:proofErr w:type="spellEnd"/>
      <w:r>
        <w:t xml:space="preserve"> from New Caledonia, New Guinea, </w:t>
      </w:r>
      <w:r w:rsidR="00144477">
        <w:t xml:space="preserve">New Zealand, </w:t>
      </w:r>
      <w:r>
        <w:t>the Solomon Islands</w:t>
      </w:r>
      <w:r w:rsidR="004E7BC6">
        <w:t>,</w:t>
      </w:r>
      <w:r>
        <w:t xml:space="preserve"> and the Philippines. </w:t>
      </w:r>
      <w:r w:rsidR="00CE3EBA">
        <w:t xml:space="preserve">The New Zealand </w:t>
      </w:r>
      <w:r w:rsidR="00CE3EBA">
        <w:rPr>
          <w:i/>
        </w:rPr>
        <w:t xml:space="preserve">Metrosideros </w:t>
      </w:r>
      <w:r w:rsidR="00CE3EBA">
        <w:t>taxa were resolved in multiple clades, indicating that this diverse group of species is clearly not monophyletic</w:t>
      </w:r>
      <w:r w:rsidR="00813030">
        <w:t xml:space="preserve"> and has colonized New Zealand multiple times</w:t>
      </w:r>
      <w:r w:rsidR="00FE3497">
        <w:t xml:space="preserve"> (and refuting the hypothesis of </w:t>
      </w:r>
      <w:r w:rsidR="00FE3497">
        <w:fldChar w:fldCharType="begin"/>
      </w:r>
      <w:r w:rsidR="00FF0099">
        <w:instrText xml:space="preserve"> ADDIN EN.CITE &lt;EndNote&gt;&lt;Cite AuthorYear="1"&gt;&lt;Author&gt;Wright&lt;/Author&gt;&lt;Year&gt;2000&lt;/Year&gt;&lt;RecNum&gt;2791&lt;/RecNum&gt;&lt;DisplayText&gt;Wright et al. (2000)&lt;/DisplayText&gt;&lt;record&gt;&lt;rec-number&gt;2791&lt;/rec-number&gt;&lt;foreign-keys&gt;&lt;key app="EN" db-id="d9252dt58ae5w2e5vadxxtxuf0vx2aexda92" timestamp="1537292090"&gt;2791&lt;/key&gt;&lt;key app="ENWeb" db-id=""&gt;0&lt;/key&gt;&lt;/foreign-keys&gt;&lt;ref-type name="Journal Article"&gt;17&lt;/ref-type&gt;&lt;contributors&gt;&lt;authors&gt;&lt;author&gt;Wright, S. D.&lt;/author&gt;&lt;author&gt;Yong, C. G.&lt;/author&gt;&lt;author&gt;Dawson, J. W.&lt;/author&gt;&lt;author&gt;Whittaker, D. J.&lt;/author&gt;&lt;author&gt;Gardner, R. C.&lt;/author&gt;&lt;/authors&gt;&lt;/contributors&gt;&lt;titles&gt;&lt;title&gt;&lt;style face="normal" font="default" size="100%"&gt;Riding the ice age El Nino? Pacific biogeography and evolution of &lt;/style&gt;&lt;style face="italic" font="default" size="100%"&gt;Metrosideros&lt;/style&gt;&lt;style face="normal" font="default" size="100%"&gt; subg. &lt;/style&gt;&lt;style face="italic" font="default" size="100%"&gt;Metrosideros&lt;/style&gt;&lt;style face="normal" font="default" size="100%"&gt; (Myrtaceae) inferred from nuclear ribosomal DNA&lt;/style&gt;&lt;/title&gt;&lt;secondary-title&gt;Proceedings of the National Academy of Sciences&lt;/secondary-title&gt;&lt;/titles&gt;&lt;periodical&gt;&lt;full-title&gt;Proceedings of the National Academy of Sciences&lt;/full-title&gt;&lt;abbr-1&gt;Proc Natl Acad Sci U S A&lt;/abbr-1&gt;&lt;/periodical&gt;&lt;pages&gt;4118-4123&lt;/pages&gt;&lt;volume&gt;97&lt;/volume&gt;&lt;number&gt;8&lt;/number&gt;&lt;dates&gt;&lt;year&gt;2000&lt;/year&gt;&lt;/dates&gt;&lt;isbn&gt;0027-8424&amp;#xD;1091-6490&lt;/isbn&gt;&lt;urls&gt;&lt;/urls&gt;&lt;electronic-resource-num&gt;10.1073/pnas.050351197&lt;/electronic-resource-num&gt;&lt;/record&gt;&lt;/Cite&gt;&lt;/EndNote&gt;</w:instrText>
      </w:r>
      <w:r w:rsidR="00FE3497">
        <w:fldChar w:fldCharType="separate"/>
      </w:r>
      <w:r w:rsidR="00FE3497">
        <w:rPr>
          <w:noProof/>
        </w:rPr>
        <w:t>Wright et al. (2000)</w:t>
      </w:r>
      <w:r w:rsidR="00FE3497">
        <w:fldChar w:fldCharType="end"/>
      </w:r>
      <w:r w:rsidR="00FE3497">
        <w:t xml:space="preserve"> and </w:t>
      </w:r>
      <w:r w:rsidR="00FE3497">
        <w:fldChar w:fldCharType="begin"/>
      </w:r>
      <w:r w:rsidR="00FF0099">
        <w:instrText xml:space="preserve"> ADDIN EN.CITE &lt;EndNote&gt;&lt;Cite AuthorYear="1"&gt;&lt;Author&gt;Wright&lt;/Author&gt;&lt;Year&gt;2001&lt;/Year&gt;&lt;RecNum&gt;2869&lt;/RecNum&gt;&lt;DisplayText&gt;Wright et al. (2001)&lt;/DisplayText&gt;&lt;record&gt;&lt;rec-number&gt;2869&lt;/rec-number&gt;&lt;foreign-keys&gt;&lt;key app="EN" db-id="d9252dt58ae5w2e5vadxxtxuf0vx2aexda92" timestamp="1542731058"&gt;2869&lt;/key&gt;&lt;key app="ENWeb" db-id=""&gt;0&lt;/key&gt;&lt;/foreign-keys&gt;&lt;ref-type name="Journal Article"&gt;17&lt;/ref-type&gt;&lt;contributors&gt;&lt;authors&gt;&lt;author&gt;Wright, S. D.&lt;/author&gt;&lt;author&gt;Yong, C. G.&lt;/author&gt;&lt;author&gt;Wichman, S. R.&lt;/author&gt;&lt;author&gt;Dawson, J. W.&lt;/author&gt;&lt;author&gt;Gardner, R. C.&lt;/author&gt;&lt;/authors&gt;&lt;/contributors&gt;&lt;titles&gt;&lt;title&gt;&lt;style face="normal" font="default" size="100%"&gt;Stepping stones to Hawaii: a trans-equatorial dispersal pathway for &lt;/style&gt;&lt;style face="italic" font="default" size="100%"&gt;Metrosideros&lt;/style&gt;&lt;style face="normal" font="default" size="100%"&gt; (Myrtaceae) inferred from nrDNA (ITS+ETS)&lt;/style&gt;&lt;/title&gt;&lt;secondary-title&gt;Journal of Biogeography&lt;/secondary-title&gt;&lt;/titles&gt;&lt;periodical&gt;&lt;full-title&gt;Journal of Biogeography&lt;/full-title&gt;&lt;abbr-1&gt;J Biogeogr&lt;/abbr-1&gt;&lt;/periodical&gt;&lt;pages&gt;769-774&lt;/pages&gt;&lt;volume&gt;28&lt;/volume&gt;&lt;dates&gt;&lt;year&gt;2001&lt;/year&gt;&lt;/dates&gt;&lt;urls&gt;&lt;/urls&gt;&lt;/record&gt;&lt;/Cite&gt;&lt;/EndNote&gt;</w:instrText>
      </w:r>
      <w:r w:rsidR="00FE3497">
        <w:fldChar w:fldCharType="separate"/>
      </w:r>
      <w:r w:rsidR="00FE3497">
        <w:rPr>
          <w:noProof/>
        </w:rPr>
        <w:t>Wright et al. (2001)</w:t>
      </w:r>
      <w:r w:rsidR="00FE3497">
        <w:fldChar w:fldCharType="end"/>
      </w:r>
      <w:r w:rsidR="00FE3497">
        <w:t>)</w:t>
      </w:r>
      <w:r w:rsidR="00CE3EBA">
        <w:t xml:space="preserve">. Interestingly, </w:t>
      </w:r>
      <w:r w:rsidR="007F6A35">
        <w:t xml:space="preserve">within New Zealand, </w:t>
      </w:r>
      <w:r w:rsidR="00CE3EBA">
        <w:t xml:space="preserve">we observed close relationships between </w:t>
      </w:r>
      <w:r w:rsidR="00A325F0">
        <w:t>species of</w:t>
      </w:r>
      <w:r w:rsidR="00CE3EBA">
        <w:t xml:space="preserve"> similar </w:t>
      </w:r>
      <w:r w:rsidR="00A325F0">
        <w:t>habit (e.g.</w:t>
      </w:r>
      <w:r w:rsidR="00CE3EBA">
        <w:t xml:space="preserve"> th</w:t>
      </w:r>
      <w:r w:rsidR="00813030">
        <w:t xml:space="preserve">ree of the </w:t>
      </w:r>
      <w:r w:rsidR="00CE3EBA">
        <w:t>vine species</w:t>
      </w:r>
      <w:r w:rsidR="00A325F0">
        <w:t>,</w:t>
      </w:r>
      <w:r w:rsidR="00CE3EBA">
        <w:t xml:space="preserve"> </w:t>
      </w:r>
      <w:r w:rsidR="00CE3EBA">
        <w:rPr>
          <w:i/>
        </w:rPr>
        <w:t xml:space="preserve">M. </w:t>
      </w:r>
      <w:proofErr w:type="spellStart"/>
      <w:r w:rsidR="00CE3EBA">
        <w:rPr>
          <w:i/>
        </w:rPr>
        <w:t>diffusa</w:t>
      </w:r>
      <w:proofErr w:type="spellEnd"/>
      <w:r w:rsidR="00CE3EBA">
        <w:t xml:space="preserve">, </w:t>
      </w:r>
      <w:r w:rsidR="00CE3EBA">
        <w:rPr>
          <w:i/>
        </w:rPr>
        <w:t xml:space="preserve">M. </w:t>
      </w:r>
      <w:proofErr w:type="spellStart"/>
      <w:r w:rsidR="00CE3EBA">
        <w:rPr>
          <w:i/>
        </w:rPr>
        <w:t>colensoi</w:t>
      </w:r>
      <w:proofErr w:type="spellEnd"/>
      <w:r w:rsidR="00CE3EBA">
        <w:t xml:space="preserve">, and </w:t>
      </w:r>
      <w:r w:rsidR="00CE3EBA">
        <w:rPr>
          <w:i/>
        </w:rPr>
        <w:t xml:space="preserve">M. </w:t>
      </w:r>
      <w:proofErr w:type="spellStart"/>
      <w:r w:rsidR="00CE3EBA">
        <w:rPr>
          <w:i/>
        </w:rPr>
        <w:t>fulgens</w:t>
      </w:r>
      <w:proofErr w:type="spellEnd"/>
      <w:r w:rsidR="00CE3EBA">
        <w:t xml:space="preserve">, and the </w:t>
      </w:r>
      <w:r w:rsidR="00813030">
        <w:t xml:space="preserve">two </w:t>
      </w:r>
      <w:r w:rsidR="00CE3EBA">
        <w:t>large tree species</w:t>
      </w:r>
      <w:r w:rsidR="00A325F0">
        <w:t>,</w:t>
      </w:r>
      <w:r w:rsidR="00CE3EBA">
        <w:t xml:space="preserve"> </w:t>
      </w:r>
      <w:r w:rsidR="00CE3EBA">
        <w:rPr>
          <w:i/>
        </w:rPr>
        <w:t xml:space="preserve">M. </w:t>
      </w:r>
      <w:proofErr w:type="spellStart"/>
      <w:r w:rsidR="00CE3EBA">
        <w:rPr>
          <w:i/>
        </w:rPr>
        <w:t>robusta</w:t>
      </w:r>
      <w:proofErr w:type="spellEnd"/>
      <w:r w:rsidR="00CE3EBA">
        <w:t xml:space="preserve"> and </w:t>
      </w:r>
      <w:r w:rsidR="00CE3EBA">
        <w:rPr>
          <w:i/>
        </w:rPr>
        <w:t xml:space="preserve">M. </w:t>
      </w:r>
      <w:proofErr w:type="spellStart"/>
      <w:r w:rsidR="00A325F0">
        <w:rPr>
          <w:i/>
        </w:rPr>
        <w:t>excelsa</w:t>
      </w:r>
      <w:proofErr w:type="spellEnd"/>
      <w:r w:rsidR="00A325F0">
        <w:t>)</w:t>
      </w:r>
      <w:r w:rsidR="00CE3EBA">
        <w:t>.</w:t>
      </w:r>
      <w:r w:rsidR="005F62F6">
        <w:t xml:space="preserve"> </w:t>
      </w:r>
      <w:r>
        <w:t xml:space="preserve">Two distinct clades are recovered in the paraphyletic </w:t>
      </w:r>
      <w:r w:rsidRPr="00144477">
        <w:rPr>
          <w:i/>
        </w:rPr>
        <w:t xml:space="preserve">M. </w:t>
      </w:r>
      <w:proofErr w:type="spellStart"/>
      <w:r w:rsidRPr="00144477">
        <w:rPr>
          <w:i/>
        </w:rPr>
        <w:t>collina</w:t>
      </w:r>
      <w:proofErr w:type="spellEnd"/>
      <w:r w:rsidR="004E7BC6">
        <w:rPr>
          <w:i/>
        </w:rPr>
        <w:t xml:space="preserve"> </w:t>
      </w:r>
      <w:proofErr w:type="spellStart"/>
      <w:r w:rsidR="004E7BC6">
        <w:rPr>
          <w:i/>
        </w:rPr>
        <w:t>s.</w:t>
      </w:r>
      <w:r w:rsidR="008E2F83">
        <w:rPr>
          <w:i/>
        </w:rPr>
        <w:t>l</w:t>
      </w:r>
      <w:r w:rsidR="004E7BC6">
        <w:rPr>
          <w:i/>
        </w:rPr>
        <w:t>.</w:t>
      </w:r>
      <w:proofErr w:type="spellEnd"/>
      <w:r>
        <w:t>, one from French Polynesia</w:t>
      </w:r>
      <w:r w:rsidR="004E7BC6">
        <w:t xml:space="preserve"> (Marquesas, Tahiti)</w:t>
      </w:r>
      <w:r>
        <w:t xml:space="preserve"> from where the species was described, and </w:t>
      </w:r>
      <w:r w:rsidR="004E7BC6">
        <w:t xml:space="preserve">one </w:t>
      </w:r>
      <w:r>
        <w:t>from Fiji, Samoa, Vanuatu</w:t>
      </w:r>
      <w:r w:rsidR="008E5795">
        <w:t xml:space="preserve">, </w:t>
      </w:r>
      <w:r w:rsidR="008E2F83">
        <w:t xml:space="preserve">which is </w:t>
      </w:r>
      <w:r w:rsidR="00186679">
        <w:t xml:space="preserve">now recognized </w:t>
      </w:r>
      <w:r w:rsidR="008E2F83">
        <w:t xml:space="preserve">as </w:t>
      </w:r>
      <w:r w:rsidRPr="00144477">
        <w:rPr>
          <w:i/>
        </w:rPr>
        <w:t>M.</w:t>
      </w:r>
      <w:r w:rsidR="00186679">
        <w:rPr>
          <w:i/>
        </w:rPr>
        <w:t xml:space="preserve"> </w:t>
      </w:r>
      <w:proofErr w:type="spellStart"/>
      <w:r w:rsidR="00186679">
        <w:rPr>
          <w:i/>
        </w:rPr>
        <w:lastRenderedPageBreak/>
        <w:t>v</w:t>
      </w:r>
      <w:r w:rsidRPr="00144477">
        <w:rPr>
          <w:i/>
        </w:rPr>
        <w:t>itiensis</w:t>
      </w:r>
      <w:proofErr w:type="spellEnd"/>
      <w:r w:rsidR="005F7582" w:rsidRPr="005F7582">
        <w:t xml:space="preserve"> </w:t>
      </w:r>
      <w:r w:rsidR="005F7582">
        <w:fldChar w:fldCharType="begin"/>
      </w:r>
      <w:r w:rsidR="00FF0099">
        <w:instrText xml:space="preserve"> ADDIN EN.CITE &lt;EndNote&gt;&lt;Cite&gt;&lt;Author&gt;Pillon&lt;/Author&gt;&lt;Year&gt;2015&lt;/Year&gt;&lt;RecNum&gt;2319&lt;/RecNum&gt;&lt;DisplayText&gt;(Pillon et al. 2015)&lt;/DisplayText&gt;&lt;record&gt;&lt;rec-number&gt;2319&lt;/rec-number&gt;&lt;foreign-keys&gt;&lt;key app="EN" db-id="d9252dt58ae5w2e5vadxxtxuf0vx2aexda92" timestamp="1498594860"&gt;2319&lt;/key&gt;&lt;key app="ENWeb" db-id=""&gt;0&lt;/key&gt;&lt;/foreign-keys&gt;&lt;ref-type name="Journal Article"&gt;17&lt;/ref-type&gt;&lt;contributors&gt;&lt;authors&gt;&lt;author&gt;Pillon, Yohan&lt;/author&gt;&lt;author&gt;Lucas, Eve&lt;/author&gt;&lt;author&gt;Johansen, Jennifer B.&lt;/author&gt;&lt;author&gt;Sakishima, Tomoko&lt;/author&gt;&lt;author&gt;Hall, Brian&lt;/author&gt;&lt;author&gt;Geib, Scott M.&lt;/author&gt;&lt;author&gt;Stacy, Elizabeth A.&lt;/author&gt;&lt;/authors&gt;&lt;/contributors&gt;&lt;titles&gt;&lt;title&gt;&lt;style face="normal" font="default" size="100%"&gt;An expanded &lt;/style&gt;&lt;style face="italic" font="default" size="100%"&gt;Metrosideros&lt;/style&gt;&lt;style face="normal" font="default" size="100%"&gt; (Myrtaceae) to include &lt;/style&gt;&lt;style face="italic" font="default" size="100%"&gt;Carpolepis&lt;/style&gt;&lt;style face="normal" font="default" size="100%"&gt; and &lt;/style&gt;&lt;style face="italic" font="default" size="100%"&gt;Tepualia&lt;/style&gt;&lt;style face="normal" font="default" size="100%"&gt; based on nuclear genes&lt;/style&gt;&lt;/title&gt;&lt;secondary-title&gt;Systematic Botany&lt;/secondary-title&gt;&lt;/titles&gt;&lt;periodical&gt;&lt;full-title&gt;Systematic Botany&lt;/full-title&gt;&lt;abbr-1&gt;Syst Bot&lt;/abbr-1&gt;&lt;/periodical&gt;&lt;pages&gt;782-790&lt;/pages&gt;&lt;volume&gt;40&lt;/volume&gt;&lt;number&gt;3&lt;/number&gt;&lt;dates&gt;&lt;year&gt;2015&lt;/year&gt;&lt;/dates&gt;&lt;isbn&gt;03636445&amp;#xD;15482324&lt;/isbn&gt;&lt;urls&gt;&lt;/urls&gt;&lt;electronic-resource-num&gt;10.1600/036364415x689249&lt;/electronic-resource-num&gt;&lt;/record&gt;&lt;/Cite&gt;&lt;/EndNote&gt;</w:instrText>
      </w:r>
      <w:r w:rsidR="005F7582">
        <w:fldChar w:fldCharType="separate"/>
      </w:r>
      <w:r w:rsidR="000D30CF">
        <w:rPr>
          <w:noProof/>
        </w:rPr>
        <w:t>(Pillon et al. 2015)</w:t>
      </w:r>
      <w:r w:rsidR="005F7582">
        <w:fldChar w:fldCharType="end"/>
      </w:r>
      <w:r w:rsidRPr="005F7582">
        <w:t>.</w:t>
      </w:r>
      <w:r w:rsidR="00144477" w:rsidRPr="005F7582">
        <w:t xml:space="preserve"> </w:t>
      </w:r>
      <w:r>
        <w:t xml:space="preserve">Although our sampling of </w:t>
      </w:r>
      <w:r w:rsidRPr="00144477">
        <w:rPr>
          <w:i/>
        </w:rPr>
        <w:t xml:space="preserve">M. </w:t>
      </w:r>
      <w:proofErr w:type="spellStart"/>
      <w:r w:rsidRPr="00144477">
        <w:rPr>
          <w:i/>
        </w:rPr>
        <w:t>collina</w:t>
      </w:r>
      <w:proofErr w:type="spellEnd"/>
      <w:r>
        <w:t xml:space="preserve"> in French Polynesia is limited and does not include specimen</w:t>
      </w:r>
      <w:r w:rsidR="008E5795">
        <w:t>s</w:t>
      </w:r>
      <w:r>
        <w:t xml:space="preserve"> from the Austral Islands, we recovered the group as monophyletic</w:t>
      </w:r>
      <w:r w:rsidR="00CF16C2">
        <w:t xml:space="preserve">. This </w:t>
      </w:r>
      <w:r w:rsidR="009451D9">
        <w:t xml:space="preserve">result </w:t>
      </w:r>
      <w:r w:rsidR="00CF16C2">
        <w:t>does not support the hypothesis of a</w:t>
      </w:r>
      <w:r>
        <w:t xml:space="preserve"> dispersal from </w:t>
      </w:r>
      <w:r w:rsidR="00CE1926">
        <w:t xml:space="preserve">Hawaiʻi </w:t>
      </w:r>
      <w:r>
        <w:t>to the Marquesas</w:t>
      </w:r>
      <w:r w:rsidR="00144477">
        <w:t xml:space="preserve">, </w:t>
      </w:r>
      <w:r w:rsidR="001620BE">
        <w:t>a possibility</w:t>
      </w:r>
      <w:r w:rsidR="00186679">
        <w:t xml:space="preserve"> </w:t>
      </w:r>
      <w:r w:rsidR="00B6250B">
        <w:t xml:space="preserve">suggested </w:t>
      </w:r>
      <w:r w:rsidR="00144477">
        <w:t xml:space="preserve">previously </w:t>
      </w:r>
      <w:r w:rsidR="008E5795">
        <w:fldChar w:fldCharType="begin">
          <w:fldData xml:space="preserve">PEVuZE5vdGU+PENpdGU+PEF1dGhvcj5QZXJjeTwvQXV0aG9yPjxZZWFyPjIwMDg8L1llYXI+PFJl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</w:fldData>
        </w:fldChar>
      </w:r>
      <w:r w:rsidR="00FF0099">
        <w:instrText xml:space="preserve"> ADDIN EN.CITE </w:instrText>
      </w:r>
      <w:r w:rsidR="00FF0099">
        <w:fldChar w:fldCharType="begin">
          <w:fldData xml:space="preserve">PEVuZE5vdGU+PENpdGU+PEF1dGhvcj5QZXJjeTwvQXV0aG9yPjxZZWFyPjIwMDg8L1llYXI+PFJl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</w:fldData>
        </w:fldChar>
      </w:r>
      <w:r w:rsidR="00FF0099">
        <w:instrText xml:space="preserve"> ADDIN EN.CITE.DATA </w:instrText>
      </w:r>
      <w:r w:rsidR="00FF0099">
        <w:fldChar w:fldCharType="end"/>
      </w:r>
      <w:r w:rsidR="008E5795">
        <w:fldChar w:fldCharType="separate"/>
      </w:r>
      <w:r w:rsidR="000D30CF">
        <w:rPr>
          <w:noProof/>
        </w:rPr>
        <w:t>(Percy et al. 2008)</w:t>
      </w:r>
      <w:r w:rsidR="008E5795">
        <w:fldChar w:fldCharType="end"/>
      </w:r>
      <w:r w:rsidR="00CF16C2">
        <w:t xml:space="preserve">. </w:t>
      </w:r>
      <w:r w:rsidR="006704F7">
        <w:t>Instead, t</w:t>
      </w:r>
      <w:r w:rsidR="006B5FD4">
        <w:t>he resulting</w:t>
      </w:r>
      <w:r w:rsidR="00CF16C2">
        <w:t xml:space="preserve"> tree topology</w:t>
      </w:r>
      <w:r w:rsidR="007F6A35">
        <w:t xml:space="preserve"> is consistent with</w:t>
      </w:r>
      <w:r w:rsidR="00CF16C2">
        <w:t xml:space="preserve"> French Polynesia serv</w:t>
      </w:r>
      <w:r w:rsidR="007F6A35">
        <w:t>ing</w:t>
      </w:r>
      <w:r w:rsidR="00CF16C2">
        <w:t xml:space="preserve"> as </w:t>
      </w:r>
      <w:r w:rsidR="00B6250B">
        <w:t xml:space="preserve">a </w:t>
      </w:r>
      <w:r w:rsidR="00CF16C2">
        <w:t xml:space="preserve">stepping stone between the </w:t>
      </w:r>
      <w:r w:rsidR="00331EE5">
        <w:t>Western</w:t>
      </w:r>
      <w:r w:rsidR="005C3FD1">
        <w:t xml:space="preserve"> </w:t>
      </w:r>
      <w:r w:rsidR="00CF16C2">
        <w:t xml:space="preserve">Pacific and the </w:t>
      </w:r>
      <w:r w:rsidR="00A3207A">
        <w:t>Hawaiian Islands</w:t>
      </w:r>
      <w:r w:rsidR="008E5795">
        <w:t xml:space="preserve"> for </w:t>
      </w:r>
      <w:r w:rsidR="007F6A35" w:rsidRPr="006653B9">
        <w:rPr>
          <w:i/>
        </w:rPr>
        <w:t>Metrosideros</w:t>
      </w:r>
      <w:r w:rsidR="007F6A35">
        <w:t xml:space="preserve"> </w:t>
      </w:r>
      <w:r w:rsidR="006653B9">
        <w:fldChar w:fldCharType="begin">
          <w:fldData xml:space="preserve">PEVuZE5vdGU+PENpdGU+PEF1dGhvcj5XcmlnaHQ8L0F1dGhvcj48WWVhcj4yMDAwPC9ZZWFyPjxS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</w:fldData>
        </w:fldChar>
      </w:r>
      <w:r w:rsidR="00FF0099">
        <w:instrText xml:space="preserve"> ADDIN EN.CITE </w:instrText>
      </w:r>
      <w:r w:rsidR="00FF0099">
        <w:fldChar w:fldCharType="begin">
          <w:fldData xml:space="preserve">PEVuZE5vdGU+PENpdGU+PEF1dGhvcj5XcmlnaHQ8L0F1dGhvcj48WWVhcj4yMDAwPC9ZZWFyPjxS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</w:fldData>
        </w:fldChar>
      </w:r>
      <w:r w:rsidR="00FF0099">
        <w:instrText xml:space="preserve"> ADDIN EN.CITE.DATA </w:instrText>
      </w:r>
      <w:r w:rsidR="00FF0099">
        <w:fldChar w:fldCharType="end"/>
      </w:r>
      <w:r w:rsidR="006653B9">
        <w:fldChar w:fldCharType="separate"/>
      </w:r>
      <w:r w:rsidR="000D30CF">
        <w:rPr>
          <w:noProof/>
        </w:rPr>
        <w:t>(Percy et al. 2008; Wright et al. 2000; Wright et al. 2001)</w:t>
      </w:r>
      <w:r w:rsidR="006653B9">
        <w:fldChar w:fldCharType="end"/>
      </w:r>
      <w:r w:rsidR="006653B9">
        <w:t>. O</w:t>
      </w:r>
      <w:r w:rsidR="00CF16C2">
        <w:t xml:space="preserve">ur data do not </w:t>
      </w:r>
      <w:r w:rsidR="00F372A8">
        <w:t xml:space="preserve">distinguish between </w:t>
      </w:r>
      <w:r w:rsidR="007F6A35">
        <w:t xml:space="preserve">the </w:t>
      </w:r>
      <w:r w:rsidR="00F372A8">
        <w:t xml:space="preserve">islands </w:t>
      </w:r>
      <w:r w:rsidR="007F6A35">
        <w:t>of</w:t>
      </w:r>
      <w:r w:rsidR="00F372A8">
        <w:t xml:space="preserve"> French Polynesia, </w:t>
      </w:r>
      <w:r w:rsidR="007F6A35">
        <w:t xml:space="preserve">however, </w:t>
      </w:r>
      <w:r w:rsidR="00F372A8">
        <w:t xml:space="preserve">so we are unable to pinpoint </w:t>
      </w:r>
      <w:r w:rsidR="00CF16C2">
        <w:t xml:space="preserve">their last stop before crossing the </w:t>
      </w:r>
      <w:r w:rsidR="00B6250B">
        <w:t>e</w:t>
      </w:r>
      <w:r w:rsidR="00CF16C2">
        <w:t>quator.</w:t>
      </w:r>
      <w:r w:rsidR="006653B9">
        <w:t xml:space="preserve"> Furthermore, the close relationships between </w:t>
      </w:r>
      <w:r w:rsidR="006653B9">
        <w:rPr>
          <w:i/>
        </w:rPr>
        <w:t xml:space="preserve">M. </w:t>
      </w:r>
      <w:proofErr w:type="spellStart"/>
      <w:r w:rsidR="006653B9">
        <w:rPr>
          <w:i/>
        </w:rPr>
        <w:t>excelsa</w:t>
      </w:r>
      <w:proofErr w:type="spellEnd"/>
      <w:r w:rsidR="006653B9" w:rsidRPr="006653B9">
        <w:t>/</w:t>
      </w:r>
      <w:r w:rsidR="006653B9">
        <w:rPr>
          <w:i/>
        </w:rPr>
        <w:t xml:space="preserve">M. </w:t>
      </w:r>
      <w:proofErr w:type="spellStart"/>
      <w:r w:rsidR="006653B9">
        <w:rPr>
          <w:i/>
        </w:rPr>
        <w:t>robusta</w:t>
      </w:r>
      <w:proofErr w:type="spellEnd"/>
      <w:r w:rsidR="006653B9">
        <w:t xml:space="preserve"> (New Zealand) and species in </w:t>
      </w:r>
      <w:r w:rsidR="00DF7BEC">
        <w:t xml:space="preserve">eastern </w:t>
      </w:r>
      <w:r w:rsidR="006653B9">
        <w:t>Melanesia/Polynesia/Hawai</w:t>
      </w:r>
      <w:r w:rsidR="00FE3497">
        <w:t>ʻ</w:t>
      </w:r>
      <w:r w:rsidR="006653B9">
        <w:t xml:space="preserve">i </w:t>
      </w:r>
      <w:r w:rsidR="00FE0449">
        <w:t xml:space="preserve">may </w:t>
      </w:r>
      <w:r w:rsidR="0070326A">
        <w:t>suggest</w:t>
      </w:r>
      <w:r w:rsidR="006653B9">
        <w:t xml:space="preserve"> a New Zealand origin for </w:t>
      </w:r>
      <w:r w:rsidR="005B4FB6">
        <w:t xml:space="preserve">the latter lineages, consistent with the conclusions of </w:t>
      </w:r>
      <w:r w:rsidR="006653B9">
        <w:fldChar w:fldCharType="begin"/>
      </w:r>
      <w:r w:rsidR="00FF0099">
        <w:instrText xml:space="preserve"> ADDIN EN.CITE &lt;EndNote&gt;&lt;Cite AuthorYear="1"&gt;&lt;Author&gt;Wright&lt;/Author&gt;&lt;Year&gt;2000&lt;/Year&gt;&lt;RecNum&gt;2791&lt;/RecNum&gt;&lt;DisplayText&gt;Wright et al. (2000)&lt;/DisplayText&gt;&lt;record&gt;&lt;rec-number&gt;2791&lt;/rec-number&gt;&lt;foreign-keys&gt;&lt;key app="EN" db-id="d9252dt58ae5w2e5vadxxtxuf0vx2aexda92" timestamp="1537292090"&gt;2791&lt;/key&gt;&lt;key app="ENWeb" db-id=""&gt;0&lt;/key&gt;&lt;/foreign-keys&gt;&lt;ref-type name="Journal Article"&gt;17&lt;/ref-type&gt;&lt;contributors&gt;&lt;authors&gt;&lt;author&gt;Wright, S. D.&lt;/author&gt;&lt;author&gt;Yong, C. G.&lt;/author&gt;&lt;author&gt;Dawson, J. W.&lt;/author&gt;&lt;author&gt;Whittaker, D. J.&lt;/author&gt;&lt;author&gt;Gardner, R. C.&lt;/author&gt;&lt;/authors&gt;&lt;/contributors&gt;&lt;titles&gt;&lt;title&gt;&lt;style face="normal" font="default" size="100%"&gt;Riding the ice age El Nino? Pacific biogeography and evolution of &lt;/style&gt;&lt;style face="italic" font="default" size="100%"&gt;Metrosideros&lt;/style&gt;&lt;style face="normal" font="default" size="100%"&gt; subg. &lt;/style&gt;&lt;style face="italic" font="default" size="100%"&gt;Metrosideros&lt;/style&gt;&lt;style face="normal" font="default" size="100%"&gt; (Myrtaceae) inferred from nuclear ribosomal DNA&lt;/style&gt;&lt;/title&gt;&lt;secondary-title&gt;Proceedings of the National Academy of Sciences&lt;/secondary-title&gt;&lt;/titles&gt;&lt;periodical&gt;&lt;full-title&gt;Proceedings of the National Academy of Sciences&lt;/full-title&gt;&lt;abbr-1&gt;Proc Natl Acad Sci U S A&lt;/abbr-1&gt;&lt;/periodical&gt;&lt;pages&gt;4118-4123&lt;/pages&gt;&lt;volume&gt;97&lt;/volume&gt;&lt;number&gt;8&lt;/number&gt;&lt;dates&gt;&lt;year&gt;2000&lt;/year&gt;&lt;/dates&gt;&lt;isbn&gt;0027-8424&amp;#xD;1091-6490&lt;/isbn&gt;&lt;urls&gt;&lt;/urls&gt;&lt;electronic-resource-num&gt;10.1073/pnas.050351197&lt;/electronic-resource-num&gt;&lt;/record&gt;&lt;/Cite&gt;&lt;/EndNote&gt;</w:instrText>
      </w:r>
      <w:r w:rsidR="006653B9">
        <w:fldChar w:fldCharType="separate"/>
      </w:r>
      <w:r w:rsidR="006653B9">
        <w:rPr>
          <w:noProof/>
        </w:rPr>
        <w:t>Wright et al. (2000)</w:t>
      </w:r>
      <w:r w:rsidR="006653B9">
        <w:fldChar w:fldCharType="end"/>
      </w:r>
      <w:r w:rsidR="006653B9">
        <w:t xml:space="preserve"> </w:t>
      </w:r>
      <w:r w:rsidR="005B4FB6">
        <w:t xml:space="preserve">and </w:t>
      </w:r>
      <w:r w:rsidR="006653B9">
        <w:fldChar w:fldCharType="begin"/>
      </w:r>
      <w:r w:rsidR="00FF0099">
        <w:instrText xml:space="preserve"> ADDIN EN.CITE &lt;EndNote&gt;&lt;Cite AuthorYear="1"&gt;&lt;Author&gt;Wright&lt;/Author&gt;&lt;Year&gt;2001&lt;/Year&gt;&lt;RecNum&gt;2869&lt;/RecNum&gt;&lt;DisplayText&gt;Wright et al. (2001)&lt;/DisplayText&gt;&lt;record&gt;&lt;rec-number&gt;2869&lt;/rec-number&gt;&lt;foreign-keys&gt;&lt;key app="EN" db-id="d9252dt58ae5w2e5vadxxtxuf0vx2aexda92" timestamp="1542731058"&gt;2869&lt;/key&gt;&lt;key app="ENWeb" db-id=""&gt;0&lt;/key&gt;&lt;/foreign-keys&gt;&lt;ref-type name="Journal Article"&gt;17&lt;/ref-type&gt;&lt;contributors&gt;&lt;authors&gt;&lt;author&gt;Wright, S. D.&lt;/author&gt;&lt;author&gt;Yong, C. G.&lt;/author&gt;&lt;author&gt;Wichman, S. R.&lt;/author&gt;&lt;author&gt;Dawson, J. W.&lt;/author&gt;&lt;author&gt;Gardner, R. C.&lt;/author&gt;&lt;/authors&gt;&lt;/contributors&gt;&lt;titles&gt;&lt;title&gt;&lt;style face="normal" font="default" size="100%"&gt;Stepping stones to Hawaii: a trans-equatorial dispersal pathway for &lt;/style&gt;&lt;style face="italic" font="default" size="100%"&gt;Metrosideros&lt;/style&gt;&lt;style face="normal" font="default" size="100%"&gt; (Myrtaceae) inferred from nrDNA (ITS+ETS)&lt;/style&gt;&lt;/title&gt;&lt;secondary-title&gt;Journal of Biogeography&lt;/secondary-title&gt;&lt;/titles&gt;&lt;periodical&gt;&lt;full-title&gt;Journal of Biogeography&lt;/full-title&gt;&lt;abbr-1&gt;J Biogeogr&lt;/abbr-1&gt;&lt;/periodical&gt;&lt;pages&gt;769-774&lt;/pages&gt;&lt;volume&gt;28&lt;/volume&gt;&lt;dates&gt;&lt;year&gt;2001&lt;/year&gt;&lt;/dates&gt;&lt;urls&gt;&lt;/urls&gt;&lt;/record&gt;&lt;/Cite&gt;&lt;/EndNote&gt;</w:instrText>
      </w:r>
      <w:r w:rsidR="006653B9">
        <w:fldChar w:fldCharType="separate"/>
      </w:r>
      <w:r w:rsidR="006653B9">
        <w:rPr>
          <w:noProof/>
        </w:rPr>
        <w:t>Wright et al. (2001)</w:t>
      </w:r>
      <w:r w:rsidR="006653B9">
        <w:fldChar w:fldCharType="end"/>
      </w:r>
      <w:r w:rsidR="005B4FB6">
        <w:t>.</w:t>
      </w:r>
      <w:r w:rsidR="008E5795">
        <w:t xml:space="preserve"> </w:t>
      </w:r>
      <w:proofErr w:type="spellStart"/>
      <w:r w:rsidR="006B5FD4" w:rsidRPr="00235AF0">
        <w:rPr>
          <w:i/>
        </w:rPr>
        <w:t>Metro</w:t>
      </w:r>
      <w:r w:rsidR="006B5FD4">
        <w:rPr>
          <w:i/>
        </w:rPr>
        <w:t>s</w:t>
      </w:r>
      <w:r w:rsidR="006B5FD4" w:rsidRPr="00235AF0">
        <w:rPr>
          <w:i/>
        </w:rPr>
        <w:t>i</w:t>
      </w:r>
      <w:r w:rsidR="006B5FD4">
        <w:rPr>
          <w:i/>
        </w:rPr>
        <w:t>d</w:t>
      </w:r>
      <w:r w:rsidR="006B5FD4" w:rsidRPr="00235AF0">
        <w:rPr>
          <w:i/>
        </w:rPr>
        <w:t>eros</w:t>
      </w:r>
      <w:proofErr w:type="spellEnd"/>
      <w:r w:rsidR="006B5FD4" w:rsidRPr="00235AF0">
        <w:rPr>
          <w:i/>
        </w:rPr>
        <w:t xml:space="preserve"> </w:t>
      </w:r>
      <w:proofErr w:type="spellStart"/>
      <w:r w:rsidR="006B5FD4" w:rsidRPr="00235AF0">
        <w:rPr>
          <w:i/>
        </w:rPr>
        <w:t>vit</w:t>
      </w:r>
      <w:r w:rsidR="006B5FD4">
        <w:rPr>
          <w:i/>
        </w:rPr>
        <w:t>i</w:t>
      </w:r>
      <w:r w:rsidR="006B5FD4" w:rsidRPr="00235AF0">
        <w:rPr>
          <w:i/>
        </w:rPr>
        <w:t>ensis</w:t>
      </w:r>
      <w:proofErr w:type="spellEnd"/>
      <w:r w:rsidR="006B5FD4">
        <w:t xml:space="preserve"> was resolved into two strongly supported distinct clades, which could represent two different species, although morphological variation in this species is relatively limited</w:t>
      </w:r>
      <w:r w:rsidR="005F7582">
        <w:t xml:space="preserve"> </w:t>
      </w:r>
      <w:r w:rsidR="005F7582">
        <w:fldChar w:fldCharType="begin"/>
      </w:r>
      <w:r w:rsidR="00582F65">
        <w:instrText xml:space="preserve"> ADDIN EN.CITE &lt;EndNote&gt;&lt;Cite&gt;&lt;Author&gt;Pillon&lt;/Author&gt;&lt;Year&gt;2018&lt;/Year&gt;&lt;RecNum&gt;2934&lt;/RecNum&gt;&lt;DisplayText&gt;(Pillon 2018)&lt;/DisplayText&gt;&lt;record&gt;&lt;rec-number&gt;2934&lt;/rec-number&gt;&lt;foreign-keys&gt;&lt;key app="EN" db-id="d9252dt58ae5w2e5vadxxtxuf0vx2aexda92" timestamp="1552435723"&gt;2934&lt;/key&gt;&lt;/foreign-keys&gt;&lt;ref-type name="Journal Article"&gt;17&lt;/ref-type&gt;&lt;contributors&gt;&lt;authors&gt;&lt;author&gt;Pillon, Yohan&lt;/author&gt;&lt;/authors&gt;&lt;/contributors&gt;&lt;titles&gt;&lt;title&gt;&lt;style face="normal" font="default" size="100%"&gt;A new species of &lt;/style&gt;&lt;style face="italic" font="default" size="100%"&gt;Metrosideros&lt;/style&gt;&lt;style face="normal" font="default" size="100%"&gt; (Myrtaceae) from Vanuatu and notes on the genus&lt;/style&gt;&lt;/title&gt;&lt;secondary-title&gt;Phytotaxa&lt;/secondary-title&gt;&lt;/titles&gt;&lt;volume&gt;347&lt;/volume&gt;&lt;number&gt;2&lt;/number&gt;&lt;section&gt;197&lt;/section&gt;&lt;dates&gt;&lt;year&gt;2018&lt;/year&gt;&lt;/dates&gt;&lt;isbn&gt;1179-3163&amp;#xD;1179-3155&lt;/isbn&gt;&lt;urls&gt;&lt;/urls&gt;&lt;electronic-resource-num&gt;10.11646/phytotaxa.347.2.10&lt;/electronic-resource-num&gt;&lt;/record&gt;&lt;/Cite&gt;&lt;/EndNote&gt;</w:instrText>
      </w:r>
      <w:r w:rsidR="005F7582">
        <w:fldChar w:fldCharType="separate"/>
      </w:r>
      <w:r w:rsidR="000D30CF">
        <w:rPr>
          <w:noProof/>
        </w:rPr>
        <w:t>(Pillon 2018)</w:t>
      </w:r>
      <w:r w:rsidR="005F7582">
        <w:fldChar w:fldCharType="end"/>
      </w:r>
      <w:r w:rsidR="006B5FD4">
        <w:t xml:space="preserve">. </w:t>
      </w:r>
      <w:r w:rsidR="005F7582">
        <w:t>Within the Hawaiian Islands, we found no phylogenetic resolution among islands</w:t>
      </w:r>
      <w:r w:rsidR="000F450B">
        <w:t>, taxa, or leaf types (glabrous vs. pubescent)</w:t>
      </w:r>
      <w:r w:rsidR="005F7582">
        <w:t xml:space="preserve"> consistent with recent</w:t>
      </w:r>
      <w:r w:rsidR="000F450B">
        <w:t xml:space="preserve"> diversification of, and hybridization among, taxa</w:t>
      </w:r>
      <w:r w:rsidR="005F7582">
        <w:t xml:space="preserve">. </w:t>
      </w:r>
      <w:r w:rsidR="00A37934">
        <w:t xml:space="preserve">Weak </w:t>
      </w:r>
      <w:r w:rsidR="00C53C4A">
        <w:t>resolution</w:t>
      </w:r>
      <w:r w:rsidR="00A37934">
        <w:t xml:space="preserve"> at phylogenetic</w:t>
      </w:r>
      <w:r w:rsidR="00C463B5">
        <w:t>ally useful</w:t>
      </w:r>
      <w:r w:rsidR="00A37934">
        <w:t xml:space="preserve"> loci despite remarkable morphological diversification among taxa is common </w:t>
      </w:r>
      <w:r w:rsidR="005F4A2B">
        <w:t>among Hawaii</w:t>
      </w:r>
      <w:r w:rsidR="00CF2DBF">
        <w:t>’</w:t>
      </w:r>
      <w:r w:rsidR="005F4A2B">
        <w:t>s young</w:t>
      </w:r>
      <w:r w:rsidR="00A37934">
        <w:t xml:space="preserve"> plant lineages</w:t>
      </w:r>
      <w:r w:rsidR="005F7582">
        <w:t xml:space="preserve"> (e.g. </w:t>
      </w:r>
      <w:proofErr w:type="spellStart"/>
      <w:r w:rsidR="005F7582">
        <w:rPr>
          <w:i/>
        </w:rPr>
        <w:t>Tetramolopium</w:t>
      </w:r>
      <w:proofErr w:type="spellEnd"/>
      <w:r w:rsidR="00C27468">
        <w:t>:</w:t>
      </w:r>
      <w:r w:rsidR="005F7582">
        <w:t xml:space="preserve"> </w:t>
      </w:r>
      <w:r w:rsidR="005F7582">
        <w:fldChar w:fldCharType="begin"/>
      </w:r>
      <w:r w:rsidR="00FF0099">
        <w:instrText xml:space="preserve"> ADDIN EN.CITE &lt;EndNote&gt;&lt;Cite AuthorYear="1"&gt;&lt;Author&gt;Lowrey&lt;/Author&gt;&lt;Year&gt;2001&lt;/Year&gt;&lt;RecNum&gt;2935&lt;/RecNum&gt;&lt;DisplayText&gt;Lowrey et al. (2001)&lt;/DisplayText&gt;&lt;record&gt;&lt;rec-number&gt;2935&lt;/rec-number&gt;&lt;foreign-keys&gt;&lt;key app="EN" db-id="d9252dt58ae5w2e5vadxxtxuf0vx2aexda92" timestamp="1552436184"&gt;2935&lt;/key&gt;&lt;/foreign-keys&gt;&lt;ref-type name="Journal Article"&gt;17&lt;/ref-type&gt;&lt;contributors&gt;&lt;authors&gt;&lt;author&gt;Lowrey, T. K.&lt;/author&gt;&lt;author&gt;Quinn, C. J.&lt;/author&gt;&lt;author&gt;Taylor, R. K.&lt;/author&gt;&lt;author&gt;Chan, R.&lt;/author&gt;&lt;author&gt;Kimball, R. T.&lt;/author&gt;&lt;author&gt;De Nardi, J. C.&lt;/author&gt;&lt;/authors&gt;&lt;/contributors&gt;&lt;titles&gt;&lt;title&gt;&lt;style face="normal" font="default" size="100%"&gt;Molecular and morphological reassessment of relationships within the &lt;/style&gt;&lt;style face="italic" font="default" size="100%"&gt;Vittadinia&lt;/style&gt;&lt;style face="normal" font="default" size="100%"&gt; group of Astereae (Asteraceae)&lt;/style&gt;&lt;/title&gt;&lt;secondary-title&gt;American Journal of Botany&lt;/secondary-title&gt;&lt;/titles&gt;&lt;periodical&gt;&lt;full-title&gt;American Journal of Botany&lt;/full-title&gt;&lt;abbr-1&gt;Am J Bot&lt;/abbr-1&gt;&lt;/periodical&gt;&lt;pages&gt;1279-1289&lt;/pages&gt;&lt;volume&gt;88&lt;/volume&gt;&lt;number&gt;7&lt;/number&gt;&lt;dates&gt;&lt;year&gt;2001&lt;/year&gt;&lt;/dates&gt;&lt;urls&gt;&lt;/urls&gt;&lt;/record&gt;&lt;/Cite&gt;&lt;/EndNote&gt;</w:instrText>
      </w:r>
      <w:r w:rsidR="005F7582">
        <w:fldChar w:fldCharType="separate"/>
      </w:r>
      <w:r w:rsidR="005F7582">
        <w:rPr>
          <w:noProof/>
        </w:rPr>
        <w:t xml:space="preserve">Lowrey et al. </w:t>
      </w:r>
      <w:r w:rsidR="005F7582" w:rsidRPr="00CE2001">
        <w:rPr>
          <w:noProof/>
          <w:lang w:val="fr-FR"/>
        </w:rPr>
        <w:t>(2001)</w:t>
      </w:r>
      <w:r w:rsidR="005F7582">
        <w:fldChar w:fldCharType="end"/>
      </w:r>
      <w:r w:rsidR="005F7582" w:rsidRPr="00CE2001">
        <w:rPr>
          <w:lang w:val="fr-FR"/>
        </w:rPr>
        <w:t xml:space="preserve">, </w:t>
      </w:r>
      <w:r w:rsidR="005F7582" w:rsidRPr="00CE2001">
        <w:rPr>
          <w:i/>
          <w:lang w:val="fr-FR"/>
        </w:rPr>
        <w:t>Pittosporum</w:t>
      </w:r>
      <w:r w:rsidR="00C27468" w:rsidRPr="00CE2001">
        <w:rPr>
          <w:lang w:val="fr-FR"/>
        </w:rPr>
        <w:t>:</w:t>
      </w:r>
      <w:r w:rsidR="005F7582" w:rsidRPr="00CE2001">
        <w:rPr>
          <w:lang w:val="fr-FR"/>
        </w:rPr>
        <w:t xml:space="preserve"> </w:t>
      </w:r>
      <w:r w:rsidR="005F7582">
        <w:fldChar w:fldCharType="begin"/>
      </w:r>
      <w:r w:rsidR="00FF0099" w:rsidRPr="00455B1A">
        <w:rPr>
          <w:lang w:val="fr-FR"/>
        </w:rPr>
        <w:instrText xml:space="preserve"> ADDIN EN.CITE &lt;EndNote&gt;&lt;Cite AuthorYear="1"&gt;&lt;Author&gt;Gemmill&lt;/Author&gt;&lt;Year&gt;2002&lt;/Year&gt;&lt;RecNum&gt;2936&lt;/RecNum&gt;&lt;DisplayText&gt;Gemmill et al. (2002)&lt;/DisplayText&gt;&lt;record&gt;&lt;rec-number&gt;2936&lt;/rec-number&gt;&lt;foreign-keys&gt;&lt;key app="EN" db-id="d9252dt58ae5w2e5vadxxtxuf0vx2aexda92" timestamp="1552436314"&gt;2936&lt;/key&gt;&lt;/foreign-keys&gt;&lt;ref-type name="Journal Article"&gt;17&lt;/ref-type&gt;&lt;contributors&gt;&lt;authors&gt;&lt;author&gt;Gemmill, C. E.&lt;/author&gt;&lt;author&gt;Allan, G. J.&lt;/author&gt;&lt;author&gt;Wagner, W. L.&lt;/author&gt;&lt;author&gt;Zimmer, E. A.&lt;/author&gt;&lt;/authors&gt;&lt;/contributors&gt;&lt;auth-address&gt;Laboratory of Molecular Systematics, National Museum of Natural History, Smithsonian Institution, MRC 534, 4210 Silver Hill Road, Suitland, Maryland 20746, USA.&lt;/auth-address&gt;&lt;titles&gt;&lt;title&gt;&lt;style face="normal" font="default" size="100%"&gt;Evolution of insular Pacific &lt;/style&gt;&lt;style face="italic" font="default" size="100%"&gt;Pittosporum&lt;/style&gt;&lt;style face="normal" font="default" size="100%"&gt; (Pittosporaceae): origin of the Hawaiian radiation&lt;/style&gt;&lt;/title&gt;&lt;secondary-title&gt;Molecular Phylogenetics and Evolution&lt;/secondary-title&gt;&lt;/titles&gt;&lt;periodical&gt;&lt;full-title&gt;Molecular Phylogenetics and Evolution&lt;/full-title&gt;&lt;abbr-1&gt;Mol Phylogenet Evol&lt;/abbr-1&gt;&lt;/periodical&gt;&lt;pages&gt;31-42&lt;/pages&gt;&lt;volume&gt;22&lt;/volume&gt;&lt;number&gt;1&lt;/number&gt;&lt;edition&gt;2002/02/14&lt;/edition&gt;&lt;keywords&gt;&lt;keyword&gt;Base Sequence&lt;/keyword&gt;&lt;keyword&gt;DNA, Plant/genetics&lt;/keyword&gt;&lt;keyword&gt;DNA, Ribosomal Spacer/genetics&lt;/keyword&gt;&lt;keyword&gt;Evolution, Molecular&lt;/keyword&gt;&lt;keyword&gt;Hawaii&lt;/keyword&gt;&lt;keyword&gt;Magnoliopsida/classification/*genetics&lt;/keyword&gt;&lt;keyword&gt;Phylogeny&lt;/keyword&gt;&lt;keyword&gt;Species Specificity&lt;/keyword&gt;&lt;/keywords&gt;&lt;dates&gt;&lt;year&gt;2002&lt;/year&gt;&lt;pub-dates&gt;&lt;date&gt;Jan&lt;/date&gt;&lt;/pub-dates&gt;&lt;/dates&gt;&lt;isbn&gt;1055-7903 (Print)&amp;#xD;1055-7903 (Linking)&lt;/isbn&gt;&lt;accession-num&gt;11796027&lt;/accession-num&gt;&lt;urls&gt;&lt;related-urls&gt;&lt;url&gt;https://www.ncbi.nlm.nih.gov/pubmed/11796027&lt;/url&gt;&lt;/related-urls&gt;&lt;/urls&gt;&lt;electronic-resource-num&gt;10.1006/mpev.2001.1019&lt;/electronic-resource-num&gt;&lt;/record&gt;&lt;/Cite&gt;&lt;/EndNote&gt;</w:instrText>
      </w:r>
      <w:r w:rsidR="005F7582">
        <w:fldChar w:fldCharType="separate"/>
      </w:r>
      <w:r w:rsidR="005F7582" w:rsidRPr="00CE2001">
        <w:rPr>
          <w:noProof/>
          <w:lang w:val="fr-FR"/>
        </w:rPr>
        <w:t>Gemmill et al. (2002)</w:t>
      </w:r>
      <w:r w:rsidR="005F7582">
        <w:fldChar w:fldCharType="end"/>
      </w:r>
      <w:r w:rsidR="005F7582" w:rsidRPr="00CE2001">
        <w:rPr>
          <w:lang w:val="fr-FR"/>
        </w:rPr>
        <w:t xml:space="preserve">, </w:t>
      </w:r>
      <w:proofErr w:type="spellStart"/>
      <w:r w:rsidR="005F7582" w:rsidRPr="00CE2001">
        <w:rPr>
          <w:i/>
          <w:lang w:val="fr-FR"/>
        </w:rPr>
        <w:t>Psychotria</w:t>
      </w:r>
      <w:proofErr w:type="spellEnd"/>
      <w:r w:rsidR="00C27468" w:rsidRPr="00CE2001">
        <w:rPr>
          <w:lang w:val="fr-FR"/>
        </w:rPr>
        <w:t>:</w:t>
      </w:r>
      <w:r w:rsidR="005F7582" w:rsidRPr="00CE2001">
        <w:rPr>
          <w:lang w:val="fr-FR"/>
        </w:rPr>
        <w:t xml:space="preserve"> </w:t>
      </w:r>
      <w:r w:rsidR="005F7582">
        <w:fldChar w:fldCharType="begin"/>
      </w:r>
      <w:r w:rsidR="00FF0099" w:rsidRPr="00455B1A">
        <w:rPr>
          <w:lang w:val="fr-FR"/>
        </w:rPr>
        <w:instrText xml:space="preserve"> ADDIN EN.CITE &lt;EndNote&gt;&lt;Cite AuthorYear="1"&gt;&lt;Author&gt;Nepokroeff&lt;/Author&gt;&lt;Year&gt;2003&lt;/Year&gt;&lt;RecNum&gt;2937&lt;/RecNum&gt;&lt;DisplayText&gt;Nepokroeff et al. (2003)&lt;/DisplayText&gt;&lt;record&gt;&lt;rec-number&gt;2937&lt;/rec-number&gt;&lt;foreign-keys&gt;&lt;key app="EN" db-id="d9252dt58ae5w2e5vadxxtxuf0vx2aexda92" timestamp="1552436427"&gt;2937&lt;/key&gt;&lt;/foreign-keys&gt;&lt;ref-type name="Journal Article"&gt;17&lt;/ref-type&gt;&lt;contributors&gt;&lt;authors&gt;&lt;author&gt;Nepokroeff, Molly&lt;/author&gt;&lt;author&gt;Sytsma, Kenneth J.&lt;/author&gt;&lt;author&gt;Wagner, Warren L.&lt;/author&gt;&lt;author&gt;Zimmer, Elizabeth A.&lt;/author&gt;&lt;/authors&gt;&lt;/contributors&gt;&lt;titles&gt;&lt;title&gt;&lt;style face="normal" font="default" size="100%"&gt;Reconstructing Ancestral Patterns of Colonization and Dispersal in the Hawaiian Understory Tree Genus &lt;/style&gt;&lt;style face="italic" font="default" size="100%"&gt;Psychotria&lt;/style&gt;&lt;style face="normal" font="default" size="100%"&gt; (Rubiaceae): A Comparison of Parsimony and Likelihood Approaches&lt;/style&gt;&lt;/title&gt;&lt;secondary-title&gt;Systematic Biology&lt;/secondary-title&gt;&lt;/titles&gt;&lt;periodical&gt;&lt;full-title&gt;Systematic Biology&lt;/full-title&gt;&lt;abbr-1&gt;Syst Biol&lt;/abbr-1&gt;&lt;/periodical&gt;&lt;pages&gt;820-838&lt;/pages&gt;&lt;volume&gt;52&lt;/volume&gt;&lt;number&gt;6&lt;/number&gt;&lt;section&gt;820&lt;/section&gt;&lt;dates&gt;&lt;year&gt;2003&lt;/year&gt;&lt;/dates&gt;&lt;isbn&gt;1063-5157&amp;#xD;1076-836X&lt;/isbn&gt;&lt;urls&gt;&lt;/urls&gt;&lt;electronic-resource-num&gt;10.1080/10635150390251072&lt;/electronic-resource-num&gt;&lt;/record&gt;&lt;/Cite&gt;&lt;/EndNote&gt;</w:instrText>
      </w:r>
      <w:r w:rsidR="005F7582">
        <w:fldChar w:fldCharType="separate"/>
      </w:r>
      <w:r w:rsidR="00A86738" w:rsidRPr="00455B1A">
        <w:rPr>
          <w:noProof/>
          <w:lang w:val="fr-FR"/>
        </w:rPr>
        <w:t>Nepokroeff et al. (2003)</w:t>
      </w:r>
      <w:r w:rsidR="005F7582">
        <w:fldChar w:fldCharType="end"/>
      </w:r>
      <w:r w:rsidR="00A86738" w:rsidRPr="00455B1A">
        <w:rPr>
          <w:lang w:val="fr-FR"/>
        </w:rPr>
        <w:t xml:space="preserve"> and </w:t>
      </w:r>
      <w:r w:rsidR="00A86738">
        <w:fldChar w:fldCharType="begin"/>
      </w:r>
      <w:r w:rsidR="00FF0099" w:rsidRPr="00455B1A">
        <w:rPr>
          <w:lang w:val="fr-FR"/>
        </w:rPr>
        <w:instrText xml:space="preserve"> ADDIN EN.CITE &lt;EndNote&gt;&lt;Cite AuthorYear="1"&gt;&lt;Author&gt;Stallman&lt;/Author&gt;&lt;Year&gt;2019&lt;/Year&gt;&lt;RecNum&gt;3040&lt;/RecNum&gt;&lt;DisplayText&gt;Stallman et al. (2019)&lt;/DisplayText&gt;&lt;record&gt;&lt;rec-number&gt;3040&lt;/rec-number&gt;&lt;foreign-keys&gt;&lt;key app="EN" db-id="d9252dt58ae5w2e5vadxxtxuf0vx2aexda92" timestamp="1566924897"&gt;3040&lt;/key&gt;&lt;key app="ENWeb" db-id=""&gt;0&lt;/key&gt;&lt;/foreign-keys&gt;&lt;ref-type name="Journal Article"&gt;17&lt;/ref-type&gt;&lt;contributors&gt;&lt;authors&gt;&lt;author&gt;Stallman, Jeffery K.&lt;/author&gt;&lt;author&gt;Funk, Vicki A.&lt;/author&gt;&lt;author&gt;Price, Jonathan P.&lt;/author&gt;&lt;author&gt;Knope, Matthew L.&lt;/author&gt;&lt;/authors&gt;&lt;/contributors&gt;&lt;titles&gt;&lt;title&gt;DNA barcodes fail to accurately differentiate species in Hawaiian plant lineages&lt;/title&gt;&lt;secondary-title&gt;Botanical Journal of the Linnean Society&lt;/secondary-title&gt;&lt;/titles&gt;&lt;periodical&gt;&lt;full-title&gt;Botanical Journal of the Linnean Society&lt;/full-title&gt;&lt;abbr-1&gt;Bot J Linn Soc&lt;/abbr-1&gt;&lt;/periodical&gt;&lt;pages&gt;374-388&lt;/pages&gt;&lt;volume&gt;190&lt;/volume&gt;&lt;number&gt;4&lt;/number&gt;&lt;section&gt;374&lt;/section&gt;&lt;dates&gt;&lt;year&gt;2019&lt;/year&gt;&lt;/dates&gt;&lt;isbn&gt;0024-4074&amp;#xD;1095-8339&lt;/isbn&gt;&lt;urls&gt;&lt;/urls&gt;&lt;electronic-resource-num&gt;10.1093/botlinnean/boz024&lt;/electronic-resource-num&gt;&lt;/record&gt;&lt;/Cite&gt;&lt;/EndNote&gt;</w:instrText>
      </w:r>
      <w:r w:rsidR="00A86738">
        <w:fldChar w:fldCharType="separate"/>
      </w:r>
      <w:r w:rsidR="00A86738" w:rsidRPr="00455B1A">
        <w:rPr>
          <w:noProof/>
          <w:lang w:val="fr-FR"/>
        </w:rPr>
        <w:t xml:space="preserve">Stallman et al. </w:t>
      </w:r>
      <w:r w:rsidR="00A86738">
        <w:rPr>
          <w:noProof/>
        </w:rPr>
        <w:t>(2019)</w:t>
      </w:r>
      <w:r w:rsidR="00A86738">
        <w:fldChar w:fldCharType="end"/>
      </w:r>
      <w:r w:rsidR="005F7582" w:rsidRPr="00455B1A">
        <w:t>).</w:t>
      </w:r>
    </w:p>
    <w:p w14:paraId="30D74FBF" w14:textId="76C5D881" w:rsidR="006F7640" w:rsidRPr="00455B1A" w:rsidRDefault="006F7640">
      <w:pPr>
        <w:spacing w:line="480" w:lineRule="auto"/>
      </w:pPr>
    </w:p>
    <w:p w14:paraId="1F0FB3AB" w14:textId="71AC1F68" w:rsidR="00812981" w:rsidRPr="00455B1A" w:rsidRDefault="005B4B1D">
      <w:pPr>
        <w:spacing w:line="480" w:lineRule="auto"/>
        <w:rPr>
          <w:b/>
        </w:rPr>
      </w:pPr>
      <w:r w:rsidRPr="00455B1A">
        <w:rPr>
          <w:b/>
          <w:i/>
        </w:rPr>
        <w:t>Dating H</w:t>
      </w:r>
      <w:r w:rsidR="00812981" w:rsidRPr="00455B1A">
        <w:rPr>
          <w:b/>
          <w:i/>
        </w:rPr>
        <w:t xml:space="preserve">awaiian </w:t>
      </w:r>
      <w:proofErr w:type="spellStart"/>
      <w:r w:rsidR="00812981" w:rsidRPr="00455B1A">
        <w:rPr>
          <w:b/>
        </w:rPr>
        <w:t>Metrosideros</w:t>
      </w:r>
      <w:proofErr w:type="spellEnd"/>
    </w:p>
    <w:p w14:paraId="6666D4A1" w14:textId="1F81C961" w:rsidR="00361435" w:rsidRDefault="005B4B1D">
      <w:pPr>
        <w:tabs>
          <w:tab w:val="left" w:pos="720"/>
          <w:tab w:val="left" w:pos="3813"/>
        </w:tabs>
        <w:spacing w:line="480" w:lineRule="auto"/>
      </w:pPr>
      <w:r w:rsidRPr="00455B1A">
        <w:tab/>
      </w:r>
      <w:r>
        <w:t>Here</w:t>
      </w:r>
      <w:r w:rsidR="003F28AE">
        <w:t>,</w:t>
      </w:r>
      <w:r>
        <w:t xml:space="preserve"> we provide the most data-rich estimate of the timing of </w:t>
      </w:r>
      <w:r>
        <w:rPr>
          <w:i/>
        </w:rPr>
        <w:t>Metrosideros</w:t>
      </w:r>
      <w:r>
        <w:t xml:space="preserve"> colon</w:t>
      </w:r>
      <w:r w:rsidR="002F7E27">
        <w:t>ization of the Hawaiian Islands</w:t>
      </w:r>
      <w:r w:rsidR="00DA62F5">
        <w:t xml:space="preserve">, based on fossil calibration including new discoveries of </w:t>
      </w:r>
      <w:r w:rsidR="00DA62F5">
        <w:rPr>
          <w:i/>
        </w:rPr>
        <w:t xml:space="preserve">Metrosideros </w:t>
      </w:r>
      <w:r w:rsidR="00DA62F5">
        <w:lastRenderedPageBreak/>
        <w:t xml:space="preserve">fossils in Tasmania </w:t>
      </w:r>
      <w:r w:rsidR="00DA62F5">
        <w:fldChar w:fldCharType="begin">
          <w:fldData xml:space="preserve">PEVuZE5vdGU+PENpdGU+PEF1dGhvcj5UYXJyYW48L0F1dGhvcj48WWVhcj4yMDE2PC9ZZWFyPjxS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</w:fldData>
        </w:fldChar>
      </w:r>
      <w:r w:rsidR="00FF0099">
        <w:instrText xml:space="preserve"> ADDIN EN.CITE </w:instrText>
      </w:r>
      <w:r w:rsidR="00FF0099">
        <w:fldChar w:fldCharType="begin">
          <w:fldData xml:space="preserve">PEVuZE5vdGU+PENpdGU+PEF1dGhvcj5UYXJyYW48L0F1dGhvcj48WWVhcj4yMDE2PC9ZZWFyPjxS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</w:fldData>
        </w:fldChar>
      </w:r>
      <w:r w:rsidR="00FF0099">
        <w:instrText xml:space="preserve"> ADDIN EN.CITE.DATA </w:instrText>
      </w:r>
      <w:r w:rsidR="00FF0099">
        <w:fldChar w:fldCharType="end"/>
      </w:r>
      <w:r w:rsidR="00DA62F5">
        <w:fldChar w:fldCharType="separate"/>
      </w:r>
      <w:r w:rsidR="000D30CF">
        <w:rPr>
          <w:noProof/>
        </w:rPr>
        <w:t>(Tarran et al. 2016; Tarran et al. 2017)</w:t>
      </w:r>
      <w:r w:rsidR="00DA62F5">
        <w:fldChar w:fldCharType="end"/>
      </w:r>
      <w:r w:rsidR="00216FB5">
        <w:t xml:space="preserve">. </w:t>
      </w:r>
      <w:r w:rsidR="00B6250B">
        <w:t>Using</w:t>
      </w:r>
      <w:r w:rsidR="00361435">
        <w:t xml:space="preserve"> minimum mutation rates of ribosomal markers, </w:t>
      </w:r>
      <w:r w:rsidR="00361435">
        <w:fldChar w:fldCharType="begin"/>
      </w:r>
      <w:r w:rsidR="00FF0099">
        <w:instrText xml:space="preserve"> ADDIN EN.CITE &lt;EndNote&gt;&lt;Cite AuthorYear="1"&gt;&lt;Author&gt;Wright&lt;/Author&gt;&lt;Year&gt;2000&lt;/Year&gt;&lt;RecNum&gt;2791&lt;/RecNum&gt;&lt;DisplayText&gt;Wright et al. (2000)&lt;/DisplayText&gt;&lt;record&gt;&lt;rec-number&gt;2791&lt;/rec-number&gt;&lt;foreign-keys&gt;&lt;key app="EN" db-id="d9252dt58ae5w2e5vadxxtxuf0vx2aexda92" timestamp="1537292090"&gt;2791&lt;/key&gt;&lt;key app="ENWeb" db-id=""&gt;0&lt;/key&gt;&lt;/foreign-keys&gt;&lt;ref-type name="Journal Article"&gt;17&lt;/ref-type&gt;&lt;contributors&gt;&lt;authors&gt;&lt;author&gt;Wright, S. D.&lt;/author&gt;&lt;author&gt;Yong, C. G.&lt;/author&gt;&lt;author&gt;Dawson, J. W.&lt;/author&gt;&lt;author&gt;Whittaker, D. J.&lt;/author&gt;&lt;author&gt;Gardner, R. C.&lt;/author&gt;&lt;/authors&gt;&lt;/contributors&gt;&lt;titles&gt;&lt;title&gt;&lt;style face="normal" font="default" size="100%"&gt;Riding the ice age El Nino? Pacific biogeography and evolution of &lt;/style&gt;&lt;style face="italic" font="default" size="100%"&gt;Metrosideros&lt;/style&gt;&lt;style face="normal" font="default" size="100%"&gt; subg. &lt;/style&gt;&lt;style face="italic" font="default" size="100%"&gt;Metrosideros&lt;/style&gt;&lt;style face="normal" font="default" size="100%"&gt; (Myrtaceae) inferred from nuclear ribosomal DNA&lt;/style&gt;&lt;/title&gt;&lt;secondary-title&gt;Proceedings of the National Academy of Sciences&lt;/secondary-title&gt;&lt;/titles&gt;&lt;periodical&gt;&lt;full-title&gt;Proceedings of the National Academy of Sciences&lt;/full-title&gt;&lt;abbr-1&gt;Proc Natl Acad Sci U S A&lt;/abbr-1&gt;&lt;/periodical&gt;&lt;pages&gt;4118-4123&lt;/pages&gt;&lt;volume&gt;97&lt;/volume&gt;&lt;number&gt;8&lt;/number&gt;&lt;dates&gt;&lt;year&gt;2000&lt;/year&gt;&lt;/dates&gt;&lt;isbn&gt;0027-8424&amp;#xD;1091-6490&lt;/isbn&gt;&lt;urls&gt;&lt;/urls&gt;&lt;electronic-resource-num&gt;10.1073/pnas.050351197&lt;/electronic-resource-num&gt;&lt;/record&gt;&lt;/Cite&gt;&lt;/EndNote&gt;</w:instrText>
      </w:r>
      <w:r w:rsidR="00361435">
        <w:fldChar w:fldCharType="separate"/>
      </w:r>
      <w:r w:rsidR="00361435">
        <w:rPr>
          <w:noProof/>
        </w:rPr>
        <w:t>Wright et al. (2000)</w:t>
      </w:r>
      <w:r w:rsidR="00361435">
        <w:fldChar w:fldCharType="end"/>
      </w:r>
      <w:r w:rsidR="00361435">
        <w:t xml:space="preserve"> and </w:t>
      </w:r>
      <w:r w:rsidR="00361435">
        <w:fldChar w:fldCharType="begin"/>
      </w:r>
      <w:r w:rsidR="00FF0099">
        <w:instrText xml:space="preserve"> ADDIN EN.CITE &lt;EndNote&gt;&lt;Cite AuthorYear="1"&gt;&lt;Author&gt;Wright&lt;/Author&gt;&lt;Year&gt;2001&lt;/Year&gt;&lt;RecNum&gt;2869&lt;/RecNum&gt;&lt;DisplayText&gt;Wright et al. (2001)&lt;/DisplayText&gt;&lt;record&gt;&lt;rec-number&gt;2869&lt;/rec-number&gt;&lt;foreign-keys&gt;&lt;key app="EN" db-id="d9252dt58ae5w2e5vadxxtxuf0vx2aexda92" timestamp="1542731058"&gt;2869&lt;/key&gt;&lt;key app="ENWeb" db-id=""&gt;0&lt;/key&gt;&lt;/foreign-keys&gt;&lt;ref-type name="Journal Article"&gt;17&lt;/ref-type&gt;&lt;contributors&gt;&lt;authors&gt;&lt;author&gt;Wright, S. D.&lt;/author&gt;&lt;author&gt;Yong, C. G.&lt;/author&gt;&lt;author&gt;Wichman, S. R.&lt;/author&gt;&lt;author&gt;Dawson, J. W.&lt;/author&gt;&lt;author&gt;Gardner, R. C.&lt;/author&gt;&lt;/authors&gt;&lt;/contributors&gt;&lt;titles&gt;&lt;title&gt;&lt;style face="normal" font="default" size="100%"&gt;Stepping stones to Hawaii: a trans-equatorial dispersal pathway for &lt;/style&gt;&lt;style face="italic" font="default" size="100%"&gt;Metrosideros&lt;/style&gt;&lt;style face="normal" font="default" size="100%"&gt; (Myrtaceae) inferred from nrDNA (ITS+ETS)&lt;/style&gt;&lt;/title&gt;&lt;secondary-title&gt;Journal of Biogeography&lt;/secondary-title&gt;&lt;/titles&gt;&lt;periodical&gt;&lt;full-title&gt;Journal of Biogeography&lt;/full-title&gt;&lt;abbr-1&gt;J Biogeogr&lt;/abbr-1&gt;&lt;/periodical&gt;&lt;pages&gt;769-774&lt;/pages&gt;&lt;volume&gt;28&lt;/volume&gt;&lt;dates&gt;&lt;year&gt;2001&lt;/year&gt;&lt;/dates&gt;&lt;urls&gt;&lt;/urls&gt;&lt;/record&gt;&lt;/Cite&gt;&lt;/EndNote&gt;</w:instrText>
      </w:r>
      <w:r w:rsidR="00361435">
        <w:fldChar w:fldCharType="separate"/>
      </w:r>
      <w:r w:rsidR="00361435">
        <w:rPr>
          <w:noProof/>
        </w:rPr>
        <w:t>Wright et al. (2001)</w:t>
      </w:r>
      <w:r w:rsidR="00361435">
        <w:fldChar w:fldCharType="end"/>
      </w:r>
      <w:r w:rsidR="00361435">
        <w:t xml:space="preserve"> estimated an age of &lt;2 and 0.5-1 MYA, respectively, for this colonization. </w:t>
      </w:r>
      <w:r w:rsidR="00361435" w:rsidRPr="00216FB5">
        <w:fldChar w:fldCharType="begin">
          <w:fldData xml:space="preserve">PEVuZE5vdGU+PENpdGUgQXV0aG9yWWVhcj0iMSI+PEF1dGhvcj5QZXJjeTwvQXV0aG9yPjxZZWFy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</w:fldData>
        </w:fldChar>
      </w:r>
      <w:r w:rsidR="00FF0099">
        <w:instrText xml:space="preserve"> ADDIN EN.CITE </w:instrText>
      </w:r>
      <w:r w:rsidR="00FF0099">
        <w:fldChar w:fldCharType="begin">
          <w:fldData xml:space="preserve">PEVuZE5vdGU+PENpdGUgQXV0aG9yWWVhcj0iMSI+PEF1dGhvcj5QZXJjeTwvQXV0aG9yPjxZZWFy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</w:fldData>
        </w:fldChar>
      </w:r>
      <w:r w:rsidR="00FF0099">
        <w:instrText xml:space="preserve"> ADDIN EN.CITE.DATA </w:instrText>
      </w:r>
      <w:r w:rsidR="00FF0099">
        <w:fldChar w:fldCharType="end"/>
      </w:r>
      <w:r w:rsidR="00361435" w:rsidRPr="00216FB5">
        <w:fldChar w:fldCharType="separate"/>
      </w:r>
      <w:r w:rsidR="00361435">
        <w:rPr>
          <w:noProof/>
        </w:rPr>
        <w:t>Percy et al. (2008)</w:t>
      </w:r>
      <w:r w:rsidR="00361435" w:rsidRPr="00216FB5">
        <w:fldChar w:fldCharType="end"/>
      </w:r>
      <w:r w:rsidR="00361435">
        <w:t xml:space="preserve"> </w:t>
      </w:r>
      <w:r w:rsidR="00D00FC2">
        <w:t>presented an</w:t>
      </w:r>
      <w:r w:rsidR="00361435">
        <w:t xml:space="preserve"> older estimate</w:t>
      </w:r>
      <w:r w:rsidR="00D00FC2">
        <w:t xml:space="preserve"> (2.4-3.9 MYA)</w:t>
      </w:r>
      <w:r w:rsidR="00361435">
        <w:t xml:space="preserve"> </w:t>
      </w:r>
      <w:r w:rsidR="00D00FC2">
        <w:t>based on</w:t>
      </w:r>
      <w:r w:rsidR="00361435">
        <w:t xml:space="preserve"> </w:t>
      </w:r>
      <w:proofErr w:type="spellStart"/>
      <w:r w:rsidR="00DA62F5">
        <w:t>cpDNA</w:t>
      </w:r>
      <w:proofErr w:type="spellEnd"/>
      <w:r w:rsidR="00DA62F5">
        <w:t xml:space="preserve"> m</w:t>
      </w:r>
      <w:r w:rsidR="00361435">
        <w:t xml:space="preserve">arkers and island ages with wide confidence intervals </w:t>
      </w:r>
      <w:r w:rsidR="00D00FC2">
        <w:t>(</w:t>
      </w:r>
      <w:r w:rsidR="00361435">
        <w:t>1.4-6.3 MYA</w:t>
      </w:r>
      <w:r w:rsidR="00D00FC2">
        <w:t>)</w:t>
      </w:r>
      <w:r w:rsidR="00361435">
        <w:t xml:space="preserve">. Our estimate supports the older estimates of </w:t>
      </w:r>
      <w:r w:rsidR="00361435" w:rsidRPr="00216FB5">
        <w:fldChar w:fldCharType="begin">
          <w:fldData xml:space="preserve">PEVuZE5vdGU+PENpdGUgQXV0aG9yWWVhcj0iMSI+PEF1dGhvcj5QZXJjeTwvQXV0aG9yPjxZZWFy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</w:fldData>
        </w:fldChar>
      </w:r>
      <w:r w:rsidR="00FF0099">
        <w:instrText xml:space="preserve"> ADDIN EN.CITE </w:instrText>
      </w:r>
      <w:r w:rsidR="00FF0099">
        <w:fldChar w:fldCharType="begin">
          <w:fldData xml:space="preserve">PEVuZE5vdGU+PENpdGUgQXV0aG9yWWVhcj0iMSI+PEF1dGhvcj5QZXJjeTwvQXV0aG9yPjxZZWFy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</w:fldData>
        </w:fldChar>
      </w:r>
      <w:r w:rsidR="00FF0099">
        <w:instrText xml:space="preserve"> ADDIN EN.CITE.DATA </w:instrText>
      </w:r>
      <w:r w:rsidR="00FF0099">
        <w:fldChar w:fldCharType="end"/>
      </w:r>
      <w:r w:rsidR="00361435" w:rsidRPr="00216FB5">
        <w:fldChar w:fldCharType="separate"/>
      </w:r>
      <w:r w:rsidR="00361435">
        <w:rPr>
          <w:noProof/>
        </w:rPr>
        <w:t>Percy et al. (2008)</w:t>
      </w:r>
      <w:r w:rsidR="00361435" w:rsidRPr="00216FB5">
        <w:fldChar w:fldCharType="end"/>
      </w:r>
      <w:r w:rsidR="00361435">
        <w:t xml:space="preserve">, </w:t>
      </w:r>
      <w:r w:rsidR="00D00FC2">
        <w:t>but</w:t>
      </w:r>
      <w:r w:rsidR="00361435">
        <w:t xml:space="preserve"> narrows the range of this estimate substantially. </w:t>
      </w:r>
      <w:r w:rsidR="00DA62F5">
        <w:t>U</w:t>
      </w:r>
      <w:r w:rsidR="00D37F46">
        <w:t xml:space="preserve">nlike </w:t>
      </w:r>
      <w:r w:rsidR="00D37F46" w:rsidRPr="00216FB5">
        <w:fldChar w:fldCharType="begin">
          <w:fldData xml:space="preserve">PEVuZE5vdGU+PENpdGUgQXV0aG9yWWVhcj0iMSI+PEF1dGhvcj5QZXJjeTwvQXV0aG9yPjxZZWFy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</w:fldData>
        </w:fldChar>
      </w:r>
      <w:r w:rsidR="00FF0099">
        <w:instrText xml:space="preserve"> ADDIN EN.CITE </w:instrText>
      </w:r>
      <w:r w:rsidR="00FF0099">
        <w:fldChar w:fldCharType="begin">
          <w:fldData xml:space="preserve">PEVuZE5vdGU+PENpdGUgQXV0aG9yWWVhcj0iMSI+PEF1dGhvcj5QZXJjeTwvQXV0aG9yPjxZZWFy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</w:fldData>
        </w:fldChar>
      </w:r>
      <w:r w:rsidR="00FF0099">
        <w:instrText xml:space="preserve"> ADDIN EN.CITE.DATA </w:instrText>
      </w:r>
      <w:r w:rsidR="00FF0099">
        <w:fldChar w:fldCharType="end"/>
      </w:r>
      <w:r w:rsidR="00D37F46" w:rsidRPr="00216FB5">
        <w:fldChar w:fldCharType="separate"/>
      </w:r>
      <w:r w:rsidR="00D37F46">
        <w:rPr>
          <w:noProof/>
        </w:rPr>
        <w:t>Percy et al. (2008)</w:t>
      </w:r>
      <w:r w:rsidR="00D37F46" w:rsidRPr="00216FB5">
        <w:fldChar w:fldCharType="end"/>
      </w:r>
      <w:r w:rsidR="00D37F46">
        <w:t xml:space="preserve">, we did not find any phylogenetic structure corresponding to island progression, so cannot make iterative estimates of island colonization </w:t>
      </w:r>
      <w:r w:rsidR="000F450B">
        <w:t xml:space="preserve">times </w:t>
      </w:r>
      <w:r w:rsidR="00D37F46">
        <w:t xml:space="preserve">within the archipelago. </w:t>
      </w:r>
      <w:r w:rsidR="00DA62F5">
        <w:t xml:space="preserve">However, the presence of both </w:t>
      </w:r>
      <w:r w:rsidR="005B43B5">
        <w:t>Kauaʻi</w:t>
      </w:r>
      <w:r w:rsidR="00DA62F5">
        <w:t xml:space="preserve"> </w:t>
      </w:r>
      <w:r w:rsidR="00AF7A7F">
        <w:t>(5.1</w:t>
      </w:r>
      <w:r w:rsidR="00D00FC2">
        <w:t xml:space="preserve"> </w:t>
      </w:r>
      <w:r w:rsidR="00AF7A7F">
        <w:t xml:space="preserve">MYA) </w:t>
      </w:r>
      <w:r w:rsidR="00DA62F5">
        <w:t xml:space="preserve">and </w:t>
      </w:r>
      <w:r w:rsidR="005B43B5">
        <w:t>Oʻahu</w:t>
      </w:r>
      <w:r w:rsidR="00DA62F5">
        <w:t xml:space="preserve"> roughly 3 MYA </w:t>
      </w:r>
      <w:r w:rsidR="00202D8E">
        <w:fldChar w:fldCharType="begin">
          <w:fldData xml:space="preserve">PEVuZE5vdGU+PENpdGU+PEF1dGhvcj5QcmljZTwvQXV0aG9yPjxZZWFyPjIwMDI8L1llYXI+PFJl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</w:fldData>
        </w:fldChar>
      </w:r>
      <w:r w:rsidR="00FF0099">
        <w:instrText xml:space="preserve"> ADDIN EN.CITE </w:instrText>
      </w:r>
      <w:r w:rsidR="00FF0099">
        <w:fldChar w:fldCharType="begin">
          <w:fldData xml:space="preserve">PEVuZE5vdGU+PENpdGU+PEF1dGhvcj5QcmljZTwvQXV0aG9yPjxZZWFyPjIwMDI8L1llYXI+PFJl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</w:fldData>
        </w:fldChar>
      </w:r>
      <w:r w:rsidR="00FF0099">
        <w:instrText xml:space="preserve"> ADDIN EN.CITE.DATA </w:instrText>
      </w:r>
      <w:r w:rsidR="00FF0099">
        <w:fldChar w:fldCharType="end"/>
      </w:r>
      <w:r w:rsidR="00202D8E">
        <w:fldChar w:fldCharType="separate"/>
      </w:r>
      <w:r w:rsidR="000D30CF">
        <w:rPr>
          <w:noProof/>
        </w:rPr>
        <w:t>(Clague et al. 2009; Price and Clague 2002)</w:t>
      </w:r>
      <w:r w:rsidR="00202D8E">
        <w:fldChar w:fldCharType="end"/>
      </w:r>
      <w:r w:rsidR="00DA62F5">
        <w:t xml:space="preserve"> suggests that multiple islands were available for colonization when </w:t>
      </w:r>
      <w:r w:rsidR="00DA62F5">
        <w:rPr>
          <w:i/>
        </w:rPr>
        <w:t>Metrosideros</w:t>
      </w:r>
      <w:r w:rsidR="00DA62F5">
        <w:t xml:space="preserve"> arrived. </w:t>
      </w:r>
      <w:r w:rsidR="00DA62F5" w:rsidRPr="006F4F2C">
        <w:t xml:space="preserve">Given the exceptional </w:t>
      </w:r>
      <w:proofErr w:type="spellStart"/>
      <w:r w:rsidR="00DA62F5" w:rsidRPr="006F4F2C">
        <w:t>dispersability</w:t>
      </w:r>
      <w:proofErr w:type="spellEnd"/>
      <w:r w:rsidR="00F372A8">
        <w:t xml:space="preserve"> </w:t>
      </w:r>
      <w:r w:rsidR="00AF7A7F">
        <w:t xml:space="preserve">of </w:t>
      </w:r>
      <w:proofErr w:type="spellStart"/>
      <w:r w:rsidR="00C27468">
        <w:rPr>
          <w:i/>
        </w:rPr>
        <w:t>Metrosideros</w:t>
      </w:r>
      <w:proofErr w:type="spellEnd"/>
      <w:r w:rsidR="00AF7A7F">
        <w:t xml:space="preserve"> seeds </w:t>
      </w:r>
      <w:r w:rsidR="00F372A8">
        <w:fldChar w:fldCharType="begin"/>
      </w:r>
      <w:r w:rsidR="00FF0099">
        <w:instrText xml:space="preserve"> ADDIN EN.CITE &lt;EndNote&gt;&lt;Cite&gt;&lt;Author&gt;Drake&lt;/Author&gt;&lt;Year&gt;1992&lt;/Year&gt;&lt;RecNum&gt;2920&lt;/RecNum&gt;&lt;DisplayText&gt;(Drake 1992)&lt;/DisplayText&gt;&lt;record&gt;&lt;rec-number&gt;2920&lt;/rec-number&gt;&lt;foreign-keys&gt;&lt;key app="EN" db-id="d9252dt58ae5w2e5vadxxtxuf0vx2aexda92" timestamp="1551206420"&gt;2920&lt;/key&gt;&lt;key app="ENWeb" db-id=""&gt;0&lt;/key&gt;&lt;/foreign-keys&gt;&lt;ref-type name="Journal Article"&gt;17&lt;/ref-type&gt;&lt;contributors&gt;&lt;authors&gt;&lt;author&gt;Drake, D. R.&lt;/author&gt;&lt;/authors&gt;&lt;/contributors&gt;&lt;titles&gt;&lt;title&gt;&lt;style face="normal" font="default" size="100%"&gt;Seed dispersal of &lt;/style&gt;&lt;style face="italic" font="default" size="100%"&gt;Metrosideros polymorpha&lt;/style&gt;&lt;style face="normal" font="default" size="100%"&gt; (Myrtaceae): a pioneer tree of Hawaiian lava flows&lt;/style&gt;&lt;/title&gt;&lt;secondary-title&gt;American Journal of Botany&lt;/secondary-title&gt;&lt;/titles&gt;&lt;periodical&gt;&lt;full-title&gt;American Journal of Botany&lt;/full-title&gt;&lt;abbr-1&gt;Am J Bot&lt;/abbr-1&gt;&lt;/periodical&gt;&lt;pages&gt;1224-1228&lt;/pages&gt;&lt;volume&gt;79&lt;/volume&gt;&lt;number&gt;11&lt;/number&gt;&lt;dates&gt;&lt;year&gt;1992&lt;/year&gt;&lt;/dates&gt;&lt;urls&gt;&lt;/urls&gt;&lt;/record&gt;&lt;/Cite&gt;&lt;/EndNote&gt;</w:instrText>
      </w:r>
      <w:r w:rsidR="00F372A8">
        <w:fldChar w:fldCharType="separate"/>
      </w:r>
      <w:r w:rsidR="000D30CF">
        <w:rPr>
          <w:noProof/>
        </w:rPr>
        <w:t>(Drake 1992)</w:t>
      </w:r>
      <w:r w:rsidR="00F372A8">
        <w:fldChar w:fldCharType="end"/>
      </w:r>
      <w:r w:rsidR="00DA62F5" w:rsidRPr="006F4F2C">
        <w:t xml:space="preserve">, spread to the second island was likely rapid following establishment on the first. </w:t>
      </w:r>
      <w:r w:rsidR="000F450B">
        <w:t>Such a scenario</w:t>
      </w:r>
      <w:r w:rsidR="00DA62F5" w:rsidRPr="006F4F2C">
        <w:t xml:space="preserve"> may help to explain the high variation observed on these islands relative to that on the younger islands in terms of </w:t>
      </w:r>
      <w:proofErr w:type="spellStart"/>
      <w:r w:rsidR="00DA62F5" w:rsidRPr="006F4F2C">
        <w:t>cpDNA</w:t>
      </w:r>
      <w:proofErr w:type="spellEnd"/>
      <w:r w:rsidR="00DA62F5" w:rsidRPr="006F4F2C">
        <w:t xml:space="preserve"> haplotype diversity</w:t>
      </w:r>
      <w:r w:rsidR="000F450B">
        <w:t xml:space="preserve"> (</w:t>
      </w:r>
      <w:proofErr w:type="spellStart"/>
      <w:r w:rsidR="000F450B">
        <w:t>Kaua</w:t>
      </w:r>
      <w:r w:rsidR="00ED2066">
        <w:t>ʻ</w:t>
      </w:r>
      <w:r w:rsidR="000F450B">
        <w:t>i</w:t>
      </w:r>
      <w:proofErr w:type="spellEnd"/>
      <w:r w:rsidR="000F450B">
        <w:t>)</w:t>
      </w:r>
      <w:r w:rsidR="00DA62F5" w:rsidRPr="006F4F2C">
        <w:t xml:space="preserve"> </w:t>
      </w:r>
      <w:r w:rsidR="00DA62F5" w:rsidRPr="00216FB5">
        <w:fldChar w:fldCharType="begin">
          <w:fldData xml:space="preserve">PEVuZE5vdGU+PENpdGU+PEF1dGhvcj5QZXJjeTwvQXV0aG9yPjxZZWFyPjIwMDg8L1llYXI+PFJl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</w:fldData>
        </w:fldChar>
      </w:r>
      <w:r w:rsidR="00FF0099">
        <w:instrText xml:space="preserve"> ADDIN EN.CITE </w:instrText>
      </w:r>
      <w:r w:rsidR="00FF0099">
        <w:fldChar w:fldCharType="begin">
          <w:fldData xml:space="preserve">PEVuZE5vdGU+PENpdGU+PEF1dGhvcj5QZXJjeTwvQXV0aG9yPjxZZWFyPjIwMDg8L1llYXI+PFJl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</w:fldData>
        </w:fldChar>
      </w:r>
      <w:r w:rsidR="00FF0099">
        <w:instrText xml:space="preserve"> ADDIN EN.CITE.DATA </w:instrText>
      </w:r>
      <w:r w:rsidR="00FF0099">
        <w:fldChar w:fldCharType="end"/>
      </w:r>
      <w:r w:rsidR="00DA62F5" w:rsidRPr="00216FB5">
        <w:fldChar w:fldCharType="separate"/>
      </w:r>
      <w:r w:rsidR="000D30CF">
        <w:rPr>
          <w:noProof/>
        </w:rPr>
        <w:t>(Percy et al. 2008)</w:t>
      </w:r>
      <w:r w:rsidR="00DA62F5" w:rsidRPr="00216FB5">
        <w:fldChar w:fldCharType="end"/>
      </w:r>
      <w:r w:rsidR="005F4A2B">
        <w:t>,</w:t>
      </w:r>
      <w:r w:rsidR="00DA62F5" w:rsidRPr="006F4F2C">
        <w:t xml:space="preserve"> morphology</w:t>
      </w:r>
      <w:r w:rsidR="000F450B">
        <w:t xml:space="preserve"> (O</w:t>
      </w:r>
      <w:r w:rsidR="00ED2066">
        <w:t>ʻ</w:t>
      </w:r>
      <w:r w:rsidR="000F450B">
        <w:t>ahu)</w:t>
      </w:r>
      <w:r w:rsidR="00C27468">
        <w:t xml:space="preserve"> </w:t>
      </w:r>
      <w:r w:rsidR="00C27468">
        <w:fldChar w:fldCharType="begin"/>
      </w:r>
      <w:r w:rsidR="00FF0099">
        <w:instrText xml:space="preserve"> ADDIN EN.CITE &lt;EndNote&gt;&lt;Cite&gt;&lt;Author&gt;Sur&lt;/Author&gt;&lt;Year&gt;2018&lt;/Year&gt;&lt;RecNum&gt;2871&lt;/RecNum&gt;&lt;DisplayText&gt;(Sur et al. 2018)&lt;/DisplayText&gt;&lt;record&gt;&lt;rec-number&gt;2871&lt;/rec-number&gt;&lt;foreign-keys&gt;&lt;key app="EN" db-id="d9252dt58ae5w2e5vadxxtxuf0vx2aexda92" timestamp="1542731583"&gt;2871&lt;/key&gt;&lt;key app="ENWeb" db-id=""&gt;0&lt;/key&gt;&lt;/foreign-keys&gt;&lt;ref-type name="Journal Article"&gt;17&lt;/ref-type&gt;&lt;contributors&gt;&lt;authors&gt;&lt;author&gt;Sur, Gary L.&lt;/author&gt;&lt;author&gt;Keating, Richard&lt;/author&gt;&lt;author&gt;Snow, Neil&lt;/author&gt;&lt;author&gt;Stacy, Elizabeth A.&lt;/author&gt;&lt;/authors&gt;&lt;/contributors&gt;&lt;titles&gt;&lt;title&gt;&lt;style face="normal" font="default" size="100%"&gt;Leaf Micromorphology Aids Taxonomic Delineation within the Hypervariable Genus &lt;/style&gt;&lt;style face="italic" font="default" size="100%"&gt;Metrosideros&lt;/style&gt;&lt;style face="normal" font="default" size="100%"&gt; (Myrtaceae) on O‘ahu&lt;/style&gt;&lt;/title&gt;&lt;secondary-title&gt;Pacific Science&lt;/secondary-title&gt;&lt;/titles&gt;&lt;periodical&gt;&lt;full-title&gt;Pacific Science&lt;/full-title&gt;&lt;abbr-1&gt;Pac Sci&lt;/abbr-1&gt;&lt;/periodical&gt;&lt;pages&gt;345-361&lt;/pages&gt;&lt;volume&gt;72&lt;/volume&gt;&lt;number&gt;3&lt;/number&gt;&lt;section&gt;345&lt;/section&gt;&lt;dates&gt;&lt;year&gt;2018&lt;/year&gt;&lt;/dates&gt;&lt;isbn&gt;0030-8870&amp;#xD;1534-6188&lt;/isbn&gt;&lt;urls&gt;&lt;/urls&gt;&lt;electronic-resource-num&gt;10.2984/72.3.6&lt;/electronic-resource-num&gt;&lt;/record&gt;&lt;/Cite&gt;&lt;/EndNote&gt;</w:instrText>
      </w:r>
      <w:r w:rsidR="00C27468">
        <w:fldChar w:fldCharType="separate"/>
      </w:r>
      <w:r w:rsidR="000D30CF">
        <w:rPr>
          <w:noProof/>
        </w:rPr>
        <w:t>(Sur et al. 2018)</w:t>
      </w:r>
      <w:r w:rsidR="00C27468">
        <w:fldChar w:fldCharType="end"/>
      </w:r>
      <w:r w:rsidR="00C27468">
        <w:t>,</w:t>
      </w:r>
      <w:r w:rsidR="00DA62F5" w:rsidRPr="006F4F2C">
        <w:t xml:space="preserve"> and nuclear microsatellites</w:t>
      </w:r>
      <w:r w:rsidR="00DA62F5" w:rsidRPr="00DA62F5">
        <w:t xml:space="preserve"> </w:t>
      </w:r>
      <w:r w:rsidR="000F450B">
        <w:t>(O</w:t>
      </w:r>
      <w:r w:rsidR="00ED2066">
        <w:t>ʻ</w:t>
      </w:r>
      <w:r w:rsidR="000F450B">
        <w:t>ahu)</w:t>
      </w:r>
      <w:r w:rsidR="00DA7E06">
        <w:t xml:space="preserve"> </w:t>
      </w:r>
      <w:r w:rsidR="00DA7E06">
        <w:fldChar w:fldCharType="begin"/>
      </w:r>
      <w:r w:rsidR="00DA7E06">
        <w:instrText xml:space="preserve"> ADDIN EN.CITE &lt;EndNote&gt;&lt;Cite&gt;&lt;Author&gt;Stacy&lt;/Author&gt;&lt;Year&gt;2019&lt;/Year&gt;&lt;RecNum&gt;3039&lt;/RecNum&gt;&lt;DisplayText&gt;(Stacy and Sakishima 2019)&lt;/DisplayText&gt;&lt;record&gt;&lt;rec-number&gt;3039&lt;/rec-number&gt;&lt;foreign-keys&gt;&lt;key app="EN" db-id="d9252dt58ae5w2e5vadxxtxuf0vx2aexda92" timestamp="1566923986"&gt;3039&lt;/key&gt;&lt;key app="ENWeb" db-id=""&gt;0&lt;/key&gt;&lt;/foreign-keys&gt;&lt;ref-type name="Journal Article"&gt;17&lt;/ref-type&gt;&lt;contributors&gt;&lt;authors&gt;&lt;author&gt;Stacy, Elizabeth Ann&lt;/author&gt;&lt;author&gt;Sakishima, Tomoko&lt;/author&gt;&lt;/authors&gt;&lt;/contributors&gt;&lt;titles&gt;&lt;title&gt;&lt;style face="normal" font="default" size="100%"&gt;Phylogeography of the highly dispersible landscape‐dominant woody species complex, &lt;/style&gt;&lt;style face="italic" font="default" size="100%"&gt;Metrosideros&lt;/style&gt;&lt;style face="normal" font="default" size="100%"&gt;, in Hawaii&lt;/style&gt;&lt;/title&gt;&lt;secondary-title&gt;Journal of Biogeography&lt;/secondary-title&gt;&lt;/titles&gt;&lt;periodical&gt;&lt;full-title&gt;Journal of Biogeography&lt;/full-title&gt;&lt;abbr-1&gt;J Biogeogr&lt;/abbr-1&gt;&lt;/periodical&gt;&lt;dates&gt;&lt;year&gt;2019&lt;/year&gt;&lt;/dates&gt;&lt;isbn&gt;0305-0270&amp;#xD;1365-2699&lt;/isbn&gt;&lt;urls&gt;&lt;/urls&gt;&lt;electronic-resource-num&gt;10.1111/jbi.13650&lt;/electronic-resource-num&gt;&lt;/record&gt;&lt;/Cite&gt;&lt;/EndNote&gt;</w:instrText>
      </w:r>
      <w:r w:rsidR="00DA7E06">
        <w:fldChar w:fldCharType="separate"/>
      </w:r>
      <w:r w:rsidR="00DA7E06">
        <w:rPr>
          <w:noProof/>
        </w:rPr>
        <w:t>(Stacy and Sakishima 2019)</w:t>
      </w:r>
      <w:r w:rsidR="00DA7E06">
        <w:fldChar w:fldCharType="end"/>
      </w:r>
      <w:r w:rsidR="00DA62F5" w:rsidRPr="006F4F2C">
        <w:t>.</w:t>
      </w:r>
      <w:r w:rsidR="00DA62F5">
        <w:t xml:space="preserve"> However, th</w:t>
      </w:r>
      <w:r w:rsidR="000F450B">
        <w:t xml:space="preserve">ese observations </w:t>
      </w:r>
      <w:r w:rsidR="00DA62F5">
        <w:t>conflict with</w:t>
      </w:r>
      <w:r w:rsidR="000F450B">
        <w:t xml:space="preserve"> observation</w:t>
      </w:r>
      <w:r w:rsidR="00DA62F5">
        <w:t xml:space="preserve"> </w:t>
      </w:r>
      <w:r w:rsidR="000F450B">
        <w:t>in the present study</w:t>
      </w:r>
      <w:r w:rsidR="000F450B" w:rsidDel="000F450B">
        <w:t xml:space="preserve"> </w:t>
      </w:r>
      <w:r w:rsidR="000F450B">
        <w:t>of</w:t>
      </w:r>
      <w:r w:rsidR="00DA62F5">
        <w:t xml:space="preserve"> slightly lower nucleotide diversity </w:t>
      </w:r>
      <w:r w:rsidR="000F450B">
        <w:t>o</w:t>
      </w:r>
      <w:r w:rsidR="00DA62F5">
        <w:t xml:space="preserve">n </w:t>
      </w:r>
      <w:r w:rsidR="005B43B5">
        <w:t>Kauaʻi</w:t>
      </w:r>
      <w:r w:rsidR="006852B9">
        <w:t xml:space="preserve"> </w:t>
      </w:r>
      <w:r w:rsidR="000F450B">
        <w:t>relative to all other islands</w:t>
      </w:r>
      <w:r w:rsidR="006852B9">
        <w:t xml:space="preserve">. </w:t>
      </w:r>
      <w:r w:rsidR="005B43B5">
        <w:t>Kauai</w:t>
      </w:r>
      <w:r w:rsidR="00CF2DBF">
        <w:t>’</w:t>
      </w:r>
      <w:r w:rsidR="006852B9">
        <w:t>s lower diversity at</w:t>
      </w:r>
      <w:r w:rsidR="000F450B">
        <w:t xml:space="preserve"> low-copy</w:t>
      </w:r>
      <w:r w:rsidR="006852B9">
        <w:t xml:space="preserve"> nuclear </w:t>
      </w:r>
      <w:r w:rsidR="000F450B">
        <w:t>genes</w:t>
      </w:r>
      <w:r w:rsidR="006852B9">
        <w:t xml:space="preserve"> may stem from a low</w:t>
      </w:r>
      <w:r w:rsidR="00B7663A">
        <w:t>er</w:t>
      </w:r>
      <w:r w:rsidR="006852B9">
        <w:t xml:space="preserve"> number of taxa/morpho</w:t>
      </w:r>
      <w:r w:rsidR="000F450B">
        <w:t>types</w:t>
      </w:r>
      <w:r w:rsidR="006852B9">
        <w:t xml:space="preserve"> sampled from </w:t>
      </w:r>
      <w:r w:rsidR="005F4A2B">
        <w:t>this island</w:t>
      </w:r>
      <w:r w:rsidR="00B7663A">
        <w:t xml:space="preserve"> compared to other </w:t>
      </w:r>
      <w:r w:rsidR="006852B9">
        <w:t>island</w:t>
      </w:r>
      <w:r w:rsidR="00B7663A">
        <w:t xml:space="preserve">s (Table </w:t>
      </w:r>
      <w:r w:rsidR="00821F18">
        <w:t>2</w:t>
      </w:r>
      <w:r w:rsidR="00B7663A">
        <w:t>), but Maui also had relatively few taxa sampled and did not have reduced diversity</w:t>
      </w:r>
      <w:r w:rsidR="00202D8E">
        <w:t xml:space="preserve">, supporting the trend of higher </w:t>
      </w:r>
      <w:r w:rsidR="00B6250B">
        <w:t xml:space="preserve">genetic </w:t>
      </w:r>
      <w:r w:rsidR="00202D8E">
        <w:t xml:space="preserve">diversity on </w:t>
      </w:r>
      <w:r w:rsidR="00B6250B">
        <w:t xml:space="preserve">the </w:t>
      </w:r>
      <w:r w:rsidR="00202D8E">
        <w:t>intermediate</w:t>
      </w:r>
      <w:r w:rsidR="00B6250B">
        <w:t>-aged</w:t>
      </w:r>
      <w:r w:rsidR="00202D8E">
        <w:t xml:space="preserve"> </w:t>
      </w:r>
      <w:r w:rsidR="00B6250B">
        <w:t>Hawaiian I</w:t>
      </w:r>
      <w:r w:rsidR="00202D8E">
        <w:t xml:space="preserve">slands </w:t>
      </w:r>
      <w:r w:rsidR="00202D8E">
        <w:fldChar w:fldCharType="begin"/>
      </w:r>
      <w:r w:rsidR="00FF0099">
        <w:instrText xml:space="preserve"> ADDIN EN.CITE &lt;EndNote&gt;&lt;Cite&gt;&lt;Author&gt;Gillespie&lt;/Author&gt;&lt;Year&gt;2010&lt;/Year&gt;&lt;RecNum&gt;2908&lt;/RecNum&gt;&lt;DisplayText&gt;(Gillespie and Baldwin 2010; Stacy and Sakishima 2019)&lt;/DisplayText&gt;&lt;record&gt;&lt;rec-number&gt;2908&lt;/rec-number&gt;&lt;foreign-keys&gt;&lt;key app="EN" db-id="d9252dt58ae5w2e5vadxxtxuf0vx2aexda92" timestamp="1550794842"&gt;2908&lt;/key&gt;&lt;/foreign-keys&gt;&lt;ref-type name="Book Section"&gt;5&lt;/ref-type&gt;&lt;contributors&gt;&lt;authors&gt;&lt;author&gt;Gillespie, R. G.&lt;/author&gt;&lt;author&gt;Baldwin, B. G.&lt;/author&gt;&lt;/authors&gt;&lt;secondary-authors&gt;&lt;author&gt;Losos, J. B.&lt;/author&gt;&lt;author&gt;Ricklefs, R. E.&lt;/author&gt;&lt;/secondary-authors&gt;&lt;/contributors&gt;&lt;titles&gt;&lt;title&gt;Island biogeography of remote archipelagoes&lt;/title&gt;&lt;secondary-title&gt;The Theory of Island Biogeography revisited&lt;/secondary-title&gt;&lt;/titles&gt;&lt;dates&gt;&lt;year&gt;2010&lt;/year&gt;&lt;/dates&gt;&lt;pub-location&gt;Princeton&lt;/pub-location&gt;&lt;publisher&gt;Princeton University Press&lt;/publisher&gt;&lt;urls&gt;&lt;/urls&gt;&lt;/record&gt;&lt;/Cite&gt;&lt;Cite&gt;&lt;Author&gt;Stacy&lt;/Author&gt;&lt;Year&gt;2019&lt;/Year&gt;&lt;RecNum&gt;3039&lt;/RecNum&gt;&lt;record&gt;&lt;rec-number&gt;3039&lt;/rec-number&gt;&lt;foreign-keys&gt;&lt;key app="EN" db-id="d9252dt58ae5w2e5vadxxtxuf0vx2aexda92" timestamp="1566923986"&gt;3039&lt;/key&gt;&lt;key app="ENWeb" db-id=""&gt;0&lt;/key&gt;&lt;/foreign-keys&gt;&lt;ref-type name="Journal Article"&gt;17&lt;/ref-type&gt;&lt;contributors&gt;&lt;authors&gt;&lt;author&gt;Stacy, Elizabeth Ann&lt;/author&gt;&lt;author&gt;Sakishima, Tomoko&lt;/author&gt;&lt;/authors&gt;&lt;/contributors&gt;&lt;titles&gt;&lt;title&gt;&lt;style face="normal" font="default" size="100%"&gt;Phylogeography of the highly dispersible landscape‐dominant woody species complex, &lt;/style&gt;&lt;style face="italic" font="default" size="100%"&gt;Metrosideros&lt;/style&gt;&lt;style face="normal" font="default" size="100%"&gt;, in Hawaii&lt;/style&gt;&lt;/title&gt;&lt;secondary-title&gt;Journal of Biogeography&lt;/secondary-title&gt;&lt;/titles&gt;&lt;periodical&gt;&lt;full-title&gt;Journal of Biogeography&lt;/full-title&gt;&lt;abbr-1&gt;J Biogeogr&lt;/abbr-1&gt;&lt;/periodical&gt;&lt;dates&gt;&lt;year&gt;2019&lt;/year&gt;&lt;/dates&gt;&lt;isbn&gt;0305-0270&amp;#xD;1365-2699&lt;/isbn&gt;&lt;urls&gt;&lt;/urls&gt;&lt;electronic-resource-num&gt;10.1111/jbi.13650&lt;/electronic-resource-num&gt;&lt;/record&gt;&lt;/Cite&gt;&lt;/EndNote&gt;</w:instrText>
      </w:r>
      <w:r w:rsidR="00202D8E">
        <w:fldChar w:fldCharType="separate"/>
      </w:r>
      <w:r w:rsidR="00AC015A">
        <w:rPr>
          <w:noProof/>
        </w:rPr>
        <w:t>(Gillespie and Baldwin 2010; Stacy and Sakishima 2019)</w:t>
      </w:r>
      <w:r w:rsidR="00202D8E">
        <w:fldChar w:fldCharType="end"/>
      </w:r>
      <w:r w:rsidR="00B7663A">
        <w:t xml:space="preserve">. </w:t>
      </w:r>
      <w:r w:rsidR="00B6250B">
        <w:t>I</w:t>
      </w:r>
      <w:r w:rsidR="00DA62F5" w:rsidRPr="006F4F2C">
        <w:t xml:space="preserve">f colonization of </w:t>
      </w:r>
      <w:r w:rsidR="005B43B5">
        <w:t>Kauaʻi</w:t>
      </w:r>
      <w:r w:rsidR="00DA62F5" w:rsidRPr="006F4F2C">
        <w:t xml:space="preserve"> and </w:t>
      </w:r>
      <w:r w:rsidR="005B43B5">
        <w:t>Oʻahu</w:t>
      </w:r>
      <w:r w:rsidR="00DA62F5" w:rsidRPr="006F4F2C">
        <w:t xml:space="preserve"> was near simultaneous, the disparate pattern of diversity at these markers on these islands may be associated with the contrasting environmental conditions around the time of colonization (post-shield-building phase </w:t>
      </w:r>
      <w:r w:rsidR="00DA62F5" w:rsidRPr="006F4F2C">
        <w:lastRenderedPageBreak/>
        <w:t xml:space="preserve">on </w:t>
      </w:r>
      <w:r w:rsidR="005B43B5">
        <w:t>Kauaʻi</w:t>
      </w:r>
      <w:r w:rsidR="00DA62F5" w:rsidRPr="006F4F2C">
        <w:t xml:space="preserve"> vs. shield-building phase on </w:t>
      </w:r>
      <w:r w:rsidR="005B43B5">
        <w:t>Oʻahu</w:t>
      </w:r>
      <w:r w:rsidR="00DA62F5" w:rsidRPr="006F4F2C">
        <w:t>)</w:t>
      </w:r>
      <w:r w:rsidR="00B7663A">
        <w:t xml:space="preserve">; i.e. </w:t>
      </w:r>
      <w:r w:rsidR="005B43B5">
        <w:t>Kauai</w:t>
      </w:r>
      <w:r w:rsidR="00CF2DBF">
        <w:t>’</w:t>
      </w:r>
      <w:r w:rsidR="00F86814">
        <w:t xml:space="preserve">s </w:t>
      </w:r>
      <w:r w:rsidR="00B6250B">
        <w:t xml:space="preserve">relatively </w:t>
      </w:r>
      <w:r w:rsidR="00B7663A">
        <w:t xml:space="preserve">higher </w:t>
      </w:r>
      <w:proofErr w:type="spellStart"/>
      <w:r w:rsidR="00F86814">
        <w:t>chloroplastic</w:t>
      </w:r>
      <w:proofErr w:type="spellEnd"/>
      <w:r w:rsidR="00F86814">
        <w:t xml:space="preserve"> </w:t>
      </w:r>
      <w:r w:rsidR="00B7663A">
        <w:t xml:space="preserve">diversity and isolation by distance </w:t>
      </w:r>
      <w:r w:rsidR="00F86814">
        <w:t xml:space="preserve">may reflect slower evolution of these markers and a </w:t>
      </w:r>
      <w:r w:rsidR="00DA62F5" w:rsidRPr="006F4F2C">
        <w:t xml:space="preserve">longer history of </w:t>
      </w:r>
      <w:r w:rsidR="00DA62F5" w:rsidRPr="00004AE9">
        <w:rPr>
          <w:i/>
        </w:rPr>
        <w:t>Metrosideros</w:t>
      </w:r>
      <w:r w:rsidR="00DA62F5" w:rsidRPr="006F4F2C">
        <w:t xml:space="preserve"> on a highly dissected landscape there (somewhat limiting seed dispersa</w:t>
      </w:r>
      <w:r w:rsidR="00F86814">
        <w:t xml:space="preserve">l). </w:t>
      </w:r>
    </w:p>
    <w:p w14:paraId="641B5D2D" w14:textId="05DBE8AA" w:rsidR="00DC5467" w:rsidRDefault="00DC5467">
      <w:pPr>
        <w:spacing w:line="480" w:lineRule="auto"/>
        <w:ind w:firstLine="720"/>
      </w:pPr>
      <w:r>
        <w:t>W</w:t>
      </w:r>
      <w:r w:rsidR="00A325F0">
        <w:t xml:space="preserve">ithin </w:t>
      </w:r>
      <w:r w:rsidR="00ED2066">
        <w:t xml:space="preserve">the </w:t>
      </w:r>
      <w:r w:rsidR="00A325F0">
        <w:t>Hawaii</w:t>
      </w:r>
      <w:r w:rsidR="00ED2066">
        <w:t>an Islands</w:t>
      </w:r>
      <w:r w:rsidR="00A325F0">
        <w:t>, w</w:t>
      </w:r>
      <w:r>
        <w:t xml:space="preserve">e did not find any phylogenetic patterns consistent with the </w:t>
      </w:r>
      <w:r w:rsidR="00B6250B">
        <w:t>p</w:t>
      </w:r>
      <w:r>
        <w:t xml:space="preserve">rogression </w:t>
      </w:r>
      <w:r w:rsidR="00B6250B">
        <w:t>r</w:t>
      </w:r>
      <w:r>
        <w:t xml:space="preserve">ule </w:t>
      </w:r>
      <w:r>
        <w:fldChar w:fldCharType="begin"/>
      </w:r>
      <w:r w:rsidR="000D30CF">
        <w:instrText xml:space="preserve"> ADDIN EN.CITE &lt;EndNote&gt;&lt;Cite&gt;&lt;Author&gt;Wagner&lt;/Author&gt;&lt;Year&gt;1995&lt;/Year&gt;&lt;RecNum&gt;2870&lt;/RecNum&gt;&lt;DisplayText&gt;(Wagner and Funk 1995)&lt;/DisplayText&gt;&lt;record&gt;&lt;rec-number&gt;2870&lt;/rec-number&gt;&lt;foreign-keys&gt;&lt;key app="EN" db-id="d9252dt58ae5w2e5vadxxtxuf0vx2aexda92" timestamp="1542731460"&gt;2870&lt;/key&gt;&lt;/foreign-keys&gt;&lt;ref-type name="Book"&gt;6&lt;/ref-type&gt;&lt;contributors&gt;&lt;authors&gt;&lt;author&gt;Wagner, W. L.&lt;/author&gt;&lt;author&gt;Funk, V. A.&lt;/author&gt;&lt;/authors&gt;&lt;/contributors&gt;&lt;titles&gt;&lt;title&gt;Hawaiian biogeography: evolution on a hot spot archipelago&lt;/title&gt;&lt;/titles&gt;&lt;dates&gt;&lt;year&gt;1995&lt;/year&gt;&lt;/dates&gt;&lt;pub-location&gt;Washington DC&lt;/pub-location&gt;&lt;publisher&gt;Smithsonian Institution Press&lt;/publisher&gt;&lt;urls&gt;&lt;/urls&gt;&lt;/record&gt;&lt;/Cite&gt;&lt;/EndNote&gt;</w:instrText>
      </w:r>
      <w:r>
        <w:fldChar w:fldCharType="separate"/>
      </w:r>
      <w:r w:rsidR="000D30CF">
        <w:rPr>
          <w:noProof/>
        </w:rPr>
        <w:t>(Wagner and Funk 1995)</w:t>
      </w:r>
      <w:r>
        <w:fldChar w:fldCharType="end"/>
      </w:r>
      <w:r>
        <w:t>, or any indication of repeat</w:t>
      </w:r>
      <w:r w:rsidR="00284737">
        <w:t>-</w:t>
      </w:r>
      <w:r>
        <w:t xml:space="preserve"> or back-</w:t>
      </w:r>
      <w:proofErr w:type="spellStart"/>
      <w:r>
        <w:t>colonization</w:t>
      </w:r>
      <w:r w:rsidR="00284737">
        <w:t>s</w:t>
      </w:r>
      <w:proofErr w:type="spellEnd"/>
      <w:r>
        <w:t xml:space="preserve"> of islands</w:t>
      </w:r>
      <w:r w:rsidR="0041210E">
        <w:t xml:space="preserve"> </w:t>
      </w:r>
      <w:r w:rsidR="0041210E">
        <w:fldChar w:fldCharType="begin"/>
      </w:r>
      <w:r w:rsidR="00FF0099">
        <w:instrText xml:space="preserve"> ADDIN EN.CITE &lt;EndNote&gt;&lt;Cite&gt;&lt;Author&gt;Bess&lt;/Author&gt;&lt;Year&gt;2014&lt;/Year&gt;&lt;RecNum&gt;2794&lt;/RecNum&gt;&lt;DisplayText&gt;(Bess et al. 2014)&lt;/DisplayText&gt;&lt;record&gt;&lt;rec-number&gt;2794&lt;/rec-number&gt;&lt;foreign-keys&gt;&lt;key app="EN" db-id="d9252dt58ae5w2e5vadxxtxuf0vx2aexda92" timestamp="1537306633"&gt;2794&lt;/key&gt;&lt;key app="ENWeb" db-id=""&gt;0&lt;/key&gt;&lt;/foreign-keys&gt;&lt;ref-type name="Journal Article"&gt;17&lt;/ref-type&gt;&lt;contributors&gt;&lt;authors&gt;&lt;author&gt;Bess, Emilie C.&lt;/author&gt;&lt;author&gt;Catanach, Therese A.&lt;/author&gt;&lt;author&gt;Johnson, Kevin P.&lt;/author&gt;&lt;author&gt;Fernández-Palacios, José María&lt;/author&gt;&lt;/authors&gt;&lt;/contributors&gt;&lt;titles&gt;&lt;title&gt;The importance of molecular dating analyses for inferring Hawaiian biogeographical history: a case study with bark lice (Psocidae:Ptycta)&lt;/title&gt;&lt;secondary-title&gt;Journal of Biogeography&lt;/secondary-title&gt;&lt;/titles&gt;&lt;periodical&gt;&lt;full-title&gt;Journal of Biogeography&lt;/full-title&gt;&lt;abbr-1&gt;J Biogeogr&lt;/abbr-1&gt;&lt;/periodical&gt;&lt;pages&gt;158-167&lt;/pages&gt;&lt;volume&gt;41&lt;/volume&gt;&lt;number&gt;1&lt;/number&gt;&lt;dates&gt;&lt;year&gt;2014&lt;/year&gt;&lt;/dates&gt;&lt;isbn&gt;03050270&lt;/isbn&gt;&lt;urls&gt;&lt;/urls&gt;&lt;electronic-resource-num&gt;10.1111/jbi.12191&lt;/electronic-resource-num&gt;&lt;/record&gt;&lt;/Cite&gt;&lt;/EndNote&gt;</w:instrText>
      </w:r>
      <w:r w:rsidR="0041210E">
        <w:fldChar w:fldCharType="separate"/>
      </w:r>
      <w:r w:rsidR="000D30CF">
        <w:rPr>
          <w:noProof/>
        </w:rPr>
        <w:t>(Bess et al. 2014)</w:t>
      </w:r>
      <w:r w:rsidR="0041210E">
        <w:fldChar w:fldCharType="end"/>
      </w:r>
      <w:r>
        <w:t>.</w:t>
      </w:r>
      <w:r w:rsidR="000F450B">
        <w:t xml:space="preserve"> Further, within each of the </w:t>
      </w:r>
      <w:r w:rsidR="00F26C82">
        <w:t xml:space="preserve">two </w:t>
      </w:r>
      <w:r w:rsidR="000F450B">
        <w:t xml:space="preserve">widespread varieties of </w:t>
      </w:r>
      <w:r w:rsidR="000F450B" w:rsidRPr="00ED2066">
        <w:rPr>
          <w:i/>
        </w:rPr>
        <w:t xml:space="preserve">M. </w:t>
      </w:r>
      <w:proofErr w:type="spellStart"/>
      <w:r w:rsidR="000F450B" w:rsidRPr="00ED2066">
        <w:rPr>
          <w:i/>
        </w:rPr>
        <w:t>polymorpha</w:t>
      </w:r>
      <w:proofErr w:type="spellEnd"/>
      <w:r w:rsidR="000F450B">
        <w:t xml:space="preserve"> there was no pattern of clustering across islands consistent with initial island colonization by these taxa.</w:t>
      </w:r>
      <w:r>
        <w:t xml:space="preserve"> Although nuclear markers are generally faster-evolving than chloroplast or ribosomal markers, perhaps they are still too slow to reflect the rapid diversification of this group </w:t>
      </w:r>
      <w:r>
        <w:fldChar w:fldCharType="begin"/>
      </w:r>
      <w:r w:rsidR="00FF0099">
        <w:instrText xml:space="preserve"> ADDIN EN.CITE &lt;EndNote&gt;&lt;Cite&gt;&lt;Author&gt;Pillon&lt;/Author&gt;&lt;Year&gt;2013&lt;/Year&gt;&lt;RecNum&gt;2868&lt;/RecNum&gt;&lt;Prefix&gt;e.g. &lt;/Prefix&gt;&lt;DisplayText&gt;(e.g. Pillon et al. 2013a)&lt;/DisplayText&gt;&lt;record&gt;&lt;rec-number&gt;2868&lt;/rec-number&gt;&lt;foreign-keys&gt;&lt;key app="EN" db-id="d9252dt58ae5w2e5vadxxtxuf0vx2aexda92" timestamp="1542730386"&gt;2868&lt;/key&gt;&lt;key app="ENWeb" db-id=""&gt;0&lt;/key&gt;&lt;/foreign-keys&gt;&lt;ref-type name="Journal Article"&gt;17&lt;/ref-type&gt;&lt;contributors&gt;&lt;authors&gt;&lt;author&gt;Pillon, Y.&lt;/author&gt;&lt;author&gt;Johansen, J.&lt;/author&gt;&lt;author&gt;Sakishima, T.&lt;/author&gt;&lt;author&gt;Chamala, S.&lt;/author&gt;&lt;author&gt;Barbazuk, W. B.&lt;/author&gt;&lt;author&gt;Roalson, E. H.&lt;/author&gt;&lt;author&gt;Price, D. K.&lt;/author&gt;&lt;author&gt;Stacy, E. A.&lt;/author&gt;&lt;/authors&gt;&lt;/contributors&gt;&lt;titles&gt;&lt;title&gt;Potential use of low-copy nuclear genes in DNA barcoding: a comparison with plastid genes in two Hawaiian plant radiations&lt;/title&gt;&lt;secondary-title&gt;BMC Evolutionary Biology&lt;/secondary-title&gt;&lt;/titles&gt;&lt;periodical&gt;&lt;full-title&gt;BMC Evolutionary Biology&lt;/full-title&gt;&lt;abbr-1&gt;BMC Evol Biol&lt;/abbr-1&gt;&lt;/periodical&gt;&lt;pages&gt;35&lt;/pages&gt;&lt;volume&gt;13&lt;/volume&gt;&lt;dates&gt;&lt;year&gt;2013&lt;/year&gt;&lt;/dates&gt;&lt;urls&gt;&lt;/urls&gt;&lt;/record&gt;&lt;/Cite&gt;&lt;/EndNote&gt;</w:instrText>
      </w:r>
      <w:r>
        <w:fldChar w:fldCharType="separate"/>
      </w:r>
      <w:r w:rsidR="000D30CF">
        <w:rPr>
          <w:noProof/>
        </w:rPr>
        <w:t>(e.g. Pillon et al. 2013a)</w:t>
      </w:r>
      <w:r>
        <w:fldChar w:fldCharType="end"/>
      </w:r>
      <w:r>
        <w:t>. Additionally, i</w:t>
      </w:r>
      <w:r w:rsidRPr="00DC5467">
        <w:t xml:space="preserve">t is important to note that hybridization between species/varieties of </w:t>
      </w:r>
      <w:r w:rsidRPr="00DC5467">
        <w:rPr>
          <w:i/>
        </w:rPr>
        <w:t>Metrosideros</w:t>
      </w:r>
      <w:r w:rsidRPr="00DC5467">
        <w:t xml:space="preserve"> is common </w:t>
      </w:r>
      <w:r w:rsidR="00202D8E">
        <w:fldChar w:fldCharType="begin">
          <w:fldData xml:space="preserve">PEVuZE5vdGU+PENpdGU+PEF1dGhvcj5HYXJkbmVyPC9BdXRob3I+PFllYXI+MjAwNDwvWWVhcj48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</w:fldData>
        </w:fldChar>
      </w:r>
      <w:r w:rsidR="00FF0099">
        <w:instrText xml:space="preserve"> ADDIN EN.CITE </w:instrText>
      </w:r>
      <w:r w:rsidR="00FF0099">
        <w:fldChar w:fldCharType="begin">
          <w:fldData xml:space="preserve">PEVuZE5vdGU+PENpdGU+PEF1dGhvcj5HYXJkbmVyPC9BdXRob3I+PFllYXI+MjAwNDwvWWVhcj48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</w:fldData>
        </w:fldChar>
      </w:r>
      <w:r w:rsidR="00FF0099">
        <w:instrText xml:space="preserve"> ADDIN EN.CITE.DATA </w:instrText>
      </w:r>
      <w:r w:rsidR="00FF0099">
        <w:fldChar w:fldCharType="end"/>
      </w:r>
      <w:r w:rsidR="00202D8E">
        <w:fldChar w:fldCharType="separate"/>
      </w:r>
      <w:r w:rsidR="000D30CF">
        <w:rPr>
          <w:noProof/>
        </w:rPr>
        <w:t>(e.g. Corn and Hiesey 1973; Gardner et al. 2004; Stacy et al. 2016)</w:t>
      </w:r>
      <w:r w:rsidR="00202D8E">
        <w:fldChar w:fldCharType="end"/>
      </w:r>
      <w:r w:rsidRPr="00DC5467">
        <w:t xml:space="preserve">, so any signature of multiple introductions </w:t>
      </w:r>
      <w:r w:rsidR="00B6250B">
        <w:t xml:space="preserve">to individual islands </w:t>
      </w:r>
      <w:r w:rsidRPr="00DC5467">
        <w:t>may be lost due to hybridization</w:t>
      </w:r>
      <w:r w:rsidR="00A86738">
        <w:t xml:space="preserve"> </w:t>
      </w:r>
      <w:r w:rsidR="00A86738">
        <w:fldChar w:fldCharType="begin"/>
      </w:r>
      <w:r w:rsidR="00FF0099">
        <w:instrText xml:space="preserve"> ADDIN EN.CITE &lt;EndNote&gt;&lt;Cite&gt;&lt;Author&gt;Johnson&lt;/Author&gt;&lt;Year&gt;2019&lt;/Year&gt;&lt;RecNum&gt;3041&lt;/RecNum&gt;&lt;DisplayText&gt;(Johnson et al. 2019)&lt;/DisplayText&gt;&lt;record&gt;&lt;rec-number&gt;3041&lt;/rec-number&gt;&lt;foreign-keys&gt;&lt;key app="EN" db-id="d9252dt58ae5w2e5vadxxtxuf0vx2aexda92" timestamp="1566925060"&gt;3041&lt;/key&gt;&lt;key app="ENWeb" db-id=""&gt;0&lt;/key&gt;&lt;/foreign-keys&gt;&lt;ref-type name="Journal Article"&gt;17&lt;/ref-type&gt;&lt;contributors&gt;&lt;authors&gt;&lt;author&gt;Johnson, Melissa A.&lt;/author&gt;&lt;author&gt;Pillon, Yohan&lt;/author&gt;&lt;author&gt;Sakishima, Tomoko&lt;/author&gt;&lt;author&gt;Price, Donald K.&lt;/author&gt;&lt;author&gt;Stacy, Elizabeth A.&lt;/author&gt;&lt;/authors&gt;&lt;/contributors&gt;&lt;titles&gt;&lt;title&gt;&lt;style face="normal" font="default" size="100%"&gt;Multiple colonizations, hybridization and uneven diversification in &lt;/style&gt;&lt;style face="italic" font="default" size="100%"&gt;Cyrtandra&lt;/style&gt;&lt;style face="normal" font="default" size="100%"&gt; (Gesneriaceae) lineages on Hawai&amp;apos;i Island&lt;/style&gt;&lt;/title&gt;&lt;secondary-title&gt;Journal of Biogeography&lt;/secondary-title&gt;&lt;/titles&gt;&lt;periodical&gt;&lt;full-title&gt;Journal of Biogeography&lt;/full-title&gt;&lt;abbr-1&gt;J Biogeogr&lt;/abbr-1&gt;&lt;/periodical&gt;&lt;pages&gt;1178-1196&lt;/pages&gt;&lt;volume&gt;46&lt;/volume&gt;&lt;number&gt;6&lt;/number&gt;&lt;section&gt;1178&lt;/section&gt;&lt;dates&gt;&lt;year&gt;2019&lt;/year&gt;&lt;/dates&gt;&lt;isbn&gt;0305-0270&amp;#xD;1365-2699&lt;/isbn&gt;&lt;urls&gt;&lt;/urls&gt;&lt;electronic-resource-num&gt;10.1111/jbi.13567&lt;/electronic-resource-num&gt;&lt;/record&gt;&lt;/Cite&gt;&lt;/EndNote&gt;</w:instrText>
      </w:r>
      <w:r w:rsidR="00A86738">
        <w:fldChar w:fldCharType="separate"/>
      </w:r>
      <w:r w:rsidR="00A86738">
        <w:rPr>
          <w:noProof/>
        </w:rPr>
        <w:t>(Johnson et al. 2019)</w:t>
      </w:r>
      <w:r w:rsidR="00A86738">
        <w:fldChar w:fldCharType="end"/>
      </w:r>
      <w:r w:rsidRPr="00DC5467">
        <w:t xml:space="preserve">. The wind dispersal of </w:t>
      </w:r>
      <w:r w:rsidR="00A325F0" w:rsidRPr="005B4FB6">
        <w:rPr>
          <w:i/>
        </w:rPr>
        <w:t>Metrosideros</w:t>
      </w:r>
      <w:r w:rsidRPr="00DC5467">
        <w:t xml:space="preserve"> seeds </w:t>
      </w:r>
      <w:r w:rsidR="000F450B">
        <w:t>likely</w:t>
      </w:r>
      <w:r w:rsidRPr="00DC5467">
        <w:t xml:space="preserve"> exacerbate</w:t>
      </w:r>
      <w:r w:rsidR="000F450B">
        <w:t>s</w:t>
      </w:r>
      <w:r w:rsidRPr="00DC5467">
        <w:t xml:space="preserve"> the homogenizing effect of hybridization </w:t>
      </w:r>
      <w:r w:rsidR="000F450B">
        <w:t xml:space="preserve">predominantly within islands </w:t>
      </w:r>
      <w:r w:rsidR="00A86738">
        <w:fldChar w:fldCharType="begin"/>
      </w:r>
      <w:r w:rsidR="00FF0099">
        <w:instrText xml:space="preserve"> ADDIN EN.CITE &lt;EndNote&gt;&lt;Cite&gt;&lt;Author&gt;Stacy&lt;/Author&gt;&lt;Year&gt;2019&lt;/Year&gt;&lt;RecNum&gt;3039&lt;/RecNum&gt;&lt;DisplayText&gt;(Stacy and Sakishima 2019)&lt;/DisplayText&gt;&lt;record&gt;&lt;rec-number&gt;3039&lt;/rec-number&gt;&lt;foreign-keys&gt;&lt;key app="EN" db-id="d9252dt58ae5w2e5vadxxtxuf0vx2aexda92" timestamp="1566923986"&gt;3039&lt;/key&gt;&lt;key app="ENWeb" db-id=""&gt;0&lt;/key&gt;&lt;/foreign-keys&gt;&lt;ref-type name="Journal Article"&gt;17&lt;/ref-type&gt;&lt;contributors&gt;&lt;authors&gt;&lt;author&gt;Stacy, Elizabeth Ann&lt;/author&gt;&lt;author&gt;Sakishima, Tomoko&lt;/author&gt;&lt;/authors&gt;&lt;/contributors&gt;&lt;titles&gt;&lt;title&gt;&lt;style face="normal" font="default" size="100%"&gt;Phylogeography of the highly dispersible landscape‐dominant woody species complex, &lt;/style&gt;&lt;style face="italic" font="default" size="100%"&gt;Metrosideros&lt;/style&gt;&lt;style face="normal" font="default" size="100%"&gt;, in Hawaii&lt;/style&gt;&lt;/title&gt;&lt;secondary-title&gt;Journal of Biogeography&lt;/secondary-title&gt;&lt;/titles&gt;&lt;periodical&gt;&lt;full-title&gt;Journal of Biogeography&lt;/full-title&gt;&lt;abbr-1&gt;J Biogeogr&lt;/abbr-1&gt;&lt;/periodical&gt;&lt;dates&gt;&lt;year&gt;2019&lt;/year&gt;&lt;/dates&gt;&lt;isbn&gt;0305-0270&amp;#xD;1365-2699&lt;/isbn&gt;&lt;urls&gt;&lt;/urls&gt;&lt;electronic-resource-num&gt;10.1111/jbi.13650&lt;/electronic-resource-num&gt;&lt;/record&gt;&lt;/Cite&gt;&lt;/EndNote&gt;</w:instrText>
      </w:r>
      <w:r w:rsidR="00A86738">
        <w:fldChar w:fldCharType="separate"/>
      </w:r>
      <w:r w:rsidR="00A86738">
        <w:rPr>
          <w:noProof/>
        </w:rPr>
        <w:t>(Stacy and Sakishima 2019)</w:t>
      </w:r>
      <w:r w:rsidR="00A86738">
        <w:fldChar w:fldCharType="end"/>
      </w:r>
      <w:r w:rsidRPr="00DC5467">
        <w:t>, again speaking to the need for even faster-evolving</w:t>
      </w:r>
      <w:r w:rsidR="00B6250B">
        <w:t xml:space="preserve"> molecular markers and</w:t>
      </w:r>
      <w:r w:rsidRPr="00DC5467">
        <w:t xml:space="preserve"> population</w:t>
      </w:r>
      <w:r w:rsidR="00B6250B">
        <w:t xml:space="preserve"> </w:t>
      </w:r>
      <w:r w:rsidRPr="00DC5467">
        <w:t xml:space="preserve">genetic </w:t>
      </w:r>
      <w:r w:rsidR="00B6250B">
        <w:t>analyses</w:t>
      </w:r>
      <w:r>
        <w:t xml:space="preserve"> (discussed below)</w:t>
      </w:r>
      <w:r w:rsidRPr="00DC5467">
        <w:t>.</w:t>
      </w:r>
    </w:p>
    <w:p w14:paraId="330016DB" w14:textId="25799D43" w:rsidR="005B4B1D" w:rsidRDefault="005B4B1D">
      <w:pPr>
        <w:tabs>
          <w:tab w:val="left" w:pos="720"/>
          <w:tab w:val="left" w:pos="3813"/>
        </w:tabs>
        <w:spacing w:line="480" w:lineRule="auto"/>
      </w:pPr>
    </w:p>
    <w:p w14:paraId="4592D4AD" w14:textId="2ACCDF54" w:rsidR="005B4B1D" w:rsidRPr="00C27468" w:rsidRDefault="005B4B1D">
      <w:pPr>
        <w:tabs>
          <w:tab w:val="left" w:pos="720"/>
          <w:tab w:val="left" w:pos="3813"/>
        </w:tabs>
        <w:spacing w:line="480" w:lineRule="auto"/>
        <w:rPr>
          <w:b/>
          <w:i/>
        </w:rPr>
      </w:pPr>
      <w:r w:rsidRPr="00C27468">
        <w:rPr>
          <w:b/>
          <w:i/>
        </w:rPr>
        <w:t xml:space="preserve">Hawaiian </w:t>
      </w:r>
      <w:r w:rsidRPr="00C27468">
        <w:rPr>
          <w:b/>
        </w:rPr>
        <w:t>Metrosideros</w:t>
      </w:r>
      <w:r w:rsidRPr="00C27468">
        <w:rPr>
          <w:b/>
          <w:i/>
        </w:rPr>
        <w:t xml:space="preserve"> diversity</w:t>
      </w:r>
    </w:p>
    <w:p w14:paraId="5535337C" w14:textId="4BE619C7" w:rsidR="00642ABA" w:rsidRDefault="005B4B1D">
      <w:pPr>
        <w:tabs>
          <w:tab w:val="left" w:pos="720"/>
          <w:tab w:val="left" w:pos="3813"/>
        </w:tabs>
        <w:spacing w:line="480" w:lineRule="auto"/>
      </w:pPr>
      <w:r>
        <w:tab/>
      </w:r>
      <w:r w:rsidR="00E15B77">
        <w:t xml:space="preserve">Using reduced specimen sampling </w:t>
      </w:r>
      <w:r w:rsidR="00B6250B">
        <w:t>and just</w:t>
      </w:r>
      <w:r w:rsidR="00E15B77">
        <w:t xml:space="preserve"> five of the</w:t>
      </w:r>
      <w:r w:rsidR="00B6250B">
        <w:t xml:space="preserve"> 40</w:t>
      </w:r>
      <w:r w:rsidR="00E15B77">
        <w:t xml:space="preserve"> nuclear markers</w:t>
      </w:r>
      <w:r w:rsidR="00B6250B">
        <w:t xml:space="preserve"> reported here</w:t>
      </w:r>
      <w:r w:rsidR="00E15B77">
        <w:t xml:space="preserve">, </w:t>
      </w:r>
      <w:r w:rsidR="00E15B77">
        <w:fldChar w:fldCharType="begin"/>
      </w:r>
      <w:r w:rsidR="00FF0099">
        <w:instrText xml:space="preserve"> ADDIN EN.CITE &lt;EndNote&gt;&lt;Cite AuthorYear="1"&gt;&lt;Author&gt;Pillon&lt;/Author&gt;&lt;Year&gt;2015&lt;/Year&gt;&lt;RecNum&gt;2319&lt;/RecNum&gt;&lt;DisplayText&gt;Pillon et al. (2015)&lt;/DisplayText&gt;&lt;record&gt;&lt;rec-number&gt;2319&lt;/rec-number&gt;&lt;foreign-keys&gt;&lt;key app="EN" db-id="d9252dt58ae5w2e5vadxxtxuf0vx2aexda92" timestamp="1498594860"&gt;2319&lt;/key&gt;&lt;key app="ENWeb" db-id=""&gt;0&lt;/key&gt;&lt;/foreign-keys&gt;&lt;ref-type name="Journal Article"&gt;17&lt;/ref-type&gt;&lt;contributors&gt;&lt;authors&gt;&lt;author&gt;Pillon, Yohan&lt;/author&gt;&lt;author&gt;Lucas, Eve&lt;/author&gt;&lt;author&gt;Johansen, Jennifer B.&lt;/author&gt;&lt;author&gt;Sakishima, Tomoko&lt;/author&gt;&lt;author&gt;Hall, Brian&lt;/author&gt;&lt;author&gt;Geib, Scott M.&lt;/author&gt;&lt;author&gt;Stacy, Elizabeth A.&lt;/author&gt;&lt;/authors&gt;&lt;/contributors&gt;&lt;titles&gt;&lt;title&gt;&lt;style face="normal" font="default" size="100%"&gt;An expanded &lt;/style&gt;&lt;style face="italic" font="default" size="100%"&gt;Metrosideros&lt;/style&gt;&lt;style face="normal" font="default" size="100%"&gt; (Myrtaceae) to include &lt;/style&gt;&lt;style face="italic" font="default" size="100%"&gt;Carpolepis&lt;/style&gt;&lt;style face="normal" font="default" size="100%"&gt; and &lt;/style&gt;&lt;style face="italic" font="default" size="100%"&gt;Tepualia&lt;/style&gt;&lt;style face="normal" font="default" size="100%"&gt; based on nuclear genes&lt;/style&gt;&lt;/title&gt;&lt;secondary-title&gt;Systematic Botany&lt;/secondary-title&gt;&lt;/titles&gt;&lt;periodical&gt;&lt;full-title&gt;Systematic Botany&lt;/full-title&gt;&lt;abbr-1&gt;Syst Bot&lt;/abbr-1&gt;&lt;/periodical&gt;&lt;pages&gt;782-790&lt;/pages&gt;&lt;volume&gt;40&lt;/volume&gt;&lt;number&gt;3&lt;/number&gt;&lt;dates&gt;&lt;year&gt;2015&lt;/year&gt;&lt;/dates&gt;&lt;isbn&gt;03636445&amp;#xD;15482324&lt;/isbn&gt;&lt;urls&gt;&lt;/urls&gt;&lt;electronic-resource-num&gt;10.1600/036364415x689249&lt;/electronic-resource-num&gt;&lt;/record&gt;&lt;/Cite&gt;&lt;/EndNote&gt;</w:instrText>
      </w:r>
      <w:r w:rsidR="00E15B77">
        <w:fldChar w:fldCharType="separate"/>
      </w:r>
      <w:r w:rsidR="00E15B77">
        <w:rPr>
          <w:noProof/>
        </w:rPr>
        <w:t>Pillon et al. (2015)</w:t>
      </w:r>
      <w:r w:rsidR="00E15B77">
        <w:fldChar w:fldCharType="end"/>
      </w:r>
      <w:r w:rsidR="00E15B77">
        <w:t xml:space="preserve"> suggested that a large number of genes would be necessary to resolve the phylogenetic relationships </w:t>
      </w:r>
      <w:r w:rsidR="00B6250B">
        <w:t>within</w:t>
      </w:r>
      <w:r w:rsidR="00E15B77">
        <w:t xml:space="preserve"> </w:t>
      </w:r>
      <w:r w:rsidR="00E15B77">
        <w:rPr>
          <w:i/>
        </w:rPr>
        <w:t>Metrosideros</w:t>
      </w:r>
      <w:r w:rsidR="00E15B77">
        <w:t xml:space="preserve">. </w:t>
      </w:r>
      <w:r w:rsidR="00B6250B">
        <w:t>G</w:t>
      </w:r>
      <w:r w:rsidR="00E15B77">
        <w:t xml:space="preserve">iven our results </w:t>
      </w:r>
      <w:r w:rsidR="00B6250B">
        <w:t>based on</w:t>
      </w:r>
      <w:r w:rsidR="00E15B77">
        <w:t xml:space="preserve"> 40 nuclear markers and extensive specimen sampling</w:t>
      </w:r>
      <w:r w:rsidR="0041210E">
        <w:t xml:space="preserve"> across </w:t>
      </w:r>
      <w:r w:rsidR="009A4F8D">
        <w:t xml:space="preserve">the </w:t>
      </w:r>
      <w:r w:rsidR="005B43B5">
        <w:t>Hawa</w:t>
      </w:r>
      <w:r w:rsidR="005B43B5" w:rsidRPr="009A4F8D">
        <w:t>ii</w:t>
      </w:r>
      <w:r w:rsidR="009A4F8D">
        <w:t>an Islands</w:t>
      </w:r>
      <w:r w:rsidR="005B43B5">
        <w:t>,</w:t>
      </w:r>
      <w:r w:rsidR="00E15B77">
        <w:t xml:space="preserve"> </w:t>
      </w:r>
      <w:r w:rsidR="00B6250B">
        <w:t xml:space="preserve">however, </w:t>
      </w:r>
      <w:r w:rsidR="00E15B77">
        <w:t xml:space="preserve">it is clear that adding </w:t>
      </w:r>
      <w:r w:rsidR="00E15B77">
        <w:lastRenderedPageBreak/>
        <w:t xml:space="preserve">more genes derived from the same approach </w:t>
      </w:r>
      <w:r w:rsidR="00B6250B">
        <w:t xml:space="preserve">will not </w:t>
      </w:r>
      <w:r w:rsidR="00E15B77">
        <w:t xml:space="preserve">resolve the relationships in this group. Within the </w:t>
      </w:r>
      <w:r w:rsidR="009A4F8D">
        <w:t>archipelago</w:t>
      </w:r>
      <w:r w:rsidR="00E15B77">
        <w:t xml:space="preserve">, we observed no </w:t>
      </w:r>
      <w:r w:rsidR="009A4F8D">
        <w:t>well-</w:t>
      </w:r>
      <w:r w:rsidR="004638A2">
        <w:t xml:space="preserve">supported </w:t>
      </w:r>
      <w:r w:rsidR="00E15B77">
        <w:t>phylogenetic structure</w:t>
      </w:r>
      <w:r w:rsidR="009A4F8D">
        <w:t xml:space="preserve"> </w:t>
      </w:r>
      <w:r w:rsidR="00E15B77">
        <w:t>concordant with taxonomic</w:t>
      </w:r>
      <w:r w:rsidR="00B6250B">
        <w:t xml:space="preserve"> or</w:t>
      </w:r>
      <w:r w:rsidR="00E15B77">
        <w:t xml:space="preserve"> morph</w:t>
      </w:r>
      <w:r w:rsidR="00B6250B">
        <w:t>otype boundaries</w:t>
      </w:r>
      <w:r w:rsidR="00E15B77">
        <w:t xml:space="preserve">, island of origin, or any other axes of variation (e.g. glabrous vs. pubescent leaves). </w:t>
      </w:r>
      <w:r w:rsidR="00B6250B">
        <w:t xml:space="preserve">Observation of </w:t>
      </w:r>
      <w:r w:rsidR="00DC5467">
        <w:t>genetic differentiation across islands</w:t>
      </w:r>
      <w:r w:rsidR="001E7F06">
        <w:t xml:space="preserve"> </w:t>
      </w:r>
      <w:r w:rsidR="001E7F06">
        <w:fldChar w:fldCharType="begin">
          <w:fldData xml:space="preserve">PEVuZE5vdGU+PENpdGU+PEF1dGhvcj5QZXJjeTwvQXV0aG9yPjxZZWFyPjIwMDg8L1llYXI+PFJl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</w:fldData>
        </w:fldChar>
      </w:r>
      <w:r w:rsidR="00FF0099">
        <w:instrText xml:space="preserve"> ADDIN EN.CITE </w:instrText>
      </w:r>
      <w:r w:rsidR="00FF0099">
        <w:fldChar w:fldCharType="begin">
          <w:fldData xml:space="preserve">PEVuZE5vdGU+PENpdGU+PEF1dGhvcj5QZXJjeTwvQXV0aG9yPjxZZWFyPjIwMDg8L1llYXI+PFJl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</w:fldData>
        </w:fldChar>
      </w:r>
      <w:r w:rsidR="00FF0099">
        <w:instrText xml:space="preserve"> ADDIN EN.CITE.DATA </w:instrText>
      </w:r>
      <w:r w:rsidR="00FF0099">
        <w:fldChar w:fldCharType="end"/>
      </w:r>
      <w:r w:rsidR="001E7F06">
        <w:fldChar w:fldCharType="separate"/>
      </w:r>
      <w:r w:rsidR="000D30CF">
        <w:rPr>
          <w:noProof/>
        </w:rPr>
        <w:t>(Percy et al. 2008)</w:t>
      </w:r>
      <w:r w:rsidR="001E7F06">
        <w:fldChar w:fldCharType="end"/>
      </w:r>
      <w:r w:rsidR="00DC5467">
        <w:t xml:space="preserve"> </w:t>
      </w:r>
      <w:r w:rsidR="00B6250B">
        <w:t>and taxa</w:t>
      </w:r>
      <w:r w:rsidR="00BC7DEA">
        <w:t xml:space="preserve"> </w:t>
      </w:r>
      <w:r w:rsidR="00BC7DEA">
        <w:fldChar w:fldCharType="begin"/>
      </w:r>
      <w:r w:rsidR="00FF0099">
        <w:instrText xml:space="preserve"> ADDIN EN.CITE &lt;EndNote&gt;&lt;Cite&gt;&lt;Author&gt;Stacy&lt;/Author&gt;&lt;Year&gt;2019&lt;/Year&gt;&lt;RecNum&gt;3039&lt;/RecNum&gt;&lt;DisplayText&gt;(Stacy and Sakishima 2019)&lt;/DisplayText&gt;&lt;record&gt;&lt;rec-number&gt;3039&lt;/rec-number&gt;&lt;foreign-keys&gt;&lt;key app="EN" db-id="d9252dt58ae5w2e5vadxxtxuf0vx2aexda92" timestamp="1566923986"&gt;3039&lt;/key&gt;&lt;key app="ENWeb" db-id=""&gt;0&lt;/key&gt;&lt;/foreign-keys&gt;&lt;ref-type name="Journal Article"&gt;17&lt;/ref-type&gt;&lt;contributors&gt;&lt;authors&gt;&lt;author&gt;Stacy, Elizabeth Ann&lt;/author&gt;&lt;author&gt;Sakishima, Tomoko&lt;/author&gt;&lt;/authors&gt;&lt;/contributors&gt;&lt;titles&gt;&lt;title&gt;&lt;style face="normal" font="default" size="100%"&gt;Phylogeography of the highly dispersible landscape‐dominant woody species complex, &lt;/style&gt;&lt;style face="italic" font="default" size="100%"&gt;Metrosideros&lt;/style&gt;&lt;style face="normal" font="default" size="100%"&gt;, in Hawaii&lt;/style&gt;&lt;/title&gt;&lt;secondary-title&gt;Journal of Biogeography&lt;/secondary-title&gt;&lt;/titles&gt;&lt;periodical&gt;&lt;full-title&gt;Journal of Biogeography&lt;/full-title&gt;&lt;abbr-1&gt;J Biogeogr&lt;/abbr-1&gt;&lt;/periodical&gt;&lt;dates&gt;&lt;year&gt;2019&lt;/year&gt;&lt;/dates&gt;&lt;isbn&gt;0305-0270&amp;#xD;1365-2699&lt;/isbn&gt;&lt;urls&gt;&lt;/urls&gt;&lt;electronic-resource-num&gt;10.1111/jbi.13650&lt;/electronic-resource-num&gt;&lt;/record&gt;&lt;/Cite&gt;&lt;/EndNote&gt;</w:instrText>
      </w:r>
      <w:r w:rsidR="00BC7DEA">
        <w:fldChar w:fldCharType="separate"/>
      </w:r>
      <w:r w:rsidR="00BC7DEA">
        <w:rPr>
          <w:noProof/>
        </w:rPr>
        <w:t>(Stacy and Sakishima 2019)</w:t>
      </w:r>
      <w:r w:rsidR="00BC7DEA">
        <w:fldChar w:fldCharType="end"/>
      </w:r>
      <w:r w:rsidR="00B6250B">
        <w:t xml:space="preserve"> through other approaches suggests that</w:t>
      </w:r>
      <w:r w:rsidR="00DC5467">
        <w:t xml:space="preserve"> the</w:t>
      </w:r>
      <w:r w:rsidR="00B6250B">
        <w:t xml:space="preserve">se </w:t>
      </w:r>
      <w:r w:rsidR="007F1E55">
        <w:t>low</w:t>
      </w:r>
      <w:r w:rsidR="00B6250B">
        <w:t>-copy nuclear</w:t>
      </w:r>
      <w:r w:rsidR="00DC5467">
        <w:t xml:space="preserve"> markers </w:t>
      </w:r>
      <w:r w:rsidR="00B6250B">
        <w:t>apparently lack the resolution needed</w:t>
      </w:r>
      <w:r w:rsidR="00DC5467">
        <w:t xml:space="preserve"> for </w:t>
      </w:r>
      <w:r w:rsidR="000F450B">
        <w:t xml:space="preserve">fine-scale </w:t>
      </w:r>
      <w:r w:rsidR="00DC5467">
        <w:t xml:space="preserve">population-level analysis. </w:t>
      </w:r>
      <w:r w:rsidR="007F1E55">
        <w:t xml:space="preserve">The </w:t>
      </w:r>
      <w:r w:rsidR="000F450B">
        <w:t>utility</w:t>
      </w:r>
      <w:r w:rsidR="007F1E55">
        <w:t xml:space="preserve"> of these low-copy markers </w:t>
      </w:r>
      <w:r w:rsidR="000F450B">
        <w:t>at</w:t>
      </w:r>
      <w:r w:rsidR="007F1E55">
        <w:t xml:space="preserve"> broad phylogenetic </w:t>
      </w:r>
      <w:r w:rsidR="000F450B">
        <w:t>scales</w:t>
      </w:r>
      <w:r w:rsidR="007F1E55">
        <w:t xml:space="preserve"> </w:t>
      </w:r>
      <w:r w:rsidR="007F1E55">
        <w:fldChar w:fldCharType="begin"/>
      </w:r>
      <w:r w:rsidR="00FF0099">
        <w:instrText xml:space="preserve"> ADDIN EN.CITE &lt;EndNote&gt;&lt;Cite&gt;&lt;Author&gt;Duarte&lt;/Author&gt;&lt;Year&gt;2010&lt;/Year&gt;&lt;RecNum&gt;2816&lt;/RecNum&gt;&lt;DisplayText&gt;(Duarte et al. 2010)&lt;/DisplayText&gt;&lt;record&gt;&lt;rec-number&gt;2816&lt;/rec-number&gt;&lt;foreign-keys&gt;&lt;key app="EN" db-id="d9252dt58ae5w2e5vadxxtxuf0vx2aexda92" timestamp="1538872169"&gt;2816&lt;/key&gt;&lt;key app="ENWeb" db-id=""&gt;0&lt;/key&gt;&lt;/foreign-keys&gt;&lt;ref-type name="Journal Article"&gt;17&lt;/ref-type&gt;&lt;contributors&gt;&lt;authors&gt;&lt;author&gt;Duarte, J. M.&lt;/author&gt;&lt;author&gt;Wall, P. K.&lt;/author&gt;&lt;author&gt;Edger, P. P.&lt;/author&gt;&lt;author&gt;Landherr, L. L.&lt;/author&gt;&lt;author&gt;Ma, H.&lt;/author&gt;&lt;author&gt;Pires, J. C.&lt;/author&gt;&lt;author&gt;Leebens-Mack, J.&lt;/author&gt;&lt;author&gt;dePamphilis, C. W.&lt;/author&gt;&lt;/authors&gt;&lt;/contributors&gt;&lt;titles&gt;&lt;title&gt;&lt;style face="normal" font="default" size="100%"&gt;Identification of shared single copy nuclear genes in &lt;/style&gt;&lt;style face="italic" font="default" size="100%"&gt;Arabadopsis&lt;/style&gt;&lt;style face="normal" font="default" size="100%"&gt;, &lt;/style&gt;&lt;style face="italic" font="default" size="100%"&gt;Populus&lt;/style&gt;&lt;style face="normal" font="default" size="100%"&gt;, &lt;/style&gt;&lt;style face="italic" font="default" size="100%"&gt;Vitis&lt;/style&gt;&lt;style face="normal" font="default" size="100%"&gt; and &lt;/style&gt;&lt;style face="italic" font="default" size="100%"&gt;Oryza&lt;/style&gt;&lt;style face="normal" font="default" size="100%"&gt; and their phylogenetic utility across various taxonomic levels&lt;/style&gt;&lt;/title&gt;&lt;secondary-title&gt;BMC Evolutionary Biology&lt;/secondary-title&gt;&lt;/titles&gt;&lt;periodical&gt;&lt;full-title&gt;BMC Evolutionary Biology&lt;/full-title&gt;&lt;abbr-1&gt;BMC Evol Biol&lt;/abbr-1&gt;&lt;/periodical&gt;&lt;pages&gt;61&lt;/pages&gt;&lt;volume&gt;10&lt;/volume&gt;&lt;dates&gt;&lt;year&gt;2010&lt;/year&gt;&lt;/dates&gt;&lt;urls&gt;&lt;/urls&gt;&lt;/record&gt;&lt;/Cite&gt;&lt;/EndNote&gt;</w:instrText>
      </w:r>
      <w:r w:rsidR="007F1E55">
        <w:fldChar w:fldCharType="separate"/>
      </w:r>
      <w:r w:rsidR="007F1E55">
        <w:rPr>
          <w:noProof/>
        </w:rPr>
        <w:t>(Duarte et al. 2010)</w:t>
      </w:r>
      <w:r w:rsidR="007F1E55">
        <w:fldChar w:fldCharType="end"/>
      </w:r>
      <w:r w:rsidR="007F1E55">
        <w:t xml:space="preserve"> may inherently limit their utility at fine</w:t>
      </w:r>
      <w:r w:rsidR="00C0474C">
        <w:t>r</w:t>
      </w:r>
      <w:r w:rsidR="007F1E55">
        <w:t xml:space="preserve"> phylogenetic scales</w:t>
      </w:r>
      <w:r w:rsidR="000F450B">
        <w:t>;</w:t>
      </w:r>
      <w:r w:rsidR="00C0474C">
        <w:t xml:space="preserve"> </w:t>
      </w:r>
      <w:r w:rsidR="000F450B">
        <w:t>testing this idea is be</w:t>
      </w:r>
      <w:r w:rsidR="00C0474C">
        <w:t>yond the scope of this study</w:t>
      </w:r>
      <w:r w:rsidR="00A86738">
        <w:t>, however,</w:t>
      </w:r>
      <w:r w:rsidR="000F450B">
        <w:t xml:space="preserve"> </w:t>
      </w:r>
      <w:r w:rsidR="00A86738">
        <w:t>other studies have shown the utility of bioinformatically s</w:t>
      </w:r>
      <w:r w:rsidR="00C0474C">
        <w:t xml:space="preserve">electing loci that are informative for the particular group in question </w:t>
      </w:r>
      <w:r w:rsidR="00C0474C">
        <w:fldChar w:fldCharType="begin"/>
      </w:r>
      <w:r w:rsidR="00FF0099">
        <w:instrText xml:space="preserve"> ADDIN EN.CITE &lt;EndNote&gt;&lt;Cite&gt;&lt;Author&gt;Dupuis&lt;/Author&gt;&lt;Year&gt;2018&lt;/Year&gt;&lt;RecNum&gt;2776&lt;/RecNum&gt;&lt;Prefix&gt;e.g. &lt;/Prefix&gt;&lt;DisplayText&gt;(e.g. Dupuis et al. 2018)&lt;/DisplayText&gt;&lt;record&gt;&lt;rec-number&gt;2776&lt;/rec-number&gt;&lt;foreign-keys&gt;&lt;key app="EN" db-id="d9252dt58ae5w2e5vadxxtxuf0vx2aexda92" timestamp="1534442728"&gt;2776&lt;/key&gt;&lt;key app="ENWeb" db-id=""&gt;0&lt;/key&gt;&lt;/foreign-keys&gt;&lt;ref-type name="Journal Article"&gt;17&lt;/ref-type&gt;&lt;contributors&gt;&lt;authors&gt;&lt;author&gt;Dupuis, J. R.&lt;/author&gt;&lt;author&gt;Bremer, F. T.&lt;/author&gt;&lt;author&gt;Kauwe, A.&lt;/author&gt;&lt;author&gt;San Jose, M.&lt;/author&gt;&lt;author&gt;Leblanc, L.&lt;/author&gt;&lt;author&gt;Rubinoff, D.&lt;/author&gt;&lt;author&gt;Geib, S. M.&lt;/author&gt;&lt;/authors&gt;&lt;/contributors&gt;&lt;auth-address&gt;U.S. Department of Agriculture-Agricultural Research Service, Daniel K. Inouye U.S. Pacific Basin Agricultural Research Center, Hilo, Hawaii.&amp;#xD;Department of Plant and Environmental Protection Services, University of Hawaii at Manoa, Honolulu, Hawaii.&amp;#xD;Department of Entomology, Plant Pathology and Nematology, University of Idaho, Moscow, Idaho.&lt;/auth-address&gt;&lt;titles&gt;&lt;title&gt;HiMAP: Robust phylogenomics from highly multiplexed amplicon sequencing&lt;/title&gt;&lt;secondary-title&gt;Molecular Ecology Resources&lt;/secondary-title&gt;&lt;/titles&gt;&lt;periodical&gt;&lt;full-title&gt;Molecular Ecology Resources&lt;/full-title&gt;&lt;abbr-1&gt;Mol Ecol Res&lt;/abbr-1&gt;&lt;/periodical&gt;&lt;pages&gt;1000-1019&lt;/pages&gt;&lt;volume&gt;18&lt;/volume&gt;&lt;keywords&gt;&lt;keyword&gt;Bactrocera&lt;/keyword&gt;&lt;keyword&gt;Tephritidae&lt;/keyword&gt;&lt;keyword&gt;high-throughput sequencing&lt;/keyword&gt;&lt;keyword&gt;phylogenetics&lt;/keyword&gt;&lt;keyword&gt;systematics&lt;/keyword&gt;&lt;/keywords&gt;&lt;dates&gt;&lt;year&gt;2018&lt;/year&gt;&lt;pub-dates&gt;&lt;date&gt;Apr 6&lt;/date&gt;&lt;/pub-dates&gt;&lt;/dates&gt;&lt;isbn&gt;1755-0998 (Electronic)&amp;#xD;1755-098X (Linking)&lt;/isbn&gt;&lt;accession-num&gt;29633537&lt;/accession-num&gt;&lt;urls&gt;&lt;related-urls&gt;&lt;url&gt;https://www.ncbi.nlm.nih.gov/pubmed/29633537&lt;/url&gt;&lt;/related-urls&gt;&lt;/urls&gt;&lt;electronic-resource-num&gt;10.1111/1755-0998.12783&lt;/electronic-resource-num&gt;&lt;/record&gt;&lt;/Cite&gt;&lt;/EndNote&gt;</w:instrText>
      </w:r>
      <w:r w:rsidR="00C0474C">
        <w:fldChar w:fldCharType="separate"/>
      </w:r>
      <w:r w:rsidR="00C0474C">
        <w:rPr>
          <w:noProof/>
        </w:rPr>
        <w:t>(e.g. Dupuis et al. 2018)</w:t>
      </w:r>
      <w:r w:rsidR="00C0474C">
        <w:fldChar w:fldCharType="end"/>
      </w:r>
      <w:r w:rsidR="00C0474C">
        <w:t>. Additionally, g</w:t>
      </w:r>
      <w:r w:rsidR="00F54253">
        <w:t xml:space="preserve">iven the </w:t>
      </w:r>
      <w:r w:rsidR="00B6250B">
        <w:t>success</w:t>
      </w:r>
      <w:r w:rsidR="00F54253">
        <w:t xml:space="preserve"> </w:t>
      </w:r>
      <w:r w:rsidR="0091687A">
        <w:t>of microsatellite</w:t>
      </w:r>
      <w:r w:rsidR="00B6250B">
        <w:t>-based analyses of</w:t>
      </w:r>
      <w:r w:rsidR="0091687A">
        <w:t xml:space="preserve"> fine-scale genetic structure</w:t>
      </w:r>
      <w:r w:rsidR="00C0474C">
        <w:t xml:space="preserve"> in </w:t>
      </w:r>
      <w:r w:rsidR="00C0474C">
        <w:rPr>
          <w:i/>
          <w:iCs/>
        </w:rPr>
        <w:t>Metrosideros</w:t>
      </w:r>
      <w:r w:rsidR="001E7F06">
        <w:t xml:space="preserve"> </w:t>
      </w:r>
      <w:r w:rsidR="001E7F06">
        <w:fldChar w:fldCharType="begin">
          <w:fldData xml:space="preserve">PEVuZE5vdGU+PENpdGU+PEF1dGhvcj5EZUJvZXI8L0F1dGhvcj48WWVhcj4yMDEzPC9ZZWFyPjxS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</w:fldData>
        </w:fldChar>
      </w:r>
      <w:r w:rsidR="00FF0099">
        <w:instrText xml:space="preserve"> ADDIN EN.CITE </w:instrText>
      </w:r>
      <w:r w:rsidR="00FF0099">
        <w:fldChar w:fldCharType="begin">
          <w:fldData xml:space="preserve">PEVuZE5vdGU+PENpdGU+PEF1dGhvcj5EZUJvZXI8L0F1dGhvcj48WWVhcj4yMDEzPC9ZZWFyPjxS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</w:fldData>
        </w:fldChar>
      </w:r>
      <w:r w:rsidR="00FF0099">
        <w:instrText xml:space="preserve"> ADDIN EN.CITE.DATA </w:instrText>
      </w:r>
      <w:r w:rsidR="00FF0099">
        <w:fldChar w:fldCharType="end"/>
      </w:r>
      <w:r w:rsidR="001E7F06">
        <w:fldChar w:fldCharType="separate"/>
      </w:r>
      <w:r w:rsidR="00A86738">
        <w:rPr>
          <w:noProof/>
        </w:rPr>
        <w:t>(DeBoer and Stacy 2013; Stacy et al. 2014; Stacy and Sakishima 2019)</w:t>
      </w:r>
      <w:r w:rsidR="001E7F06">
        <w:fldChar w:fldCharType="end"/>
      </w:r>
      <w:r w:rsidR="0091687A">
        <w:t>, and</w:t>
      </w:r>
      <w:r w:rsidR="00B6250B">
        <w:t xml:space="preserve"> </w:t>
      </w:r>
      <w:r w:rsidR="000F450B">
        <w:t xml:space="preserve">the </w:t>
      </w:r>
      <w:r w:rsidR="00B6250B">
        <w:t>high</w:t>
      </w:r>
      <w:r w:rsidR="000F450B">
        <w:t xml:space="preserve"> </w:t>
      </w:r>
      <w:r w:rsidR="00B6250B">
        <w:t xml:space="preserve">resolution </w:t>
      </w:r>
      <w:r w:rsidR="0041210E">
        <w:t>of population genomic approaches</w:t>
      </w:r>
      <w:r w:rsidR="00C0474C">
        <w:t xml:space="preserve"> in general</w:t>
      </w:r>
      <w:r w:rsidR="0041210E">
        <w:t xml:space="preserve"> </w:t>
      </w:r>
      <w:r w:rsidR="0041210E">
        <w:fldChar w:fldCharType="begin">
          <w:fldData xml:space="preserve">PEVuZE5vdGU+PENpdGU+PEF1dGhvcj5BbmRyZXdzPC9BdXRob3I+PFllYXI+MjAxNjwvWWVhcj48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</w:fldData>
        </w:fldChar>
      </w:r>
      <w:r w:rsidR="00FF0099">
        <w:instrText xml:space="preserve"> ADDIN EN.CITE </w:instrText>
      </w:r>
      <w:r w:rsidR="00FF0099">
        <w:fldChar w:fldCharType="begin">
          <w:fldData xml:space="preserve">PEVuZE5vdGU+PENpdGU+PEF1dGhvcj5BbmRyZXdzPC9BdXRob3I+PFllYXI+MjAxNjwvWWVhcj48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</w:fldData>
        </w:fldChar>
      </w:r>
      <w:r w:rsidR="00FF0099">
        <w:instrText xml:space="preserve"> ADDIN EN.CITE.DATA </w:instrText>
      </w:r>
      <w:r w:rsidR="00FF0099">
        <w:fldChar w:fldCharType="end"/>
      </w:r>
      <w:r w:rsidR="0041210E">
        <w:fldChar w:fldCharType="separate"/>
      </w:r>
      <w:r w:rsidR="000D30CF">
        <w:rPr>
          <w:noProof/>
        </w:rPr>
        <w:t>(Restriction-site Associated DNA sequencing, RADseq, e.g., Andrews et al. 2016)</w:t>
      </w:r>
      <w:r w:rsidR="0041210E">
        <w:fldChar w:fldCharType="end"/>
      </w:r>
      <w:r w:rsidR="0041210E">
        <w:t xml:space="preserve">, </w:t>
      </w:r>
      <w:r w:rsidR="0091687A">
        <w:t xml:space="preserve">future work </w:t>
      </w:r>
      <w:r w:rsidR="00C0474C">
        <w:t>in this group</w:t>
      </w:r>
      <w:r w:rsidR="00B6250B">
        <w:t xml:space="preserve"> </w:t>
      </w:r>
      <w:r w:rsidR="0091687A">
        <w:t>using</w:t>
      </w:r>
      <w:r w:rsidR="0041210E">
        <w:t xml:space="preserve"> </w:t>
      </w:r>
      <w:r w:rsidR="0091687A">
        <w:t xml:space="preserve">genome-wide SNPs </w:t>
      </w:r>
      <w:r w:rsidR="000F450B">
        <w:t>is</w:t>
      </w:r>
      <w:r w:rsidR="0091687A">
        <w:t xml:space="preserve"> promising.</w:t>
      </w:r>
    </w:p>
    <w:p w14:paraId="7972904D" w14:textId="1F0EE578" w:rsidR="00F54253" w:rsidRDefault="00F54253">
      <w:pPr>
        <w:spacing w:line="480" w:lineRule="auto"/>
      </w:pPr>
    </w:p>
    <w:p w14:paraId="1985F74D" w14:textId="3FE06C60" w:rsidR="00E3733C" w:rsidRDefault="00E3733C">
      <w:pPr>
        <w:spacing w:line="480" w:lineRule="auto"/>
      </w:pPr>
      <w:r>
        <w:t>CONCLUSIONS</w:t>
      </w:r>
    </w:p>
    <w:p w14:paraId="1FAA6456" w14:textId="5577BCC9" w:rsidR="00E3733C" w:rsidRPr="00473193" w:rsidRDefault="005C6FFE">
      <w:pPr>
        <w:spacing w:line="480" w:lineRule="auto"/>
      </w:pPr>
      <w:r>
        <w:tab/>
      </w:r>
      <w:r w:rsidR="000F450B">
        <w:t>W</w:t>
      </w:r>
      <w:r>
        <w:t xml:space="preserve">e used targeted amplicon sequencing to generate a large </w:t>
      </w:r>
      <w:r w:rsidR="00473193">
        <w:t xml:space="preserve">nuclear dataset for </w:t>
      </w:r>
      <w:r w:rsidR="00473193">
        <w:rPr>
          <w:i/>
        </w:rPr>
        <w:t>Metrosideros</w:t>
      </w:r>
      <w:r w:rsidR="00473193">
        <w:t xml:space="preserve">, focusing on the Hawaiian Islands. We found strong support for the inclusion of </w:t>
      </w:r>
      <w:proofErr w:type="spellStart"/>
      <w:r w:rsidR="00473193" w:rsidRPr="0091687A">
        <w:rPr>
          <w:i/>
        </w:rPr>
        <w:t>Carpolepis</w:t>
      </w:r>
      <w:proofErr w:type="spellEnd"/>
      <w:r w:rsidR="00473193">
        <w:rPr>
          <w:i/>
        </w:rPr>
        <w:t xml:space="preserve"> </w:t>
      </w:r>
      <w:r w:rsidR="00473193">
        <w:t xml:space="preserve">and </w:t>
      </w:r>
      <w:proofErr w:type="spellStart"/>
      <w:r w:rsidR="00473193">
        <w:rPr>
          <w:i/>
        </w:rPr>
        <w:t>Tepualia</w:t>
      </w:r>
      <w:proofErr w:type="spellEnd"/>
      <w:r w:rsidR="00473193">
        <w:t xml:space="preserve"> in </w:t>
      </w:r>
      <w:r w:rsidR="00473193">
        <w:rPr>
          <w:i/>
        </w:rPr>
        <w:t>Metrosideros</w:t>
      </w:r>
      <w:r w:rsidR="00473193">
        <w:t xml:space="preserve">, supporting previous studies. Hawaiian </w:t>
      </w:r>
      <w:r w:rsidR="00473193">
        <w:rPr>
          <w:i/>
        </w:rPr>
        <w:t xml:space="preserve">Metrosideros </w:t>
      </w:r>
      <w:r w:rsidR="00473193">
        <w:t xml:space="preserve">formed a strongly supported monophyletic group, and using recently discovered </w:t>
      </w:r>
      <w:r w:rsidR="00473193">
        <w:rPr>
          <w:i/>
        </w:rPr>
        <w:t>Metrosideros</w:t>
      </w:r>
      <w:r w:rsidR="00473193">
        <w:t xml:space="preserve"> fossils, we date</w:t>
      </w:r>
      <w:r w:rsidR="00D75406">
        <w:t>d</w:t>
      </w:r>
      <w:r w:rsidR="00473193">
        <w:t xml:space="preserve"> the colonization of the Hawaiian </w:t>
      </w:r>
      <w:r w:rsidR="00B6250B">
        <w:t>a</w:t>
      </w:r>
      <w:r w:rsidR="00473193">
        <w:t>rchipelago to ~3.1 MYA</w:t>
      </w:r>
      <w:r w:rsidR="00D75406">
        <w:t>,</w:t>
      </w:r>
      <w:r w:rsidR="00473193">
        <w:t xml:space="preserve"> which is </w:t>
      </w:r>
      <w:r w:rsidR="00B6250B">
        <w:t xml:space="preserve">intermediate to </w:t>
      </w:r>
      <w:r w:rsidR="00473193">
        <w:t>previous estimate</w:t>
      </w:r>
      <w:r w:rsidR="00B6250B">
        <w:t>s</w:t>
      </w:r>
      <w:r w:rsidR="00473193">
        <w:t xml:space="preserve">. </w:t>
      </w:r>
      <w:r w:rsidR="004638A2">
        <w:t xml:space="preserve">The Hawaiian clade was sister to </w:t>
      </w:r>
      <w:r w:rsidR="004638A2" w:rsidRPr="00BC7DEA">
        <w:rPr>
          <w:i/>
          <w:iCs/>
        </w:rPr>
        <w:t xml:space="preserve">M. </w:t>
      </w:r>
      <w:proofErr w:type="spellStart"/>
      <w:r w:rsidR="004638A2" w:rsidRPr="00BC7DEA">
        <w:rPr>
          <w:i/>
          <w:iCs/>
        </w:rPr>
        <w:t>collina</w:t>
      </w:r>
      <w:proofErr w:type="spellEnd"/>
      <w:r w:rsidR="004638A2">
        <w:t xml:space="preserve"> from </w:t>
      </w:r>
      <w:r w:rsidR="00BC7DEA">
        <w:t xml:space="preserve">French </w:t>
      </w:r>
      <w:r w:rsidR="00BC7DEA">
        <w:lastRenderedPageBreak/>
        <w:t>Polynesia</w:t>
      </w:r>
      <w:r w:rsidR="004638A2">
        <w:t>. In turn these shared a common ancestor with taxa from Fiji, Vanuatu</w:t>
      </w:r>
      <w:r w:rsidR="00BC7DEA">
        <w:t>,</w:t>
      </w:r>
      <w:r w:rsidR="004638A2">
        <w:t xml:space="preserve"> and Samoa, indicating a westerly migration across the Pacific. </w:t>
      </w:r>
      <w:r w:rsidR="00B6250B">
        <w:t>W</w:t>
      </w:r>
      <w:r w:rsidR="00473193">
        <w:t>ithin th</w:t>
      </w:r>
      <w:r w:rsidR="00D75406">
        <w:t>e</w:t>
      </w:r>
      <w:r w:rsidR="00473193">
        <w:t xml:space="preserve"> monophyletic </w:t>
      </w:r>
      <w:r w:rsidR="00D75406">
        <w:t xml:space="preserve">Hawaiian </w:t>
      </w:r>
      <w:r w:rsidR="00473193">
        <w:t xml:space="preserve">clade, </w:t>
      </w:r>
      <w:r w:rsidR="00B6250B">
        <w:t xml:space="preserve">however, </w:t>
      </w:r>
      <w:r w:rsidR="00473193">
        <w:t>we found no phylogenetic pattern associated with islands</w:t>
      </w:r>
      <w:r w:rsidR="00D75406">
        <w:t xml:space="preserve"> or</w:t>
      </w:r>
      <w:r w:rsidR="00473193">
        <w:t xml:space="preserve"> taxonomic </w:t>
      </w:r>
      <w:r w:rsidR="00D75406">
        <w:t>units</w:t>
      </w:r>
      <w:r w:rsidR="00473193">
        <w:t>, and no signatures of progressive colonization of the islands or repeat or back-</w:t>
      </w:r>
      <w:proofErr w:type="spellStart"/>
      <w:r w:rsidR="00473193">
        <w:t>colonization</w:t>
      </w:r>
      <w:r w:rsidR="00D75406">
        <w:t>s</w:t>
      </w:r>
      <w:proofErr w:type="spellEnd"/>
      <w:r w:rsidR="00D75406">
        <w:t xml:space="preserve"> of individual islands</w:t>
      </w:r>
      <w:r w:rsidR="00473193">
        <w:t xml:space="preserve">. Given the recent findings of genetic differentiation </w:t>
      </w:r>
      <w:r w:rsidR="00D75406">
        <w:t>within Hawaiian</w:t>
      </w:r>
      <w:r w:rsidR="00473193">
        <w:t xml:space="preserve"> </w:t>
      </w:r>
      <w:r w:rsidR="00473193">
        <w:rPr>
          <w:i/>
        </w:rPr>
        <w:t xml:space="preserve">Metrosideros </w:t>
      </w:r>
      <w:r w:rsidR="00D75406">
        <w:t>based on</w:t>
      </w:r>
      <w:r w:rsidR="00473193">
        <w:t xml:space="preserve"> microsatellite markers, it is clear that very fast-evolving markers are required to investigate relationships in this group. </w:t>
      </w:r>
      <w:r w:rsidR="00D75406">
        <w:t>O</w:t>
      </w:r>
      <w:r w:rsidR="00473193">
        <w:t xml:space="preserve">ur estimate of </w:t>
      </w:r>
      <w:r w:rsidR="00473193">
        <w:rPr>
          <w:i/>
        </w:rPr>
        <w:t>Metrosideros</w:t>
      </w:r>
      <w:r w:rsidR="00CF2DBF" w:rsidRPr="00BC7DEA">
        <w:rPr>
          <w:iCs/>
        </w:rPr>
        <w:t>’</w:t>
      </w:r>
      <w:r w:rsidR="00473193">
        <w:rPr>
          <w:i/>
        </w:rPr>
        <w:t xml:space="preserve"> </w:t>
      </w:r>
      <w:r w:rsidR="00D75406">
        <w:t xml:space="preserve">arrival </w:t>
      </w:r>
      <w:r w:rsidR="00473193">
        <w:t xml:space="preserve">in </w:t>
      </w:r>
      <w:r w:rsidR="00BC7DEA">
        <w:t>the Hawaiian Islands</w:t>
      </w:r>
      <w:r w:rsidR="00CE1926">
        <w:t xml:space="preserve"> </w:t>
      </w:r>
      <w:r w:rsidR="00D75406">
        <w:t>at 3.1 MYA suggests that evolution of the group</w:t>
      </w:r>
      <w:r w:rsidR="00CF2DBF">
        <w:t>’</w:t>
      </w:r>
      <w:r w:rsidR="00D75406">
        <w:t xml:space="preserve">s exceptional </w:t>
      </w:r>
      <w:r w:rsidR="00473193">
        <w:t>phenotypic diversi</w:t>
      </w:r>
      <w:r w:rsidR="00D75406">
        <w:t>ty has been rapid.</w:t>
      </w:r>
    </w:p>
    <w:p w14:paraId="2528406F" w14:textId="77777777" w:rsidR="002151B9" w:rsidRDefault="002151B9">
      <w:pPr>
        <w:spacing w:line="480" w:lineRule="auto"/>
      </w:pPr>
    </w:p>
    <w:p w14:paraId="738E80F6" w14:textId="4B5107B8" w:rsidR="00C92ADC" w:rsidRDefault="00C92ADC">
      <w:pPr>
        <w:spacing w:line="480" w:lineRule="auto"/>
        <w:outlineLvl w:val="0"/>
      </w:pPr>
      <w:r>
        <w:t>ACKNOWLEDGEMENTS</w:t>
      </w:r>
    </w:p>
    <w:p w14:paraId="7EA20624" w14:textId="772A9378" w:rsidR="00C92ADC" w:rsidRDefault="00B92E5D">
      <w:pPr>
        <w:spacing w:line="480" w:lineRule="auto"/>
      </w:pPr>
      <w:r>
        <w:t>The authors</w:t>
      </w:r>
      <w:r w:rsidR="006D035A">
        <w:t xml:space="preserve"> thank </w:t>
      </w:r>
      <w:r w:rsidR="006D035A" w:rsidRPr="001E7F06">
        <w:t>J. Johansen and A. Williams</w:t>
      </w:r>
      <w:r w:rsidR="006D035A">
        <w:t xml:space="preserve"> for assistance with sample collection and the </w:t>
      </w:r>
      <w:r w:rsidR="00CE1926">
        <w:t xml:space="preserve">Hawaiʻi </w:t>
      </w:r>
      <w:r w:rsidR="006D035A">
        <w:t xml:space="preserve">Division of Forestry and Wildlife for permission to collect from state forests. </w:t>
      </w:r>
      <w:r>
        <w:t>They</w:t>
      </w:r>
      <w:r w:rsidR="00940B22">
        <w:t xml:space="preserve"> also thank Laure </w:t>
      </w:r>
      <w:proofErr w:type="spellStart"/>
      <w:r w:rsidR="00940B22">
        <w:t>Barrabé</w:t>
      </w:r>
      <w:proofErr w:type="spellEnd"/>
      <w:r w:rsidR="00940B22">
        <w:t xml:space="preserve">, </w:t>
      </w:r>
      <w:r w:rsidR="003D1A86">
        <w:t xml:space="preserve">Abby </w:t>
      </w:r>
      <w:proofErr w:type="spellStart"/>
      <w:r w:rsidR="003D1A86">
        <w:t>Cuttriss</w:t>
      </w:r>
      <w:proofErr w:type="spellEnd"/>
      <w:r w:rsidR="003D1A86">
        <w:t xml:space="preserve">, </w:t>
      </w:r>
      <w:proofErr w:type="spellStart"/>
      <w:r w:rsidR="00940B22">
        <w:t>Gildas</w:t>
      </w:r>
      <w:proofErr w:type="spellEnd"/>
      <w:r w:rsidR="00940B22">
        <w:t xml:space="preserve"> </w:t>
      </w:r>
      <w:proofErr w:type="spellStart"/>
      <w:r w:rsidR="00940B22">
        <w:t>Gâteblé</w:t>
      </w:r>
      <w:proofErr w:type="spellEnd"/>
      <w:r w:rsidR="00940B22">
        <w:t xml:space="preserve">, </w:t>
      </w:r>
      <w:r w:rsidR="003D1A86">
        <w:t>Me</w:t>
      </w:r>
      <w:r w:rsidR="00940B22">
        <w:t xml:space="preserve">lissa Johnson, </w:t>
      </w:r>
      <w:r w:rsidR="00916933">
        <w:t xml:space="preserve">Jean-Yves Meyer, </w:t>
      </w:r>
      <w:r w:rsidR="00940B22">
        <w:t>Greg Plunkett</w:t>
      </w:r>
      <w:r w:rsidR="003D1A86">
        <w:t xml:space="preserve"> (“Plant and People of Vanuatu” Project)</w:t>
      </w:r>
      <w:r w:rsidR="00940B22">
        <w:t xml:space="preserve">, Laurence Ramon, </w:t>
      </w:r>
      <w:proofErr w:type="spellStart"/>
      <w:r w:rsidR="003D1A86">
        <w:t>Ravahere</w:t>
      </w:r>
      <w:proofErr w:type="spellEnd"/>
      <w:r w:rsidR="003D1A86">
        <w:t xml:space="preserve"> </w:t>
      </w:r>
      <w:proofErr w:type="spellStart"/>
      <w:r w:rsidR="003D1A86">
        <w:t>Taputuarai</w:t>
      </w:r>
      <w:proofErr w:type="spellEnd"/>
      <w:r w:rsidR="003D1A86">
        <w:t xml:space="preserve">, </w:t>
      </w:r>
      <w:r w:rsidR="00DF7BEC">
        <w:t xml:space="preserve">the staff of the national Park of American Samoa, </w:t>
      </w:r>
      <w:r w:rsidR="00940B22">
        <w:t>the herbarium NOU,</w:t>
      </w:r>
      <w:r>
        <w:t xml:space="preserve"> </w:t>
      </w:r>
      <w:r w:rsidR="001758E6">
        <w:t xml:space="preserve">Eve Lucas and </w:t>
      </w:r>
      <w:r w:rsidR="00940B22">
        <w:t>the Kew DNA bank for providing DNA samples</w:t>
      </w:r>
      <w:r w:rsidR="00725177">
        <w:t>, and Mark Simmons for comments on an earlier draft of this manuscript</w:t>
      </w:r>
      <w:r w:rsidR="00940B22">
        <w:t xml:space="preserve">. </w:t>
      </w:r>
      <w:proofErr w:type="spellStart"/>
      <w:r w:rsidR="00C92ADC">
        <w:t>Fluidigm</w:t>
      </w:r>
      <w:proofErr w:type="spellEnd"/>
      <w:r w:rsidR="00C92ADC">
        <w:t xml:space="preserve"> Access Array amplification and </w:t>
      </w:r>
      <w:proofErr w:type="spellStart"/>
      <w:r w:rsidR="00C92ADC">
        <w:t>MiSeq</w:t>
      </w:r>
      <w:proofErr w:type="spellEnd"/>
      <w:r w:rsidR="00C92ADC">
        <w:t xml:space="preserve"> sequencing were conducted at the Institute for Bioinformatics and Evolutionary Studies (IBEST) at the University of Idaho.</w:t>
      </w:r>
      <w:r w:rsidR="00234F94">
        <w:t xml:space="preserve"> Data processing and analysis w</w:t>
      </w:r>
      <w:r>
        <w:t>ere</w:t>
      </w:r>
      <w:r w:rsidR="00234F94">
        <w:t xml:space="preserve"> conducted </w:t>
      </w:r>
      <w:r w:rsidR="00A76133">
        <w:t>on</w:t>
      </w:r>
      <w:r w:rsidR="00234F94">
        <w:t xml:space="preserve"> the </w:t>
      </w:r>
      <w:proofErr w:type="spellStart"/>
      <w:r w:rsidR="00234F94">
        <w:t>moana</w:t>
      </w:r>
      <w:proofErr w:type="spellEnd"/>
      <w:r w:rsidR="00234F94">
        <w:t xml:space="preserve"> HPC cluster at the United Stated Department of Agriculture-Agriculture Research Service, Daniel K. Inouye Pacific Basin Agricultural Research Center.</w:t>
      </w:r>
      <w:r w:rsidR="001E7F06" w:rsidRPr="001E7F06">
        <w:t xml:space="preserve"> </w:t>
      </w:r>
      <w:r w:rsidR="001E7F06">
        <w:t>USDA is an equal opportunity employer. Mention of trade names or commercial products in this publication is solely for the purpose of providing specific information and does not imply recommendation or endorsement by the USDA.</w:t>
      </w:r>
      <w:r>
        <w:t xml:space="preserve"> Funding was </w:t>
      </w:r>
      <w:r>
        <w:lastRenderedPageBreak/>
        <w:t xml:space="preserve">provided by NSF DEB </w:t>
      </w:r>
      <w:r w:rsidRPr="00B92E5D">
        <w:t>0954274</w:t>
      </w:r>
      <w:r>
        <w:t xml:space="preserve"> and NSF HRD </w:t>
      </w:r>
      <w:r w:rsidRPr="00B92E5D">
        <w:t>0833211</w:t>
      </w:r>
      <w:r>
        <w:t>.</w:t>
      </w:r>
      <w:r w:rsidR="00A76133">
        <w:t xml:space="preserve"> Figures were prepared using </w:t>
      </w:r>
      <w:proofErr w:type="spellStart"/>
      <w:r w:rsidR="000E34BD">
        <w:t>FigTree</w:t>
      </w:r>
      <w:proofErr w:type="spellEnd"/>
      <w:r w:rsidR="000E34BD">
        <w:t xml:space="preserve"> v1.4.4 </w:t>
      </w:r>
      <w:r w:rsidR="000E34BD">
        <w:fldChar w:fldCharType="begin"/>
      </w:r>
      <w:r w:rsidR="000D30CF">
        <w:instrText xml:space="preserve"> ADDIN EN.CITE &lt;EndNote&gt;&lt;Cite&gt;&lt;Author&gt;Rambaut&lt;/Author&gt;&lt;Year&gt;2010&lt;/Year&gt;&lt;RecNum&gt;2010&lt;/RecNum&gt;&lt;DisplayText&gt;(Rambaut and Drummond 2010)&lt;/DisplayText&gt;&lt;record&gt;&lt;rec-number&gt;2010&lt;/rec-number&gt;&lt;foreign-keys&gt;&lt;key app="EN" db-id="d9252dt58ae5w2e5vadxxtxuf0vx2aexda92" timestamp="1485731937"&gt;2010&lt;/key&gt;&lt;/foreign-keys&gt;&lt;ref-type name="Journal Article"&gt;17&lt;/ref-type&gt;&lt;contributors&gt;&lt;authors&gt;&lt;author&gt;Rambaut, A.&lt;/author&gt;&lt;author&gt;Drummond, A.J.&lt;/author&gt;&lt;/authors&gt;&lt;/contributors&gt;&lt;titles&gt;&lt;title&gt;FigTree v1.4.4&lt;/title&gt;&lt;secondary-title&gt;Institute of Evolutionary Biology, University of Edinburgh. Available at: http://tree.bio.ed.ac.uk/software/figtree&lt;/secondary-title&gt;&lt;/titles&gt;&lt;periodical&gt;&lt;full-title&gt;Institute of Evolutionary Biology, University of Edinburgh. Available at: http://tree.bio.ed.ac.uk/software/figtree&lt;/full-title&gt;&lt;/periodical&gt;&lt;dates&gt;&lt;year&gt;2010&lt;/year&gt;&lt;/dates&gt;&lt;urls&gt;&lt;/urls&gt;&lt;/record&gt;&lt;/Cite&gt;&lt;/EndNote&gt;</w:instrText>
      </w:r>
      <w:r w:rsidR="000E34BD">
        <w:fldChar w:fldCharType="separate"/>
      </w:r>
      <w:r w:rsidR="000D30CF">
        <w:rPr>
          <w:noProof/>
        </w:rPr>
        <w:t>(Rambaut and Drummond 2010)</w:t>
      </w:r>
      <w:r w:rsidR="000E34BD">
        <w:fldChar w:fldCharType="end"/>
      </w:r>
      <w:r w:rsidR="000E34BD">
        <w:t xml:space="preserve"> and </w:t>
      </w:r>
      <w:r w:rsidR="00A76133">
        <w:t xml:space="preserve">Inkscape v0.91 </w:t>
      </w:r>
      <w:r w:rsidR="00A76133">
        <w:fldChar w:fldCharType="begin"/>
      </w:r>
      <w:r w:rsidR="000D30CF">
        <w:instrText xml:space="preserve"> ADDIN EN.CITE &lt;EndNote&gt;&lt;Cite&gt;&lt;Author&gt;The Inkscape Team&lt;/Author&gt;&lt;Year&gt;2017&lt;/Year&gt;&lt;RecNum&gt;2115&lt;/RecNum&gt;&lt;DisplayText&gt;(The Inkscape Team 2017)&lt;/DisplayText&gt;&lt;record&gt;&lt;rec-number&gt;2115&lt;/rec-number&gt;&lt;foreign-keys&gt;&lt;key app="EN" db-id="d9252dt58ae5w2e5vadxxtxuf0vx2aexda92" timestamp="1490885179"&gt;2115&lt;/key&gt;&lt;/foreign-keys&gt;&lt;ref-type name="Journal Article"&gt;17&lt;/ref-type&gt;&lt;contributors&gt;&lt;authors&gt;&lt;author&gt;The Inkscape Team,&lt;/author&gt;&lt;/authors&gt;&lt;/contributors&gt;&lt;titles&gt;&lt;title&gt;Inkscape v0.91&lt;/title&gt;&lt;secondary-title&gt;Available at: https://inkscape.org&lt;/secondary-title&gt;&lt;/titles&gt;&lt;periodical&gt;&lt;full-title&gt;Available at: https://inkscape.org&lt;/full-title&gt;&lt;/periodical&gt;&lt;dates&gt;&lt;year&gt;2017&lt;/year&gt;&lt;/dates&gt;&lt;urls&gt;&lt;/urls&gt;&lt;/record&gt;&lt;/Cite&gt;&lt;/EndNote&gt;</w:instrText>
      </w:r>
      <w:r w:rsidR="00A76133">
        <w:fldChar w:fldCharType="separate"/>
      </w:r>
      <w:r w:rsidR="000D30CF">
        <w:rPr>
          <w:noProof/>
        </w:rPr>
        <w:t>(The Inkscape Team 2017)</w:t>
      </w:r>
      <w:r w:rsidR="00A76133">
        <w:fldChar w:fldCharType="end"/>
      </w:r>
      <w:r w:rsidR="00A76133">
        <w:t>.</w:t>
      </w:r>
    </w:p>
    <w:p w14:paraId="1F2B5143" w14:textId="5028FB0D" w:rsidR="00540EA9" w:rsidRDefault="00540EA9">
      <w:pPr>
        <w:spacing w:line="480" w:lineRule="auto"/>
      </w:pPr>
    </w:p>
    <w:p w14:paraId="4F34023B" w14:textId="1DCB75C7" w:rsidR="00D52008" w:rsidRDefault="00D52008">
      <w:pPr>
        <w:spacing w:line="480" w:lineRule="auto"/>
      </w:pPr>
      <w:r>
        <w:t>COMPLIANCE WITH ETHICAL STANDARDS</w:t>
      </w:r>
    </w:p>
    <w:p w14:paraId="2E0A6A49" w14:textId="7EEAD336" w:rsidR="00D52008" w:rsidRDefault="00D52008">
      <w:pPr>
        <w:spacing w:line="480" w:lineRule="auto"/>
      </w:pPr>
      <w:r>
        <w:t>DISCLOSURE OF POTENTICAL CONFLICTS OF INTEREST</w:t>
      </w:r>
    </w:p>
    <w:p w14:paraId="11B5A845" w14:textId="2D2C555D" w:rsidR="00D52008" w:rsidRDefault="00D52008">
      <w:pPr>
        <w:spacing w:line="480" w:lineRule="auto"/>
      </w:pPr>
      <w:r>
        <w:t>The authors declare that they have no conflict of interest.</w:t>
      </w:r>
    </w:p>
    <w:p w14:paraId="3F00FD6B" w14:textId="77777777" w:rsidR="00D52008" w:rsidRDefault="00D52008">
      <w:pPr>
        <w:spacing w:line="480" w:lineRule="auto"/>
      </w:pPr>
    </w:p>
    <w:p w14:paraId="4BADF120" w14:textId="74D6A870" w:rsidR="0075039C" w:rsidRDefault="0075039C" w:rsidP="0075039C">
      <w:pPr>
        <w:spacing w:line="480" w:lineRule="auto"/>
        <w:outlineLvl w:val="0"/>
      </w:pPr>
      <w:r>
        <w:t>ELECTRONIC SUPPLEMENTARY MATERIAL</w:t>
      </w:r>
    </w:p>
    <w:p w14:paraId="6B083ED3" w14:textId="0CACE54A" w:rsidR="0075039C" w:rsidRDefault="0075039C" w:rsidP="0075039C">
      <w:pPr>
        <w:spacing w:line="480" w:lineRule="auto"/>
        <w:outlineLvl w:val="0"/>
      </w:pPr>
      <w:r>
        <w:t>Note</w:t>
      </w:r>
      <w:r w:rsidRPr="00DC160B">
        <w:t>,</w:t>
      </w:r>
      <w:r>
        <w:t xml:space="preserve"> specimen </w:t>
      </w:r>
      <w:r w:rsidR="00DC160B">
        <w:t>identifiers</w:t>
      </w:r>
      <w:r>
        <w:t xml:space="preserve"> might differ between supplementary files, but DNA numbers are consistent. For detailed specimen information, see </w:t>
      </w:r>
      <w:r w:rsidR="00013D93">
        <w:t xml:space="preserve">Online Resource </w:t>
      </w:r>
      <w:r>
        <w:t>1.</w:t>
      </w:r>
    </w:p>
    <w:p w14:paraId="37673FB2" w14:textId="560E82BD" w:rsidR="004A4D3C" w:rsidRDefault="00013D93" w:rsidP="004A4D3C">
      <w:pPr>
        <w:spacing w:line="480" w:lineRule="auto"/>
      </w:pPr>
      <w:r w:rsidRPr="00815D6E">
        <w:rPr>
          <w:b/>
          <w:bCs/>
        </w:rPr>
        <w:t xml:space="preserve">Online Resource </w:t>
      </w:r>
      <w:r w:rsidR="0075039C" w:rsidRPr="00815D6E">
        <w:rPr>
          <w:b/>
          <w:bCs/>
        </w:rPr>
        <w:t>1</w:t>
      </w:r>
      <w:r w:rsidR="0075039C">
        <w:t>. Detailed specimen information</w:t>
      </w:r>
      <w:r w:rsidR="00DA3D6F">
        <w:t>, and</w:t>
      </w:r>
      <w:r w:rsidR="0075039C">
        <w:t xml:space="preserve"> </w:t>
      </w:r>
      <w:r w:rsidR="00DA3D6F">
        <w:t>s</w:t>
      </w:r>
      <w:r w:rsidR="0075039C">
        <w:t xml:space="preserve">ummarized gene information in final dataset. </w:t>
      </w:r>
      <w:r w:rsidR="004A4D3C" w:rsidRPr="00815D6E">
        <w:rPr>
          <w:b/>
          <w:bCs/>
        </w:rPr>
        <w:t>Online Resource 2</w:t>
      </w:r>
      <w:r w:rsidR="004A4D3C">
        <w:t>. Main DNA alignment.</w:t>
      </w:r>
      <w:r w:rsidR="00815D6E">
        <w:t xml:space="preserve"> </w:t>
      </w:r>
      <w:r w:rsidR="004A4D3C" w:rsidRPr="00815D6E">
        <w:rPr>
          <w:b/>
          <w:bCs/>
        </w:rPr>
        <w:t>Online Resource 3</w:t>
      </w:r>
      <w:r w:rsidR="004A4D3C">
        <w:t>. Partitions for main DNA alignment.</w:t>
      </w:r>
      <w:r w:rsidR="00815D6E">
        <w:t xml:space="preserve"> </w:t>
      </w:r>
      <w:r w:rsidRPr="00815D6E">
        <w:rPr>
          <w:b/>
          <w:bCs/>
        </w:rPr>
        <w:t xml:space="preserve">Online Resource </w:t>
      </w:r>
      <w:r w:rsidR="004A4D3C" w:rsidRPr="00815D6E">
        <w:rPr>
          <w:b/>
          <w:bCs/>
        </w:rPr>
        <w:t>4</w:t>
      </w:r>
      <w:r w:rsidR="0075039C">
        <w:t>. Maximum likelihood consensus tree with SH-</w:t>
      </w:r>
      <w:proofErr w:type="spellStart"/>
      <w:r w:rsidR="0075039C">
        <w:t>aLRT</w:t>
      </w:r>
      <w:proofErr w:type="spellEnd"/>
      <w:r w:rsidR="0075039C">
        <w:t>/</w:t>
      </w:r>
      <w:proofErr w:type="spellStart"/>
      <w:r w:rsidR="0075039C">
        <w:t>ufBS</w:t>
      </w:r>
      <w:proofErr w:type="spellEnd"/>
      <w:r w:rsidR="0075039C">
        <w:t xml:space="preserve"> values for node support</w:t>
      </w:r>
      <w:r w:rsidR="00DA3D6F">
        <w:t>, m</w:t>
      </w:r>
      <w:r w:rsidR="0075039C">
        <w:t xml:space="preserve">aximum parsimony consensus tree with </w:t>
      </w:r>
      <w:proofErr w:type="spellStart"/>
      <w:r w:rsidR="0075039C">
        <w:t>ufBS</w:t>
      </w:r>
      <w:proofErr w:type="spellEnd"/>
      <w:r w:rsidR="0075039C">
        <w:t xml:space="preserve"> values for node support</w:t>
      </w:r>
      <w:r w:rsidR="00DA3D6F">
        <w:t>, and</w:t>
      </w:r>
      <w:r w:rsidR="0075039C">
        <w:t xml:space="preserve"> ASTRAL-III species tree with </w:t>
      </w:r>
      <w:proofErr w:type="spellStart"/>
      <w:r w:rsidR="0075039C">
        <w:t>locPP</w:t>
      </w:r>
      <w:proofErr w:type="spellEnd"/>
      <w:r w:rsidR="0075039C">
        <w:t xml:space="preserve"> values for node support. </w:t>
      </w:r>
      <w:r w:rsidRPr="00815D6E">
        <w:rPr>
          <w:b/>
          <w:bCs/>
        </w:rPr>
        <w:t xml:space="preserve">Online Resource </w:t>
      </w:r>
      <w:r w:rsidR="004A4D3C" w:rsidRPr="00815D6E">
        <w:rPr>
          <w:b/>
          <w:bCs/>
        </w:rPr>
        <w:t>5</w:t>
      </w:r>
      <w:r w:rsidR="0075039C">
        <w:t>. Input tree file for ASTRAL-III analysis.</w:t>
      </w:r>
      <w:r w:rsidR="00815D6E">
        <w:t xml:space="preserve"> </w:t>
      </w:r>
      <w:r w:rsidRPr="00815D6E">
        <w:rPr>
          <w:b/>
          <w:bCs/>
        </w:rPr>
        <w:t xml:space="preserve">Online Resource </w:t>
      </w:r>
      <w:r w:rsidR="004A4D3C" w:rsidRPr="00815D6E">
        <w:rPr>
          <w:b/>
          <w:bCs/>
        </w:rPr>
        <w:t>6</w:t>
      </w:r>
      <w:r w:rsidR="0075039C">
        <w:t xml:space="preserve">. </w:t>
      </w:r>
      <w:r w:rsidR="0070548B">
        <w:t xml:space="preserve">Gene trees in </w:t>
      </w:r>
      <w:proofErr w:type="spellStart"/>
      <w:r w:rsidR="0070548B">
        <w:t>newick</w:t>
      </w:r>
      <w:proofErr w:type="spellEnd"/>
      <w:r w:rsidR="0070548B">
        <w:t xml:space="preserve"> format</w:t>
      </w:r>
      <w:r w:rsidR="0070548B" w:rsidRPr="00815D6E">
        <w:rPr>
          <w:b/>
          <w:bCs/>
        </w:rPr>
        <w:t>.</w:t>
      </w:r>
      <w:r w:rsidR="00815D6E" w:rsidRPr="00815D6E">
        <w:rPr>
          <w:b/>
          <w:bCs/>
        </w:rPr>
        <w:t xml:space="preserve"> </w:t>
      </w:r>
      <w:r w:rsidR="0070548B" w:rsidRPr="00815D6E">
        <w:rPr>
          <w:b/>
          <w:bCs/>
        </w:rPr>
        <w:t xml:space="preserve">Online Resource </w:t>
      </w:r>
      <w:r w:rsidR="004A4D3C" w:rsidRPr="00815D6E">
        <w:rPr>
          <w:b/>
          <w:bCs/>
        </w:rPr>
        <w:t>7</w:t>
      </w:r>
      <w:r w:rsidR="0070548B">
        <w:t>. Gene trees in pdf format, rooted with best available outgroup or else rooted mid-tree.</w:t>
      </w:r>
      <w:r w:rsidR="004A4D3C" w:rsidRPr="004A4D3C">
        <w:t xml:space="preserve"> </w:t>
      </w:r>
      <w:r w:rsidR="004A4D3C" w:rsidRPr="00815D6E">
        <w:rPr>
          <w:b/>
          <w:bCs/>
        </w:rPr>
        <w:t>Online Resource 8</w:t>
      </w:r>
      <w:r w:rsidR="004A4D3C">
        <w:t xml:space="preserve">. Input XML file for BEAST analysis. </w:t>
      </w:r>
    </w:p>
    <w:p w14:paraId="3CC1881E" w14:textId="6A8E5C4F" w:rsidR="0070548B" w:rsidRPr="00152C62" w:rsidRDefault="0070548B" w:rsidP="0075039C">
      <w:pPr>
        <w:spacing w:line="480" w:lineRule="auto"/>
      </w:pPr>
    </w:p>
    <w:p w14:paraId="081B671F" w14:textId="77777777" w:rsidR="0075039C" w:rsidRPr="00152C62" w:rsidRDefault="0075039C">
      <w:pPr>
        <w:spacing w:line="480" w:lineRule="auto"/>
      </w:pPr>
    </w:p>
    <w:p w14:paraId="165D212F" w14:textId="3223B1EA" w:rsidR="00244AC6" w:rsidRPr="00152C62" w:rsidRDefault="00244AC6" w:rsidP="000E34BD">
      <w:pPr>
        <w:spacing w:line="480" w:lineRule="auto"/>
        <w:outlineLvl w:val="0"/>
      </w:pPr>
      <w:r w:rsidRPr="00152C62">
        <w:t>LITERATURE CITED</w:t>
      </w:r>
    </w:p>
    <w:p w14:paraId="3F7F0BAD" w14:textId="77777777" w:rsidR="00DA7E06" w:rsidRPr="00DA7E06" w:rsidRDefault="00244AC6" w:rsidP="00DA7E06">
      <w:pPr>
        <w:pStyle w:val="EndNoteBibliography"/>
        <w:ind w:left="720" w:hanging="720"/>
        <w:rPr>
          <w:noProof/>
        </w:rPr>
      </w:pPr>
      <w:r w:rsidRPr="00152C62">
        <w:lastRenderedPageBreak/>
        <w:fldChar w:fldCharType="begin"/>
      </w:r>
      <w:r w:rsidRPr="00152C62">
        <w:instrText xml:space="preserve"> ADDIN EN.REFLIST </w:instrText>
      </w:r>
      <w:r w:rsidRPr="00152C62">
        <w:fldChar w:fldCharType="separate"/>
      </w:r>
      <w:r w:rsidR="00DA7E06" w:rsidRPr="00DA7E06">
        <w:rPr>
          <w:noProof/>
        </w:rPr>
        <w:t>Andrews KR, Good JM, Miller MR, Luikart G, Hohenlohe PA (2016) Harnessing the power of RADseq for ecological and evolutionary genomics. Nat Rev Genet 17:81-92 doi:10.1038/nrg.2015.28</w:t>
      </w:r>
    </w:p>
    <w:p w14:paraId="7C9F06B2" w14:textId="77777777" w:rsidR="00DA7E06" w:rsidRPr="00DA7E06" w:rsidRDefault="00DA7E06" w:rsidP="00DA7E06">
      <w:pPr>
        <w:pStyle w:val="EndNoteBibliography"/>
        <w:ind w:left="720" w:hanging="720"/>
        <w:rPr>
          <w:noProof/>
        </w:rPr>
      </w:pPr>
      <w:r w:rsidRPr="00DA7E06">
        <w:rPr>
          <w:noProof/>
        </w:rPr>
        <w:t xml:space="preserve">Bailey CD, Doyle JJ (1999) Potential phylogenetic utility of the low-copy nuclear gene </w:t>
      </w:r>
      <w:r w:rsidRPr="00DA7E06">
        <w:rPr>
          <w:i/>
          <w:noProof/>
        </w:rPr>
        <w:t>pistillata</w:t>
      </w:r>
      <w:r w:rsidRPr="00DA7E06">
        <w:rPr>
          <w:noProof/>
        </w:rPr>
        <w:t xml:space="preserve"> in Docotyledonous plants: comparison to nrDNA ITS and </w:t>
      </w:r>
      <w:r w:rsidRPr="00DA7E06">
        <w:rPr>
          <w:i/>
          <w:noProof/>
        </w:rPr>
        <w:t>trnL</w:t>
      </w:r>
      <w:r w:rsidRPr="00DA7E06">
        <w:rPr>
          <w:noProof/>
        </w:rPr>
        <w:t xml:space="preserve"> intron in </w:t>
      </w:r>
      <w:r w:rsidRPr="00DA7E06">
        <w:rPr>
          <w:i/>
          <w:noProof/>
        </w:rPr>
        <w:t>Sphaeocardamum</w:t>
      </w:r>
      <w:r w:rsidRPr="00DA7E06">
        <w:rPr>
          <w:noProof/>
        </w:rPr>
        <w:t xml:space="preserve"> and other Brassicaceae. Mol Phylogenet Evol 13:20-30</w:t>
      </w:r>
    </w:p>
    <w:p w14:paraId="01977348" w14:textId="77777777" w:rsidR="00DA7E06" w:rsidRPr="00DA7E06" w:rsidRDefault="00DA7E06" w:rsidP="00DA7E06">
      <w:pPr>
        <w:pStyle w:val="EndNoteBibliography"/>
        <w:ind w:left="720" w:hanging="720"/>
        <w:rPr>
          <w:noProof/>
        </w:rPr>
      </w:pPr>
      <w:r w:rsidRPr="00DA7E06">
        <w:rPr>
          <w:noProof/>
        </w:rPr>
        <w:t>Berger BA, Kriebel R, Spalink D, Sytsma KJ (2016) Divergence times, historical biogeography, and shifts in speciation rates of Myrtales. Mol Phylogenet Evol 95:116-136 doi:10.1016/j.ympev.2015.10.001</w:t>
      </w:r>
    </w:p>
    <w:p w14:paraId="4A14E128" w14:textId="77777777" w:rsidR="00DA7E06" w:rsidRPr="00DA7E06" w:rsidRDefault="00DA7E06" w:rsidP="00DA7E06">
      <w:pPr>
        <w:pStyle w:val="EndNoteBibliography"/>
        <w:ind w:left="720" w:hanging="720"/>
        <w:rPr>
          <w:noProof/>
        </w:rPr>
      </w:pPr>
      <w:r w:rsidRPr="00DA7E06">
        <w:rPr>
          <w:noProof/>
        </w:rPr>
        <w:t>Bess EC, Catanach TA, Johnson KP, Fernández-Palacios JM (2014) The importance of molecular dating analyses for inferring Hawaiian biogeographical history: a case study with bark lice (Psocidae:Ptycta). J Biogeogr 41:158-167 doi:10.1111/jbi.12191</w:t>
      </w:r>
    </w:p>
    <w:p w14:paraId="29B6ECFC" w14:textId="77777777" w:rsidR="00DA7E06" w:rsidRPr="00DA7E06" w:rsidRDefault="00DA7E06" w:rsidP="00DA7E06">
      <w:pPr>
        <w:pStyle w:val="EndNoteBibliography"/>
        <w:ind w:left="720" w:hanging="720"/>
        <w:rPr>
          <w:noProof/>
        </w:rPr>
      </w:pPr>
      <w:r w:rsidRPr="00DA7E06">
        <w:rPr>
          <w:noProof/>
        </w:rPr>
        <w:t>Biffin E, Lucas EJ, Craven LA, Ribeiro da Costa I, Harrington MG, Crisp MD (2010) Evolution of exceptional species richness among lineages of fleshy-fruited Myrtaceae. Ann Bot 106:79-93 doi:10.1093/aob/mcq088</w:t>
      </w:r>
    </w:p>
    <w:p w14:paraId="5B77F862" w14:textId="77777777" w:rsidR="00DA7E06" w:rsidRPr="00DA7E06" w:rsidRDefault="00DA7E06" w:rsidP="00DA7E06">
      <w:pPr>
        <w:pStyle w:val="EndNoteBibliography"/>
        <w:ind w:left="720" w:hanging="720"/>
        <w:rPr>
          <w:noProof/>
        </w:rPr>
      </w:pPr>
      <w:r w:rsidRPr="00DA7E06">
        <w:rPr>
          <w:noProof/>
        </w:rPr>
        <w:t>Bouckaert R et al. (2014) BEAST 2: a software platform for Bayesian evolutionary analysis. PLoS Comput Biol 10:e1003537 doi:10.1371/journal.pcbi.1003537</w:t>
      </w:r>
    </w:p>
    <w:p w14:paraId="3D3D710C" w14:textId="77777777" w:rsidR="00DA7E06" w:rsidRPr="00DA7E06" w:rsidRDefault="00DA7E06" w:rsidP="00DA7E06">
      <w:pPr>
        <w:pStyle w:val="EndNoteBibliography"/>
        <w:ind w:left="720" w:hanging="720"/>
        <w:rPr>
          <w:noProof/>
        </w:rPr>
      </w:pPr>
      <w:r w:rsidRPr="00DA7E06">
        <w:rPr>
          <w:noProof/>
        </w:rPr>
        <w:t>Bybee SM et al. (2011) Targeted amplicon sequencing (TAS): a scalable next-gen approach to multilocus, multitaxa phylogenetics. Genome Biol Evol 3:1312-1323 doi:10.1093/gbe/evr106</w:t>
      </w:r>
    </w:p>
    <w:p w14:paraId="574F66F1" w14:textId="77777777" w:rsidR="00DA7E06" w:rsidRPr="00DA7E06" w:rsidRDefault="00DA7E06" w:rsidP="00DA7E06">
      <w:pPr>
        <w:pStyle w:val="EndNoteBibliography"/>
        <w:ind w:left="720" w:hanging="720"/>
        <w:rPr>
          <w:noProof/>
        </w:rPr>
      </w:pPr>
      <w:r w:rsidRPr="00DA7E06">
        <w:rPr>
          <w:noProof/>
        </w:rPr>
        <w:t xml:space="preserve">Carstens BC, Satler JD (2013) The carniverous plant described as </w:t>
      </w:r>
      <w:r w:rsidRPr="00DA7E06">
        <w:rPr>
          <w:i/>
          <w:noProof/>
        </w:rPr>
        <w:t>Sarracenia alata</w:t>
      </w:r>
      <w:r w:rsidRPr="00DA7E06">
        <w:rPr>
          <w:noProof/>
        </w:rPr>
        <w:t xml:space="preserve"> contains two cryptic species. Biol J Linn Soc 109:737-746</w:t>
      </w:r>
    </w:p>
    <w:p w14:paraId="09C995C0" w14:textId="77777777" w:rsidR="00DA7E06" w:rsidRPr="00DA7E06" w:rsidRDefault="00DA7E06" w:rsidP="00DA7E06">
      <w:pPr>
        <w:pStyle w:val="EndNoteBibliography"/>
        <w:ind w:left="720" w:hanging="720"/>
        <w:rPr>
          <w:noProof/>
        </w:rPr>
      </w:pPr>
      <w:r w:rsidRPr="00DA7E06">
        <w:rPr>
          <w:noProof/>
        </w:rPr>
        <w:lastRenderedPageBreak/>
        <w:t>Chou J, Gupta A, Yaduvanshi S, Davidson R, Nute M, Mirarab S, Warnow T (2015) A comparative study of SVDquartets and other coalescent-based species tree estimation methods. BMC Genomics 16:S2</w:t>
      </w:r>
    </w:p>
    <w:p w14:paraId="3F2D500C" w14:textId="77777777" w:rsidR="00DA7E06" w:rsidRPr="00DA7E06" w:rsidRDefault="00DA7E06" w:rsidP="00DA7E06">
      <w:pPr>
        <w:pStyle w:val="EndNoteBibliography"/>
        <w:ind w:left="720" w:hanging="720"/>
        <w:rPr>
          <w:noProof/>
        </w:rPr>
      </w:pPr>
      <w:r w:rsidRPr="00DA7E06">
        <w:rPr>
          <w:noProof/>
        </w:rPr>
        <w:t>Clague DA, Braga JC, Bassi D, Fullagar PD, Renema W, Webster JM (2009) The maximum age of Hawaiian terrestrial lineages: geological constraints from Kōko Seamount. J Biogeogr 37:1022-1033 doi:10.1111/j.1365-2699.2009.02235.x</w:t>
      </w:r>
    </w:p>
    <w:p w14:paraId="4CD3F514" w14:textId="77777777" w:rsidR="00DA7E06" w:rsidRPr="00DA7E06" w:rsidRDefault="00DA7E06" w:rsidP="00DA7E06">
      <w:pPr>
        <w:pStyle w:val="EndNoteBibliography"/>
        <w:ind w:left="720" w:hanging="720"/>
        <w:rPr>
          <w:noProof/>
        </w:rPr>
      </w:pPr>
      <w:r w:rsidRPr="00DA7E06">
        <w:rPr>
          <w:noProof/>
        </w:rPr>
        <w:t xml:space="preserve">Corn CA, Hiesey WM (1973) Altitudinal variation in Hawaiian </w:t>
      </w:r>
      <w:r w:rsidRPr="00DA7E06">
        <w:rPr>
          <w:i/>
          <w:noProof/>
        </w:rPr>
        <w:t>Metrosideros</w:t>
      </w:r>
      <w:r w:rsidRPr="00DA7E06">
        <w:rPr>
          <w:noProof/>
        </w:rPr>
        <w:t>. Am J Bot 60:991-1002</w:t>
      </w:r>
    </w:p>
    <w:p w14:paraId="647D2228" w14:textId="77777777" w:rsidR="00DA7E06" w:rsidRPr="00DA7E06" w:rsidRDefault="00DA7E06" w:rsidP="00DA7E06">
      <w:pPr>
        <w:pStyle w:val="EndNoteBibliography"/>
        <w:ind w:left="720" w:hanging="720"/>
        <w:rPr>
          <w:noProof/>
        </w:rPr>
      </w:pPr>
      <w:r w:rsidRPr="00DA7E06">
        <w:rPr>
          <w:noProof/>
        </w:rPr>
        <w:t>Couper RA (1960) New Zealand Mesozoic and Cainozoic Plant Microfossils. Government Printer, Wellington, New Zealand</w:t>
      </w:r>
    </w:p>
    <w:p w14:paraId="38A14CA4" w14:textId="77777777" w:rsidR="00DA7E06" w:rsidRPr="00DA7E06" w:rsidRDefault="00DA7E06" w:rsidP="00DA7E06">
      <w:pPr>
        <w:pStyle w:val="EndNoteBibliography"/>
        <w:ind w:left="720" w:hanging="720"/>
        <w:rPr>
          <w:noProof/>
        </w:rPr>
      </w:pPr>
      <w:r w:rsidRPr="00DA7E06">
        <w:rPr>
          <w:noProof/>
        </w:rPr>
        <w:t xml:space="preserve">de Sousa F, Bertrand YJ, Nylinder S, Oxelman B, Eriksson JS, Pfeil BE (2014) Phylogenetic properties of 50 nuclear loci in </w:t>
      </w:r>
      <w:r w:rsidRPr="00DA7E06">
        <w:rPr>
          <w:i/>
          <w:noProof/>
        </w:rPr>
        <w:t>Medicago</w:t>
      </w:r>
      <w:r w:rsidRPr="00DA7E06">
        <w:rPr>
          <w:noProof/>
        </w:rPr>
        <w:t xml:space="preserve"> (Leguminosae) generated using multiplexed sequence capture and next-generation sequencing. PLoS One 9:e109704 doi:10.1371/journal.pone.0109704</w:t>
      </w:r>
    </w:p>
    <w:p w14:paraId="27763C9C" w14:textId="77777777" w:rsidR="00DA7E06" w:rsidRPr="00DA7E06" w:rsidRDefault="00DA7E06" w:rsidP="00DA7E06">
      <w:pPr>
        <w:pStyle w:val="EndNoteBibliography"/>
        <w:ind w:left="720" w:hanging="720"/>
        <w:rPr>
          <w:noProof/>
        </w:rPr>
      </w:pPr>
      <w:r w:rsidRPr="00DA7E06">
        <w:rPr>
          <w:noProof/>
        </w:rPr>
        <w:t>DeBoer N, Stacy EA (2013) Divergence within and among 3 Varieties of the Endemic Tree, 'Ohi'a Lehua (</w:t>
      </w:r>
      <w:r w:rsidRPr="00DA7E06">
        <w:rPr>
          <w:i/>
          <w:noProof/>
        </w:rPr>
        <w:t>Metrosideros polymorpha</w:t>
      </w:r>
      <w:r w:rsidRPr="00DA7E06">
        <w:rPr>
          <w:noProof/>
        </w:rPr>
        <w:t>) on the Eastern Slope of Hawai'i Island. J Hered 104:449-458 doi:10.1093/jhered/est027</w:t>
      </w:r>
    </w:p>
    <w:p w14:paraId="5E29CDC0" w14:textId="77777777" w:rsidR="00DA7E06" w:rsidRPr="00DA7E06" w:rsidRDefault="00DA7E06" w:rsidP="00DA7E06">
      <w:pPr>
        <w:pStyle w:val="EndNoteBibliography"/>
        <w:ind w:left="720" w:hanging="720"/>
        <w:rPr>
          <w:noProof/>
        </w:rPr>
      </w:pPr>
      <w:r w:rsidRPr="00DA7E06">
        <w:rPr>
          <w:noProof/>
        </w:rPr>
        <w:t xml:space="preserve">Drake DR (1992) Seed dispersal of </w:t>
      </w:r>
      <w:r w:rsidRPr="00DA7E06">
        <w:rPr>
          <w:i/>
          <w:noProof/>
        </w:rPr>
        <w:t>Metrosideros polymorpha</w:t>
      </w:r>
      <w:r w:rsidRPr="00DA7E06">
        <w:rPr>
          <w:noProof/>
        </w:rPr>
        <w:t xml:space="preserve"> (Myrtaceae): a pioneer tree of Hawaiian lava flows. Am J Bot 79:1224-1228</w:t>
      </w:r>
    </w:p>
    <w:p w14:paraId="4F43C17E" w14:textId="77777777" w:rsidR="00DA7E06" w:rsidRPr="00455B1A" w:rsidRDefault="00DA7E06" w:rsidP="00DA7E06">
      <w:pPr>
        <w:pStyle w:val="EndNoteBibliography"/>
        <w:ind w:left="720" w:hanging="720"/>
        <w:rPr>
          <w:noProof/>
          <w:lang w:val="fr-FR"/>
        </w:rPr>
      </w:pPr>
      <w:r w:rsidRPr="00DA7E06">
        <w:rPr>
          <w:noProof/>
        </w:rPr>
        <w:t xml:space="preserve">Drummond AJ, Ho SY, Phillips MJ, Rambaut A (2006) Relaxed phylogenetics and dating with confidence. </w:t>
      </w:r>
      <w:r w:rsidRPr="00455B1A">
        <w:rPr>
          <w:noProof/>
          <w:lang w:val="fr-FR"/>
        </w:rPr>
        <w:t>PLoS Biol 4:e88 doi:10.1371/journal.pbio.0040088</w:t>
      </w:r>
    </w:p>
    <w:p w14:paraId="222F4B7F" w14:textId="77777777" w:rsidR="00DA7E06" w:rsidRPr="00DA7E06" w:rsidRDefault="00DA7E06" w:rsidP="00DA7E06">
      <w:pPr>
        <w:pStyle w:val="EndNoteBibliography"/>
        <w:ind w:left="720" w:hanging="720"/>
        <w:rPr>
          <w:noProof/>
        </w:rPr>
      </w:pPr>
      <w:r w:rsidRPr="00455B1A">
        <w:rPr>
          <w:noProof/>
          <w:lang w:val="fr-FR"/>
        </w:rPr>
        <w:lastRenderedPageBreak/>
        <w:t xml:space="preserve">Duarte JM et al. </w:t>
      </w:r>
      <w:r w:rsidRPr="00DA7E06">
        <w:rPr>
          <w:noProof/>
        </w:rPr>
        <w:t xml:space="preserve">(2010) Identification of shared single copy nuclear genes in </w:t>
      </w:r>
      <w:r w:rsidRPr="00DA7E06">
        <w:rPr>
          <w:i/>
          <w:noProof/>
        </w:rPr>
        <w:t>Arabadopsis</w:t>
      </w:r>
      <w:r w:rsidRPr="00DA7E06">
        <w:rPr>
          <w:noProof/>
        </w:rPr>
        <w:t xml:space="preserve">, </w:t>
      </w:r>
      <w:r w:rsidRPr="00DA7E06">
        <w:rPr>
          <w:i/>
          <w:noProof/>
        </w:rPr>
        <w:t>Populus</w:t>
      </w:r>
      <w:r w:rsidRPr="00DA7E06">
        <w:rPr>
          <w:noProof/>
        </w:rPr>
        <w:t xml:space="preserve">, </w:t>
      </w:r>
      <w:r w:rsidRPr="00DA7E06">
        <w:rPr>
          <w:i/>
          <w:noProof/>
        </w:rPr>
        <w:t>Vitis</w:t>
      </w:r>
      <w:r w:rsidRPr="00DA7E06">
        <w:rPr>
          <w:noProof/>
        </w:rPr>
        <w:t xml:space="preserve"> and </w:t>
      </w:r>
      <w:r w:rsidRPr="00DA7E06">
        <w:rPr>
          <w:i/>
          <w:noProof/>
        </w:rPr>
        <w:t>Oryza</w:t>
      </w:r>
      <w:r w:rsidRPr="00DA7E06">
        <w:rPr>
          <w:noProof/>
        </w:rPr>
        <w:t xml:space="preserve"> and their phylogenetic utility across various taxonomic levels. BMC Evol Biol 10:61</w:t>
      </w:r>
    </w:p>
    <w:p w14:paraId="08E93B26" w14:textId="77777777" w:rsidR="00DA7E06" w:rsidRPr="00DA7E06" w:rsidRDefault="00DA7E06" w:rsidP="00DA7E06">
      <w:pPr>
        <w:pStyle w:val="EndNoteBibliography"/>
        <w:ind w:left="720" w:hanging="720"/>
        <w:rPr>
          <w:noProof/>
        </w:rPr>
      </w:pPr>
      <w:r w:rsidRPr="00DA7E06">
        <w:rPr>
          <w:noProof/>
        </w:rPr>
        <w:t>Dupuis JR, Bremer FT, Kauwe A, San Jose M, Leblanc L, Rubinoff D, Geib SM (2018) HiMAP: Robust phylogenomics from highly multiplexed amplicon sequencing. Mol Ecol Res 18:1000-1019 doi:10.1111/1755-0998.12783</w:t>
      </w:r>
    </w:p>
    <w:p w14:paraId="5EB513DF" w14:textId="77777777" w:rsidR="00DA7E06" w:rsidRPr="00DA7E06" w:rsidRDefault="00DA7E06" w:rsidP="00DA7E06">
      <w:pPr>
        <w:pStyle w:val="EndNoteBibliography"/>
        <w:ind w:left="720" w:hanging="720"/>
        <w:rPr>
          <w:noProof/>
        </w:rPr>
      </w:pPr>
      <w:r w:rsidRPr="00DA7E06">
        <w:rPr>
          <w:noProof/>
        </w:rPr>
        <w:t xml:space="preserve">Gandolfo MA et al. (2011) Oldest known </w:t>
      </w:r>
      <w:r w:rsidRPr="00DA7E06">
        <w:rPr>
          <w:i/>
          <w:noProof/>
        </w:rPr>
        <w:t>Eucalyptus</w:t>
      </w:r>
      <w:r w:rsidRPr="00DA7E06">
        <w:rPr>
          <w:noProof/>
        </w:rPr>
        <w:t xml:space="preserve"> macrofossils are from South America. PLoS One 6:e21084 doi:10.1371/journal.pone.0021084</w:t>
      </w:r>
    </w:p>
    <w:p w14:paraId="3A3C992D" w14:textId="77777777" w:rsidR="00DA7E06" w:rsidRPr="00DA7E06" w:rsidRDefault="00DA7E06" w:rsidP="00DA7E06">
      <w:pPr>
        <w:pStyle w:val="EndNoteBibliography"/>
        <w:ind w:left="720" w:hanging="720"/>
        <w:rPr>
          <w:noProof/>
        </w:rPr>
      </w:pPr>
      <w:r w:rsidRPr="00DA7E06">
        <w:rPr>
          <w:noProof/>
        </w:rPr>
        <w:t xml:space="preserve">Gardner RC, De Lange PJ, Keeling DJ, Bowala T, Brown HA, Wright SD (2004) A late Quaternary phylogeography for </w:t>
      </w:r>
      <w:r w:rsidRPr="00DA7E06">
        <w:rPr>
          <w:i/>
          <w:noProof/>
        </w:rPr>
        <w:t>Metrosideros</w:t>
      </w:r>
      <w:r w:rsidRPr="00DA7E06">
        <w:rPr>
          <w:noProof/>
        </w:rPr>
        <w:t xml:space="preserve"> (Myrtaceae) in New Zealand inferred from chloroplast DNA haplotypes. Biol J Linn Soc 83:399-412</w:t>
      </w:r>
    </w:p>
    <w:p w14:paraId="29125F24" w14:textId="77777777" w:rsidR="00DA7E06" w:rsidRPr="00DA7E06" w:rsidRDefault="00DA7E06" w:rsidP="00DA7E06">
      <w:pPr>
        <w:pStyle w:val="EndNoteBibliography"/>
        <w:ind w:left="720" w:hanging="720"/>
        <w:rPr>
          <w:noProof/>
        </w:rPr>
      </w:pPr>
      <w:r w:rsidRPr="00DA7E06">
        <w:rPr>
          <w:noProof/>
        </w:rPr>
        <w:t xml:space="preserve">Gemmill CE, Allan GJ, Wagner WL, Zimmer EA (2002) Evolution of insular Pacific </w:t>
      </w:r>
      <w:r w:rsidRPr="00DA7E06">
        <w:rPr>
          <w:i/>
          <w:noProof/>
        </w:rPr>
        <w:t>Pittosporum</w:t>
      </w:r>
      <w:r w:rsidRPr="00DA7E06">
        <w:rPr>
          <w:noProof/>
        </w:rPr>
        <w:t xml:space="preserve"> (Pittosporaceae): origin of the Hawaiian radiation. Mol Phylogenet Evol 22:31-42 doi:10.1006/mpev.2001.1019</w:t>
      </w:r>
    </w:p>
    <w:p w14:paraId="4C4B89FF" w14:textId="77777777" w:rsidR="00DA7E06" w:rsidRPr="00DA7E06" w:rsidRDefault="00DA7E06" w:rsidP="00DA7E06">
      <w:pPr>
        <w:pStyle w:val="EndNoteBibliography"/>
        <w:ind w:left="720" w:hanging="720"/>
        <w:rPr>
          <w:noProof/>
        </w:rPr>
      </w:pPr>
      <w:r w:rsidRPr="00DA7E06">
        <w:rPr>
          <w:noProof/>
        </w:rPr>
        <w:t xml:space="preserve">Gillespie RG, Baldwin BG (2010) Island biogeography of remote archipelagoes. In: Losos JB, Ricklefs RE (eds) The Theory of Island Biogeography revisited. Princeton University Press, Princeton, </w:t>
      </w:r>
    </w:p>
    <w:p w14:paraId="71D8EE00" w14:textId="77777777" w:rsidR="00DA7E06" w:rsidRPr="00DA7E06" w:rsidRDefault="00DA7E06" w:rsidP="00DA7E06">
      <w:pPr>
        <w:pStyle w:val="EndNoteBibliography"/>
        <w:ind w:left="720" w:hanging="720"/>
        <w:rPr>
          <w:noProof/>
        </w:rPr>
      </w:pPr>
      <w:r w:rsidRPr="00DA7E06">
        <w:rPr>
          <w:noProof/>
        </w:rPr>
        <w:t>Govaerts R et al. (2008) World Checklist of Myrtaceae: 1-455. Kew Publishing, Royal Botanical Gardens, Kew</w:t>
      </w:r>
    </w:p>
    <w:p w14:paraId="7891A953" w14:textId="77777777" w:rsidR="00DA7E06" w:rsidRPr="00DA7E06" w:rsidRDefault="00DA7E06" w:rsidP="00DA7E06">
      <w:pPr>
        <w:pStyle w:val="EndNoteBibliography"/>
        <w:ind w:left="720" w:hanging="720"/>
        <w:rPr>
          <w:noProof/>
        </w:rPr>
      </w:pPr>
      <w:r w:rsidRPr="00DA7E06">
        <w:rPr>
          <w:noProof/>
        </w:rPr>
        <w:t>Graham A (1985) Studies in Neotropical Paleobotany IV. The Eocene communities of Panama. Ann Missouri Bot Gard 72:504-534</w:t>
      </w:r>
    </w:p>
    <w:p w14:paraId="03C20A9B" w14:textId="77777777" w:rsidR="00DA7E06" w:rsidRPr="00DA7E06" w:rsidRDefault="00DA7E06" w:rsidP="00DA7E06">
      <w:pPr>
        <w:pStyle w:val="EndNoteBibliography"/>
        <w:ind w:left="720" w:hanging="720"/>
        <w:rPr>
          <w:noProof/>
        </w:rPr>
      </w:pPr>
      <w:r w:rsidRPr="00DA7E06">
        <w:rPr>
          <w:noProof/>
        </w:rPr>
        <w:lastRenderedPageBreak/>
        <w:t>Guindon S, Dufayard JF, Lefort V, Anisimova M, Hordijk W, Gascuel O (2010) New algorithms and methods to estimate maximum-likelihood phylogenies: assessing the performance of PhyML 3.0. Syst Biol 59:307-321 doi:10.1093/sysbio/syq010</w:t>
      </w:r>
    </w:p>
    <w:p w14:paraId="4840E2B1" w14:textId="77777777" w:rsidR="00DA7E06" w:rsidRPr="00DA7E06" w:rsidRDefault="00DA7E06" w:rsidP="00DA7E06">
      <w:pPr>
        <w:pStyle w:val="EndNoteBibliography"/>
        <w:ind w:left="720" w:hanging="720"/>
        <w:rPr>
          <w:noProof/>
        </w:rPr>
      </w:pPr>
      <w:r w:rsidRPr="00DA7E06">
        <w:rPr>
          <w:noProof/>
        </w:rPr>
        <w:t>Hoang DT, Chernomor O, von Haeseler A, Minh BQ, Vinh LS (2018a) UFBoot2: Improving the Ultrafast Bootstrap Approximation. Mol Biol Evol 35:518-522 doi:10.1093/molbev/msx281</w:t>
      </w:r>
    </w:p>
    <w:p w14:paraId="1FB92C7C" w14:textId="77777777" w:rsidR="00DA7E06" w:rsidRPr="00DA7E06" w:rsidRDefault="00DA7E06" w:rsidP="00DA7E06">
      <w:pPr>
        <w:pStyle w:val="EndNoteBibliography"/>
        <w:ind w:left="720" w:hanging="720"/>
        <w:rPr>
          <w:noProof/>
        </w:rPr>
      </w:pPr>
      <w:r w:rsidRPr="00DA7E06">
        <w:rPr>
          <w:noProof/>
        </w:rPr>
        <w:t>Hoang DT, Vinh LS, Flouri T, Stamatakis A, von Haeseler A, Minh BQ (2018b) MPBoot: fast phylogenetic maximum parsimony tree inference and bootstrap approximation. BMC Evol Biol 18:11 doi:10.1186/s12862-018-1131-3</w:t>
      </w:r>
    </w:p>
    <w:p w14:paraId="43260CA5" w14:textId="3D50E073" w:rsidR="00DA7E06" w:rsidRPr="00DA7E06" w:rsidRDefault="00DA7E06" w:rsidP="00DA7E06">
      <w:pPr>
        <w:pStyle w:val="EndNoteBibliography"/>
        <w:ind w:left="720" w:hanging="720"/>
        <w:rPr>
          <w:noProof/>
        </w:rPr>
      </w:pPr>
      <w:r w:rsidRPr="00DA7E06">
        <w:rPr>
          <w:noProof/>
        </w:rPr>
        <w:t>Hollingsworth PM et al. (2009) A DNA barcode for land plants. Proc Natl Acad Sci U S A 106:12794-12797 doi:</w:t>
      </w:r>
      <w:hyperlink r:id="rId8" w:history="1">
        <w:r w:rsidRPr="00DA7E06">
          <w:rPr>
            <w:rStyle w:val="Lienhypertexte"/>
            <w:noProof/>
          </w:rPr>
          <w:t>www.pnas.org/cgi/doi/10.1073/pnas.0905845106</w:t>
        </w:r>
      </w:hyperlink>
    </w:p>
    <w:p w14:paraId="51A902F2" w14:textId="77777777" w:rsidR="00DA7E06" w:rsidRPr="00DA7E06" w:rsidRDefault="00DA7E06" w:rsidP="00DA7E06">
      <w:pPr>
        <w:pStyle w:val="EndNoteBibliography"/>
        <w:ind w:left="720" w:hanging="720"/>
        <w:rPr>
          <w:noProof/>
        </w:rPr>
      </w:pPr>
      <w:r w:rsidRPr="00DA7E06">
        <w:rPr>
          <w:noProof/>
        </w:rPr>
        <w:t xml:space="preserve">Johnson MA, Pillon Y, Sakishima T, Price DK, Stacy EA (2019) Multiple colonizations, hybridization and uneven diversification in </w:t>
      </w:r>
      <w:r w:rsidRPr="00DA7E06">
        <w:rPr>
          <w:i/>
          <w:noProof/>
        </w:rPr>
        <w:t>Cyrtandra</w:t>
      </w:r>
      <w:r w:rsidRPr="00DA7E06">
        <w:rPr>
          <w:noProof/>
        </w:rPr>
        <w:t xml:space="preserve"> (Gesneriaceae) lineages on Hawai'i Island. J Biogeogr 46:1178-1196 doi:10.1111/jbi.13567</w:t>
      </w:r>
    </w:p>
    <w:p w14:paraId="10AC2842" w14:textId="77777777" w:rsidR="00DA7E06" w:rsidRPr="00DA7E06" w:rsidRDefault="00DA7E06" w:rsidP="00DA7E06">
      <w:pPr>
        <w:pStyle w:val="EndNoteBibliography"/>
        <w:ind w:left="720" w:hanging="720"/>
        <w:rPr>
          <w:noProof/>
        </w:rPr>
      </w:pPr>
      <w:r w:rsidRPr="00DA7E06">
        <w:rPr>
          <w:noProof/>
        </w:rPr>
        <w:t>Kalyaanamoorthy S, Minh BQ, Wong TKF, von Haeseler A, Jermiin LS (2017) ModelFinder: fast model selection for accurate phylogenetic estimates. Nat Methods 14:587-589 doi:10.1038/nmeth.4285</w:t>
      </w:r>
    </w:p>
    <w:p w14:paraId="6A2B5D1F" w14:textId="77777777" w:rsidR="00DA7E06" w:rsidRPr="00DA7E06" w:rsidRDefault="00DA7E06" w:rsidP="00DA7E06">
      <w:pPr>
        <w:pStyle w:val="EndNoteBibliography"/>
        <w:ind w:left="720" w:hanging="720"/>
        <w:rPr>
          <w:noProof/>
        </w:rPr>
      </w:pPr>
      <w:r w:rsidRPr="00DA7E06">
        <w:rPr>
          <w:noProof/>
        </w:rPr>
        <w:t>Katoh K, Standley DM (2013) MAFFT multiple sequence alignment software version 7: improvements in performance and usability. Mol Biol Evol 30:772-780 doi:10.1093/molbev/mst010</w:t>
      </w:r>
    </w:p>
    <w:p w14:paraId="51F41A51" w14:textId="77777777" w:rsidR="00DA7E06" w:rsidRPr="00DA7E06" w:rsidRDefault="00DA7E06" w:rsidP="00DA7E06">
      <w:pPr>
        <w:pStyle w:val="EndNoteBibliography"/>
        <w:ind w:left="720" w:hanging="720"/>
        <w:rPr>
          <w:noProof/>
        </w:rPr>
      </w:pPr>
      <w:r w:rsidRPr="00DA7E06">
        <w:rPr>
          <w:noProof/>
        </w:rPr>
        <w:t>Kelchner SA (2000) The evolution of non-coding chloroplast DNA and its application in plant systematics. Ann Missouri Bot Gard 87:482-498</w:t>
      </w:r>
    </w:p>
    <w:p w14:paraId="42B1323B" w14:textId="77777777" w:rsidR="00DA7E06" w:rsidRPr="00DA7E06" w:rsidRDefault="00DA7E06" w:rsidP="00DA7E06">
      <w:pPr>
        <w:pStyle w:val="EndNoteBibliography"/>
        <w:ind w:left="720" w:hanging="720"/>
        <w:rPr>
          <w:noProof/>
        </w:rPr>
      </w:pPr>
      <w:r w:rsidRPr="00DA7E06">
        <w:rPr>
          <w:noProof/>
        </w:rPr>
        <w:lastRenderedPageBreak/>
        <w:t>Kress WJ (2017) Plant DNA barcodes: Applications today and in the future. J Syst Evol 55:291-307 doi:10.1111/jse.12254</w:t>
      </w:r>
    </w:p>
    <w:p w14:paraId="26B084F5" w14:textId="77777777" w:rsidR="00DA7E06" w:rsidRPr="00DA7E06" w:rsidRDefault="00DA7E06" w:rsidP="00DA7E06">
      <w:pPr>
        <w:pStyle w:val="EndNoteBibliography"/>
        <w:ind w:left="720" w:hanging="720"/>
        <w:rPr>
          <w:noProof/>
        </w:rPr>
      </w:pPr>
      <w:r w:rsidRPr="00DA7E06">
        <w:rPr>
          <w:noProof/>
        </w:rPr>
        <w:t>Larsson A (2014) AliView: a fast and lightweight alignment viewer and editor for large datasets. Bioinformatics 30:3276-3278 doi:10.1093/bioinformatics/btu531</w:t>
      </w:r>
    </w:p>
    <w:p w14:paraId="4E93E64A" w14:textId="77777777" w:rsidR="00DA7E06" w:rsidRPr="00DA7E06" w:rsidRDefault="00DA7E06" w:rsidP="00DA7E06">
      <w:pPr>
        <w:pStyle w:val="EndNoteBibliography"/>
        <w:ind w:left="720" w:hanging="720"/>
        <w:rPr>
          <w:noProof/>
        </w:rPr>
      </w:pPr>
      <w:r w:rsidRPr="00DA7E06">
        <w:rPr>
          <w:noProof/>
        </w:rPr>
        <w:t xml:space="preserve">Lowrey TK, Quinn CJ, Taylor RK, Chan R, Kimball RT, De Nardi JC (2001) Molecular and morphological reassessment of relationships within the </w:t>
      </w:r>
      <w:r w:rsidRPr="00DA7E06">
        <w:rPr>
          <w:i/>
          <w:noProof/>
        </w:rPr>
        <w:t>Vittadinia</w:t>
      </w:r>
      <w:r w:rsidRPr="00DA7E06">
        <w:rPr>
          <w:noProof/>
        </w:rPr>
        <w:t xml:space="preserve"> group of Astereae (Asteraceae). Am J Bot 88:1279-1289</w:t>
      </w:r>
    </w:p>
    <w:p w14:paraId="68CDF739" w14:textId="77777777" w:rsidR="00DA7E06" w:rsidRPr="00DA7E06" w:rsidRDefault="00DA7E06" w:rsidP="00DA7E06">
      <w:pPr>
        <w:pStyle w:val="EndNoteBibliography"/>
        <w:ind w:left="720" w:hanging="720"/>
        <w:rPr>
          <w:noProof/>
        </w:rPr>
      </w:pPr>
      <w:r w:rsidRPr="00DA7E06">
        <w:rPr>
          <w:noProof/>
        </w:rPr>
        <w:t>Magoc T, Salzberg SL (2011) FLASH: fast length adjustment of short reads to improve genome assemblies. Bioinformatics 27:2957-2963 doi:10.1093/bioinformatics/btr507</w:t>
      </w:r>
    </w:p>
    <w:p w14:paraId="421E8088" w14:textId="77777777" w:rsidR="00DA7E06" w:rsidRPr="00DA7E06" w:rsidRDefault="00DA7E06" w:rsidP="00DA7E06">
      <w:pPr>
        <w:pStyle w:val="EndNoteBibliography"/>
        <w:ind w:left="720" w:hanging="720"/>
        <w:rPr>
          <w:noProof/>
        </w:rPr>
      </w:pPr>
      <w:r w:rsidRPr="00DA7E06">
        <w:rPr>
          <w:noProof/>
        </w:rPr>
        <w:t>Martin M (2011) Cutadapt removes adapter sequences from high-throughput sequencing reads. EMBnet Journal 17:10-12</w:t>
      </w:r>
    </w:p>
    <w:p w14:paraId="7AB2FACC" w14:textId="3D031FE3" w:rsidR="00DA7E06" w:rsidRPr="00DA7E06" w:rsidRDefault="00DA7E06" w:rsidP="00DA7E06">
      <w:pPr>
        <w:pStyle w:val="EndNoteBibliography"/>
        <w:ind w:left="720" w:hanging="720"/>
        <w:rPr>
          <w:noProof/>
        </w:rPr>
      </w:pPr>
      <w:r w:rsidRPr="00DA7E06">
        <w:rPr>
          <w:noProof/>
        </w:rPr>
        <w:t>Moore WS (1995) Inferring phylogenies from mtDNA variation: mitochondrial-gene trees versus nuclear-gene trees. Evolution 49:718-726 doi:</w:t>
      </w:r>
      <w:hyperlink r:id="rId9" w:history="1">
        <w:r w:rsidRPr="00DA7E06">
          <w:rPr>
            <w:rStyle w:val="Lienhypertexte"/>
            <w:noProof/>
          </w:rPr>
          <w:t>https://www.jstor.org/stable/2410325</w:t>
        </w:r>
      </w:hyperlink>
      <w:r w:rsidRPr="00DA7E06">
        <w:rPr>
          <w:noProof/>
        </w:rPr>
        <w:t xml:space="preserve"> </w:t>
      </w:r>
    </w:p>
    <w:p w14:paraId="6CDCEEFB" w14:textId="77777777" w:rsidR="00DA7E06" w:rsidRPr="00DA7E06" w:rsidRDefault="00DA7E06" w:rsidP="00DA7E06">
      <w:pPr>
        <w:pStyle w:val="EndNoteBibliography"/>
        <w:ind w:left="720" w:hanging="720"/>
        <w:rPr>
          <w:noProof/>
        </w:rPr>
      </w:pPr>
      <w:r w:rsidRPr="00DA7E06">
        <w:rPr>
          <w:noProof/>
        </w:rPr>
        <w:t>Nei M (1987) Molecular evolutionary genetics. Columbia University Press, New York</w:t>
      </w:r>
    </w:p>
    <w:p w14:paraId="6E6DE367" w14:textId="77777777" w:rsidR="00DA7E06" w:rsidRPr="00DA7E06" w:rsidRDefault="00DA7E06" w:rsidP="00DA7E06">
      <w:pPr>
        <w:pStyle w:val="EndNoteBibliography"/>
        <w:ind w:left="720" w:hanging="720"/>
        <w:rPr>
          <w:noProof/>
        </w:rPr>
      </w:pPr>
      <w:r w:rsidRPr="00DA7E06">
        <w:rPr>
          <w:noProof/>
        </w:rPr>
        <w:t xml:space="preserve">Nepokroeff M, Sytsma KJ, Wagner WL, Zimmer EA (2003) Reconstructing Ancestral Patterns of Colonization and Dispersal in the Hawaiian Understory Tree Genus </w:t>
      </w:r>
      <w:r w:rsidRPr="00DA7E06">
        <w:rPr>
          <w:i/>
          <w:noProof/>
        </w:rPr>
        <w:t>Psychotria</w:t>
      </w:r>
      <w:r w:rsidRPr="00DA7E06">
        <w:rPr>
          <w:noProof/>
        </w:rPr>
        <w:t xml:space="preserve"> (Rubiaceae): A Comparison of Parsimony and Likelihood Approaches. Syst Biol 52:820-838 doi:10.1080/10635150390251072</w:t>
      </w:r>
    </w:p>
    <w:p w14:paraId="2105002F" w14:textId="77777777" w:rsidR="00DA7E06" w:rsidRPr="00DA7E06" w:rsidRDefault="00DA7E06" w:rsidP="00DA7E06">
      <w:pPr>
        <w:pStyle w:val="EndNoteBibliography"/>
        <w:ind w:left="720" w:hanging="720"/>
        <w:rPr>
          <w:noProof/>
        </w:rPr>
      </w:pPr>
      <w:r w:rsidRPr="00DA7E06">
        <w:rPr>
          <w:noProof/>
        </w:rPr>
        <w:t>Nguyen LT, Schmidt HA, von Haeseler A, Minh BQ (2015) IQ-TREE: a fast and effective stochastic algorithm for estimating maximum-likelihood phylogenies. Mol Biol Evol 32:268-274 doi:10.1093/molbev/msu300</w:t>
      </w:r>
    </w:p>
    <w:p w14:paraId="4478323F" w14:textId="77777777" w:rsidR="00DA7E06" w:rsidRPr="00DA7E06" w:rsidRDefault="00DA7E06" w:rsidP="00DA7E06">
      <w:pPr>
        <w:pStyle w:val="EndNoteBibliography"/>
        <w:ind w:left="720" w:hanging="720"/>
        <w:rPr>
          <w:noProof/>
        </w:rPr>
      </w:pPr>
      <w:r w:rsidRPr="00DA7E06">
        <w:rPr>
          <w:noProof/>
        </w:rPr>
        <w:lastRenderedPageBreak/>
        <w:t>O'Neill EM et al. (2013) Parallel tagged amplicon sequencing reveals major lineages and phylogenetic structure in the North American tiger salamander (</w:t>
      </w:r>
      <w:r w:rsidRPr="00DA7E06">
        <w:rPr>
          <w:i/>
          <w:noProof/>
        </w:rPr>
        <w:t>Ambystoma tigrinum</w:t>
      </w:r>
      <w:r w:rsidRPr="00DA7E06">
        <w:rPr>
          <w:noProof/>
        </w:rPr>
        <w:t>) species complex. Mol Ecol 22:111-129 doi:10.1111/mec.12049</w:t>
      </w:r>
    </w:p>
    <w:p w14:paraId="1178F008" w14:textId="77777777" w:rsidR="00DA7E06" w:rsidRPr="00DA7E06" w:rsidRDefault="00DA7E06" w:rsidP="00DA7E06">
      <w:pPr>
        <w:pStyle w:val="EndNoteBibliography"/>
        <w:ind w:left="720" w:hanging="720"/>
        <w:rPr>
          <w:noProof/>
        </w:rPr>
      </w:pPr>
      <w:r w:rsidRPr="00DA7E06">
        <w:rPr>
          <w:noProof/>
        </w:rPr>
        <w:t xml:space="preserve">Oh S-H, Potter D (2003) Phylogenetic utility of the second intron of LEAFY in </w:t>
      </w:r>
      <w:r w:rsidRPr="00DA7E06">
        <w:rPr>
          <w:i/>
          <w:noProof/>
        </w:rPr>
        <w:t>Neillia</w:t>
      </w:r>
      <w:r w:rsidRPr="00DA7E06">
        <w:rPr>
          <w:noProof/>
        </w:rPr>
        <w:t xml:space="preserve"> and </w:t>
      </w:r>
      <w:r w:rsidRPr="00DA7E06">
        <w:rPr>
          <w:i/>
          <w:noProof/>
        </w:rPr>
        <w:t>Stephanandra</w:t>
      </w:r>
      <w:r w:rsidRPr="00DA7E06">
        <w:rPr>
          <w:noProof/>
        </w:rPr>
        <w:t xml:space="preserve"> (Rosaceae) and implications for the origin of </w:t>
      </w:r>
      <w:r w:rsidRPr="00DA7E06">
        <w:rPr>
          <w:i/>
          <w:noProof/>
        </w:rPr>
        <w:t>Stephanandra</w:t>
      </w:r>
      <w:r w:rsidRPr="00DA7E06">
        <w:rPr>
          <w:noProof/>
        </w:rPr>
        <w:t>. Mol Phylogenet Evol 29:203-215 doi:10.1016/s1055-7903(03)00093-9</w:t>
      </w:r>
    </w:p>
    <w:p w14:paraId="0397CC68" w14:textId="77777777" w:rsidR="00DA7E06" w:rsidRPr="00DA7E06" w:rsidRDefault="00DA7E06" w:rsidP="00DA7E06">
      <w:pPr>
        <w:pStyle w:val="EndNoteBibliography"/>
        <w:ind w:left="720" w:hanging="720"/>
        <w:rPr>
          <w:noProof/>
        </w:rPr>
      </w:pPr>
      <w:r w:rsidRPr="00DA7E06">
        <w:rPr>
          <w:noProof/>
        </w:rPr>
        <w:t>Olmstead RG, Palmer JD (1994) Chloroplast DNA systematics: a review of methods and data analysis. Am J Bot 81:1205-1224</w:t>
      </w:r>
    </w:p>
    <w:p w14:paraId="3F6BA1BC" w14:textId="77777777" w:rsidR="00DA7E06" w:rsidRPr="00DA7E06" w:rsidRDefault="00DA7E06" w:rsidP="00DA7E06">
      <w:pPr>
        <w:pStyle w:val="EndNoteBibliography"/>
        <w:ind w:left="720" w:hanging="720"/>
        <w:rPr>
          <w:noProof/>
        </w:rPr>
      </w:pPr>
      <w:r w:rsidRPr="00DA7E06">
        <w:rPr>
          <w:noProof/>
        </w:rPr>
        <w:t>Paradis E (2010) pegas: an R package for population genetics with an integrated-modular approach. Bioinformatics 26:419-420 doi:10.1093/bioinformatics/btp696</w:t>
      </w:r>
    </w:p>
    <w:p w14:paraId="0E5D7F9B" w14:textId="77777777" w:rsidR="00DA7E06" w:rsidRPr="00DA7E06" w:rsidRDefault="00DA7E06" w:rsidP="00DA7E06">
      <w:pPr>
        <w:pStyle w:val="EndNoteBibliography"/>
        <w:ind w:left="720" w:hanging="720"/>
        <w:rPr>
          <w:noProof/>
        </w:rPr>
      </w:pPr>
      <w:r w:rsidRPr="00DA7E06">
        <w:rPr>
          <w:noProof/>
        </w:rPr>
        <w:t xml:space="preserve">Percy DM, Garver AM, Wagner WL, James HF, Cunningham CW, Miller SE, Fleischer RC (2008) Progressive island colonization and ancient origin of Hawaiian </w:t>
      </w:r>
      <w:r w:rsidRPr="00DA7E06">
        <w:rPr>
          <w:i/>
          <w:noProof/>
        </w:rPr>
        <w:t>Metrosideros</w:t>
      </w:r>
      <w:r w:rsidRPr="00DA7E06">
        <w:rPr>
          <w:noProof/>
        </w:rPr>
        <w:t xml:space="preserve"> (Myrtaceae). Proc Royal Soc B 275:1479-1490 doi:10.1098/rspb.2008.0191</w:t>
      </w:r>
    </w:p>
    <w:p w14:paraId="560EEECA" w14:textId="77777777" w:rsidR="00DA7E06" w:rsidRPr="00DA7E06" w:rsidRDefault="00DA7E06" w:rsidP="00DA7E06">
      <w:pPr>
        <w:pStyle w:val="EndNoteBibliography"/>
        <w:ind w:left="720" w:hanging="720"/>
        <w:rPr>
          <w:noProof/>
        </w:rPr>
      </w:pPr>
      <w:r w:rsidRPr="00DA7E06">
        <w:rPr>
          <w:noProof/>
        </w:rPr>
        <w:t xml:space="preserve">Pigg KB, Stockey RA, Maxwell SL (1993) </w:t>
      </w:r>
      <w:r w:rsidRPr="00DA7E06">
        <w:rPr>
          <w:i/>
          <w:noProof/>
        </w:rPr>
        <w:t>Paleomyrtinaea</w:t>
      </w:r>
      <w:r w:rsidRPr="00DA7E06">
        <w:rPr>
          <w:noProof/>
        </w:rPr>
        <w:t>, a new genus of permineralized myrtaceous fruits and seeds from the Eocene of British Columbia and Paleocene of North Dakota. Can J Bot 71:1-9</w:t>
      </w:r>
    </w:p>
    <w:p w14:paraId="08EB2757" w14:textId="77777777" w:rsidR="00DA7E06" w:rsidRPr="00DA7E06" w:rsidRDefault="00DA7E06" w:rsidP="00DA7E06">
      <w:pPr>
        <w:pStyle w:val="EndNoteBibliography"/>
        <w:ind w:left="720" w:hanging="720"/>
        <w:rPr>
          <w:noProof/>
        </w:rPr>
      </w:pPr>
      <w:r w:rsidRPr="00DA7E06">
        <w:rPr>
          <w:noProof/>
        </w:rPr>
        <w:t xml:space="preserve">Pillon Y (2018) A new species of </w:t>
      </w:r>
      <w:r w:rsidRPr="00DA7E06">
        <w:rPr>
          <w:i/>
          <w:noProof/>
        </w:rPr>
        <w:t>Metrosideros</w:t>
      </w:r>
      <w:r w:rsidRPr="00DA7E06">
        <w:rPr>
          <w:noProof/>
        </w:rPr>
        <w:t xml:space="preserve"> (Myrtaceae) from Vanuatu and notes on the genus. Phytotaxa 347 doi:10.11646/phytotaxa.347.2.10</w:t>
      </w:r>
    </w:p>
    <w:p w14:paraId="6BF249D1" w14:textId="77777777" w:rsidR="00DA7E06" w:rsidRPr="00DA7E06" w:rsidRDefault="00DA7E06" w:rsidP="00DA7E06">
      <w:pPr>
        <w:pStyle w:val="EndNoteBibliography"/>
        <w:ind w:left="720" w:hanging="720"/>
        <w:rPr>
          <w:noProof/>
        </w:rPr>
      </w:pPr>
      <w:r w:rsidRPr="00DA7E06">
        <w:rPr>
          <w:noProof/>
        </w:rPr>
        <w:t>Pillon Y et al. (2013a) Potential use of low-copy nuclear genes in DNA barcoding: a comparison with plastid genes in two Hawaiian plant radiations. BMC Evol Biol 13:35</w:t>
      </w:r>
    </w:p>
    <w:p w14:paraId="5FA8B2A7" w14:textId="77777777" w:rsidR="00DA7E06" w:rsidRPr="00DA7E06" w:rsidRDefault="00DA7E06" w:rsidP="00DA7E06">
      <w:pPr>
        <w:pStyle w:val="EndNoteBibliography"/>
        <w:ind w:left="720" w:hanging="720"/>
        <w:rPr>
          <w:noProof/>
        </w:rPr>
      </w:pPr>
      <w:r w:rsidRPr="00DA7E06">
        <w:rPr>
          <w:noProof/>
        </w:rPr>
        <w:t xml:space="preserve">Pillon Y, Johansen J, Sakishima T, Chamala S, Barbazuk WB, Stacy EA (2014) Primers for low-copy nuclear genes in </w:t>
      </w:r>
      <w:r w:rsidRPr="00DA7E06">
        <w:rPr>
          <w:i/>
          <w:noProof/>
        </w:rPr>
        <w:t>Metrosideros</w:t>
      </w:r>
      <w:r w:rsidRPr="00DA7E06">
        <w:rPr>
          <w:noProof/>
        </w:rPr>
        <w:t xml:space="preserve"> and cross-amplification in Myrtaceae. Appl Plant Sci 2 doi:10.3732/apps.1400049</w:t>
      </w:r>
    </w:p>
    <w:p w14:paraId="1EBC31ED" w14:textId="77777777" w:rsidR="00DA7E06" w:rsidRPr="00DA7E06" w:rsidRDefault="00DA7E06" w:rsidP="00DA7E06">
      <w:pPr>
        <w:pStyle w:val="EndNoteBibliography"/>
        <w:ind w:left="720" w:hanging="720"/>
        <w:rPr>
          <w:noProof/>
        </w:rPr>
      </w:pPr>
      <w:r w:rsidRPr="00DA7E06">
        <w:rPr>
          <w:noProof/>
        </w:rPr>
        <w:lastRenderedPageBreak/>
        <w:t xml:space="preserve">Pillon Y, Johansen JB, Sakishima T, Roalson EH, Price DK, Stacy EA (2013b) Gene discordance in phylogenomics of recent plant radiations, an example from Hawaiian </w:t>
      </w:r>
      <w:r w:rsidRPr="00DA7E06">
        <w:rPr>
          <w:i/>
          <w:noProof/>
        </w:rPr>
        <w:t>Cyrtandra</w:t>
      </w:r>
      <w:r w:rsidRPr="00DA7E06">
        <w:rPr>
          <w:noProof/>
        </w:rPr>
        <w:t xml:space="preserve"> (Gesneriaceae). Mol Phylogenet Evol 69:293-298 doi:10.1016/j.ympev.2013.05.003</w:t>
      </w:r>
    </w:p>
    <w:p w14:paraId="3564951A" w14:textId="77777777" w:rsidR="00DA7E06" w:rsidRPr="00DA7E06" w:rsidRDefault="00DA7E06" w:rsidP="00DA7E06">
      <w:pPr>
        <w:pStyle w:val="EndNoteBibliography"/>
        <w:ind w:left="720" w:hanging="720"/>
        <w:rPr>
          <w:noProof/>
        </w:rPr>
      </w:pPr>
      <w:r w:rsidRPr="00DA7E06">
        <w:rPr>
          <w:noProof/>
        </w:rPr>
        <w:t xml:space="preserve">Pillon Y, Lucas E, Johansen JB, Sakishima T, Hall B, Geib SM, Stacy EA (2015) An expanded </w:t>
      </w:r>
      <w:r w:rsidRPr="00DA7E06">
        <w:rPr>
          <w:i/>
          <w:noProof/>
        </w:rPr>
        <w:t>Metrosideros</w:t>
      </w:r>
      <w:r w:rsidRPr="00DA7E06">
        <w:rPr>
          <w:noProof/>
        </w:rPr>
        <w:t xml:space="preserve"> (Myrtaceae) to include </w:t>
      </w:r>
      <w:r w:rsidRPr="00DA7E06">
        <w:rPr>
          <w:i/>
          <w:noProof/>
        </w:rPr>
        <w:t>Carpolepis</w:t>
      </w:r>
      <w:r w:rsidRPr="00DA7E06">
        <w:rPr>
          <w:noProof/>
        </w:rPr>
        <w:t xml:space="preserve"> and </w:t>
      </w:r>
      <w:r w:rsidRPr="00DA7E06">
        <w:rPr>
          <w:i/>
          <w:noProof/>
        </w:rPr>
        <w:t>Tepualia</w:t>
      </w:r>
      <w:r w:rsidRPr="00DA7E06">
        <w:rPr>
          <w:noProof/>
        </w:rPr>
        <w:t xml:space="preserve"> based on nuclear genes. Syst Bot 40:782-790 doi:10.1600/036364415x689249</w:t>
      </w:r>
    </w:p>
    <w:p w14:paraId="4519A6D9" w14:textId="77777777" w:rsidR="00DA7E06" w:rsidRPr="00DA7E06" w:rsidRDefault="00DA7E06" w:rsidP="00DA7E06">
      <w:pPr>
        <w:pStyle w:val="EndNoteBibliography"/>
        <w:ind w:left="720" w:hanging="720"/>
        <w:rPr>
          <w:noProof/>
        </w:rPr>
      </w:pPr>
      <w:r w:rsidRPr="00DA7E06">
        <w:rPr>
          <w:noProof/>
        </w:rPr>
        <w:t>Pole M, Dawson J, Denton T (2008) Fossil Myrtaceae from the Early Miocene of southern New Zealand. Aust J Bot 56:67 doi:10.1071/bt07032</w:t>
      </w:r>
    </w:p>
    <w:p w14:paraId="5B0F53CB" w14:textId="77777777" w:rsidR="00DA7E06" w:rsidRPr="00DA7E06" w:rsidRDefault="00DA7E06" w:rsidP="00DA7E06">
      <w:pPr>
        <w:pStyle w:val="EndNoteBibliography"/>
        <w:ind w:left="720" w:hanging="720"/>
        <w:rPr>
          <w:noProof/>
        </w:rPr>
      </w:pPr>
      <w:r w:rsidRPr="00DA7E06">
        <w:rPr>
          <w:noProof/>
        </w:rPr>
        <w:t>Portik DM, Smith LL, Bi K (2016) An evaluation of transcriptome-based exon capture for frog phylogenomics across multiple scales of divergence (Class: Amphibia, Order: Anura). Mol Ecol Res 16:1069-1083 doi:10.1111/1755-0998.12541</w:t>
      </w:r>
    </w:p>
    <w:p w14:paraId="54694F0D" w14:textId="77777777" w:rsidR="00DA7E06" w:rsidRPr="00DA7E06" w:rsidRDefault="00DA7E06" w:rsidP="00DA7E06">
      <w:pPr>
        <w:pStyle w:val="EndNoteBibliography"/>
        <w:ind w:left="720" w:hanging="720"/>
        <w:rPr>
          <w:noProof/>
        </w:rPr>
      </w:pPr>
      <w:r w:rsidRPr="00DA7E06">
        <w:rPr>
          <w:noProof/>
        </w:rPr>
        <w:t>Price JP, Clague DA (2002) How old is the Hawaiian biota? Geology and phylogeny suggest recent divergence. Proc Royal Soc B 269:2429-2435 doi:10.1098/rspb.2002.2175</w:t>
      </w:r>
    </w:p>
    <w:p w14:paraId="4E822B5B" w14:textId="77777777" w:rsidR="00DA7E06" w:rsidRPr="00DA7E06" w:rsidRDefault="00DA7E06" w:rsidP="00DA7E06">
      <w:pPr>
        <w:pStyle w:val="EndNoteBibliography"/>
        <w:ind w:left="720" w:hanging="720"/>
        <w:rPr>
          <w:noProof/>
        </w:rPr>
      </w:pPr>
      <w:r w:rsidRPr="00DA7E06">
        <w:rPr>
          <w:noProof/>
        </w:rPr>
        <w:t>Price JP, Wagner WL (2018) Origins of the Hawaiian flora: Phylogenies and biogeography reveal patterns of long‐distance dispersal. J Syst Evol 56:600-620 doi:10.1111/jse.12465</w:t>
      </w:r>
    </w:p>
    <w:p w14:paraId="34D89BD9" w14:textId="1E47F872" w:rsidR="00DA7E06" w:rsidRPr="00DA7E06" w:rsidRDefault="00DA7E06" w:rsidP="00DA7E06">
      <w:pPr>
        <w:pStyle w:val="EndNoteBibliography"/>
        <w:ind w:left="720" w:hanging="720"/>
        <w:rPr>
          <w:noProof/>
        </w:rPr>
      </w:pPr>
      <w:r w:rsidRPr="00DA7E06">
        <w:rPr>
          <w:noProof/>
        </w:rPr>
        <w:t xml:space="preserve">R Core Team (2018) R: a language and environment for statistical computing. R Foundation for Statistical Computing, Vienna, Austria URL </w:t>
      </w:r>
      <w:hyperlink r:id="rId10" w:history="1">
        <w:r w:rsidRPr="00DA7E06">
          <w:rPr>
            <w:rStyle w:val="Lienhypertexte"/>
            <w:noProof/>
          </w:rPr>
          <w:t>https://wwwR-projectorg/</w:t>
        </w:r>
      </w:hyperlink>
    </w:p>
    <w:p w14:paraId="2BFFE512" w14:textId="19CD03CA" w:rsidR="00DA7E06" w:rsidRPr="00DA7E06" w:rsidRDefault="00DA7E06" w:rsidP="00DA7E06">
      <w:pPr>
        <w:pStyle w:val="EndNoteBibliography"/>
        <w:ind w:left="720" w:hanging="720"/>
        <w:rPr>
          <w:noProof/>
        </w:rPr>
      </w:pPr>
      <w:r w:rsidRPr="00DA7E06">
        <w:rPr>
          <w:noProof/>
        </w:rPr>
        <w:t xml:space="preserve">Rambaut A, Drummond AJ (2010) FigTree v1.4.4. Institute of Evolutionary Biology, University of Edinburgh Available at: </w:t>
      </w:r>
      <w:hyperlink r:id="rId11" w:history="1">
        <w:r w:rsidRPr="00DA7E06">
          <w:rPr>
            <w:rStyle w:val="Lienhypertexte"/>
            <w:noProof/>
          </w:rPr>
          <w:t>http://treebioedacuk/software/figtree</w:t>
        </w:r>
      </w:hyperlink>
    </w:p>
    <w:p w14:paraId="11DE1FE7" w14:textId="77777777" w:rsidR="00DA7E06" w:rsidRPr="00DA7E06" w:rsidRDefault="00DA7E06" w:rsidP="00DA7E06">
      <w:pPr>
        <w:pStyle w:val="EndNoteBibliography"/>
        <w:ind w:left="720" w:hanging="720"/>
        <w:rPr>
          <w:noProof/>
        </w:rPr>
      </w:pPr>
      <w:r w:rsidRPr="00455B1A">
        <w:rPr>
          <w:noProof/>
          <w:lang w:val="fr-FR"/>
        </w:rPr>
        <w:t xml:space="preserve">Romero EJ, Zamaloa MC (1985) Polen de Angiospermas de la formacion Rio Turbio (Eoceno), Provincia de Santa Cruz, Republica Argentina. </w:t>
      </w:r>
      <w:r w:rsidRPr="00DA7E06">
        <w:rPr>
          <w:noProof/>
        </w:rPr>
        <w:t>Ameghiniana 22:43-51</w:t>
      </w:r>
    </w:p>
    <w:p w14:paraId="69AE0653" w14:textId="77777777" w:rsidR="00DA7E06" w:rsidRPr="00DA7E06" w:rsidRDefault="00DA7E06" w:rsidP="00DA7E06">
      <w:pPr>
        <w:pStyle w:val="EndNoteBibliography"/>
        <w:ind w:left="720" w:hanging="720"/>
        <w:rPr>
          <w:noProof/>
        </w:rPr>
      </w:pPr>
      <w:r w:rsidRPr="00DA7E06">
        <w:rPr>
          <w:noProof/>
        </w:rPr>
        <w:lastRenderedPageBreak/>
        <w:t>Sang T (2002) Utility of low-copy nuclear gene sequences in plant phylogenetics. Crit Rev Biochem Mol Biol 37:121-147 doi:10.1080/10409230290771474</w:t>
      </w:r>
    </w:p>
    <w:p w14:paraId="611595FA" w14:textId="77777777" w:rsidR="00DA7E06" w:rsidRPr="00DA7E06" w:rsidRDefault="00DA7E06" w:rsidP="00DA7E06">
      <w:pPr>
        <w:pStyle w:val="EndNoteBibliography"/>
        <w:ind w:left="720" w:hanging="720"/>
        <w:rPr>
          <w:noProof/>
        </w:rPr>
      </w:pPr>
      <w:r w:rsidRPr="00DA7E06">
        <w:rPr>
          <w:noProof/>
        </w:rPr>
        <w:t>Sayyari E, Mirarab S (2016) Fast Coalescent-Based Computation of Local Branch Support from Quartet Frequencies. Mol Biol Evol 33:1654-1668 doi:10.1093/molbev/msw079</w:t>
      </w:r>
    </w:p>
    <w:p w14:paraId="4BEC27C7" w14:textId="77777777" w:rsidR="00DA7E06" w:rsidRPr="00DA7E06" w:rsidRDefault="00DA7E06" w:rsidP="00DA7E06">
      <w:pPr>
        <w:pStyle w:val="EndNoteBibliography"/>
        <w:ind w:left="720" w:hanging="720"/>
        <w:rPr>
          <w:noProof/>
        </w:rPr>
      </w:pPr>
      <w:r w:rsidRPr="00DA7E06">
        <w:rPr>
          <w:noProof/>
        </w:rPr>
        <w:t>Small RL, Cronn RC, Wendel JF (2004) Use of nuclear genes for phylogeny reconstruction in plants. Aust Syst Bot 17:145-170</w:t>
      </w:r>
    </w:p>
    <w:p w14:paraId="4C563255" w14:textId="77777777" w:rsidR="00DA7E06" w:rsidRPr="00DA7E06" w:rsidRDefault="00DA7E06" w:rsidP="00DA7E06">
      <w:pPr>
        <w:pStyle w:val="EndNoteBibliography"/>
        <w:ind w:left="720" w:hanging="720"/>
        <w:rPr>
          <w:noProof/>
        </w:rPr>
      </w:pPr>
      <w:r w:rsidRPr="00DA7E06">
        <w:rPr>
          <w:noProof/>
        </w:rPr>
        <w:t xml:space="preserve">Soltis DE, Soltis PS (1998) Choosing an approach and an appropriate gene for phylogenetic analysis. In: Soltis DE, Soltis PS, Doyle JJ (eds) Molecular Systematics of Plants II: DNA Sequencing. Kluwer Academic Publishers, Boston, MA, </w:t>
      </w:r>
    </w:p>
    <w:p w14:paraId="73C5891F" w14:textId="77777777" w:rsidR="00DA7E06" w:rsidRPr="00DA7E06" w:rsidRDefault="00DA7E06" w:rsidP="00DA7E06">
      <w:pPr>
        <w:pStyle w:val="EndNoteBibliography"/>
        <w:ind w:left="720" w:hanging="720"/>
        <w:rPr>
          <w:noProof/>
        </w:rPr>
      </w:pPr>
      <w:r w:rsidRPr="00DA7E06">
        <w:rPr>
          <w:noProof/>
        </w:rPr>
        <w:t xml:space="preserve">Stacy EA, Johansen JB, Sakishima T, Price DK (2016) Genetic analysis of an ephemeral intraspecific hybrid zone in the hypervariable tree, </w:t>
      </w:r>
      <w:r w:rsidRPr="00DA7E06">
        <w:rPr>
          <w:i/>
          <w:noProof/>
        </w:rPr>
        <w:t>Metrosideros polymorpha</w:t>
      </w:r>
      <w:r w:rsidRPr="00DA7E06">
        <w:rPr>
          <w:noProof/>
        </w:rPr>
        <w:t>, on Hawai‘i Island. Heredity 117:173-183 doi:10.1038/hdy.2016.40</w:t>
      </w:r>
    </w:p>
    <w:p w14:paraId="6FA8C4FA" w14:textId="77777777" w:rsidR="00DA7E06" w:rsidRPr="00DA7E06" w:rsidRDefault="00DA7E06" w:rsidP="00DA7E06">
      <w:pPr>
        <w:pStyle w:val="EndNoteBibliography"/>
        <w:ind w:left="720" w:hanging="720"/>
        <w:rPr>
          <w:noProof/>
        </w:rPr>
      </w:pPr>
      <w:r w:rsidRPr="00DA7E06">
        <w:rPr>
          <w:noProof/>
        </w:rPr>
        <w:t xml:space="preserve">Stacy EA, Johansen JB, Sakishima T, Price DK, Pillon Y (2014) Incipient radiation within the dominant Hawaiian tree </w:t>
      </w:r>
      <w:r w:rsidRPr="00DA7E06">
        <w:rPr>
          <w:i/>
          <w:noProof/>
        </w:rPr>
        <w:t>Metrosideros polymorpha</w:t>
      </w:r>
      <w:r w:rsidRPr="00DA7E06">
        <w:rPr>
          <w:noProof/>
        </w:rPr>
        <w:t>. Heredity 113:334-342 doi:10.1038/hdy.2014.47</w:t>
      </w:r>
    </w:p>
    <w:p w14:paraId="75F0342E" w14:textId="77777777" w:rsidR="00DA7E06" w:rsidRPr="00DA7E06" w:rsidRDefault="00DA7E06" w:rsidP="00DA7E06">
      <w:pPr>
        <w:pStyle w:val="EndNoteBibliography"/>
        <w:ind w:left="720" w:hanging="720"/>
        <w:rPr>
          <w:noProof/>
        </w:rPr>
      </w:pPr>
      <w:r w:rsidRPr="00DA7E06">
        <w:rPr>
          <w:noProof/>
        </w:rPr>
        <w:t xml:space="preserve">Stacy EA, Sakishima T (2019) Phylogeography of the highly dispersible landscape‐dominant woody species complex, </w:t>
      </w:r>
      <w:r w:rsidRPr="00DA7E06">
        <w:rPr>
          <w:i/>
          <w:noProof/>
        </w:rPr>
        <w:t>Metrosideros</w:t>
      </w:r>
      <w:r w:rsidRPr="00DA7E06">
        <w:rPr>
          <w:noProof/>
        </w:rPr>
        <w:t>, in Hawaii. J Biogeogr doi:10.1111/jbi.13650</w:t>
      </w:r>
    </w:p>
    <w:p w14:paraId="21627281" w14:textId="77777777" w:rsidR="00DA7E06" w:rsidRPr="00DA7E06" w:rsidRDefault="00DA7E06" w:rsidP="00DA7E06">
      <w:pPr>
        <w:pStyle w:val="EndNoteBibliography"/>
        <w:ind w:left="720" w:hanging="720"/>
        <w:rPr>
          <w:noProof/>
        </w:rPr>
      </w:pPr>
      <w:r w:rsidRPr="00DA7E06">
        <w:rPr>
          <w:noProof/>
        </w:rPr>
        <w:t>Stallman JK, Funk VA, Price JP, Knope ML (2019) DNA barcodes fail to accurately differentiate species in Hawaiian plant lineages. Bot J Linn Soc 190:374-388 doi:10.1093/botlinnean/boz024</w:t>
      </w:r>
    </w:p>
    <w:p w14:paraId="187C4608" w14:textId="77777777" w:rsidR="00DA7E06" w:rsidRPr="00DA7E06" w:rsidRDefault="00DA7E06" w:rsidP="00DA7E06">
      <w:pPr>
        <w:pStyle w:val="EndNoteBibliography"/>
        <w:ind w:left="720" w:hanging="720"/>
        <w:rPr>
          <w:noProof/>
        </w:rPr>
      </w:pPr>
      <w:r w:rsidRPr="00DA7E06">
        <w:rPr>
          <w:noProof/>
        </w:rPr>
        <w:t>Straub SC, Parks M, Weitemier K, Fishbein M, Cronn RC, Liston A (2012) Navigating the tip of the genomic iceberg: Next-generation sequencing for plant systematics. Am J Bot 99:349-364 doi:10.3732/ajb.1100335</w:t>
      </w:r>
    </w:p>
    <w:p w14:paraId="7AB0A210" w14:textId="77777777" w:rsidR="00DA7E06" w:rsidRPr="00DA7E06" w:rsidRDefault="00DA7E06" w:rsidP="00DA7E06">
      <w:pPr>
        <w:pStyle w:val="EndNoteBibliography"/>
        <w:ind w:left="720" w:hanging="720"/>
        <w:rPr>
          <w:noProof/>
        </w:rPr>
      </w:pPr>
      <w:r w:rsidRPr="00DA7E06">
        <w:rPr>
          <w:noProof/>
        </w:rPr>
        <w:lastRenderedPageBreak/>
        <w:t>Sun M, Soltis DE, Soltis PS, Zhu X, Burleigh JG, Chen Z (2015) Deep phylogenetic incongruence in the angiosperm clade Rosidae. Mol Phylogenet Evol 83:156-166 doi:10.1016/j.ympev.2014.11.003</w:t>
      </w:r>
    </w:p>
    <w:p w14:paraId="54577C83" w14:textId="77777777" w:rsidR="00DA7E06" w:rsidRPr="00DA7E06" w:rsidRDefault="00DA7E06" w:rsidP="00DA7E06">
      <w:pPr>
        <w:pStyle w:val="EndNoteBibliography"/>
        <w:ind w:left="720" w:hanging="720"/>
        <w:rPr>
          <w:noProof/>
        </w:rPr>
      </w:pPr>
      <w:r w:rsidRPr="00DA7E06">
        <w:rPr>
          <w:noProof/>
        </w:rPr>
        <w:t xml:space="preserve">Sur GL, Keating R, Snow N, Stacy EA (2018) Leaf Micromorphology Aids Taxonomic Delineation within the Hypervariable Genus </w:t>
      </w:r>
      <w:r w:rsidRPr="00DA7E06">
        <w:rPr>
          <w:i/>
          <w:noProof/>
        </w:rPr>
        <w:t>Metrosideros</w:t>
      </w:r>
      <w:r w:rsidRPr="00DA7E06">
        <w:rPr>
          <w:noProof/>
        </w:rPr>
        <w:t xml:space="preserve"> (Myrtaceae) on O‘ahu. Pac Sci 72:345-361 doi:10.2984/72.3.6</w:t>
      </w:r>
    </w:p>
    <w:p w14:paraId="61EF3EA9" w14:textId="77777777" w:rsidR="00DA7E06" w:rsidRPr="00DA7E06" w:rsidRDefault="00DA7E06" w:rsidP="00DA7E06">
      <w:pPr>
        <w:pStyle w:val="EndNoteBibliography"/>
        <w:ind w:left="720" w:hanging="720"/>
        <w:rPr>
          <w:noProof/>
        </w:rPr>
      </w:pPr>
      <w:r w:rsidRPr="00DA7E06">
        <w:rPr>
          <w:noProof/>
        </w:rPr>
        <w:t xml:space="preserve">Syring J, Willyard A, Cronn R, Liston A (2005) Evolutionary relationships among </w:t>
      </w:r>
      <w:r w:rsidRPr="00DA7E06">
        <w:rPr>
          <w:i/>
          <w:noProof/>
        </w:rPr>
        <w:t>Pinus</w:t>
      </w:r>
      <w:r w:rsidRPr="00DA7E06">
        <w:rPr>
          <w:noProof/>
        </w:rPr>
        <w:t xml:space="preserve"> (Pinaceae) subsections inferred from multiple low-copy nuclear loci. Am J Bot 92:2086-2100</w:t>
      </w:r>
    </w:p>
    <w:p w14:paraId="1E5FFE0C" w14:textId="77777777" w:rsidR="00DA7E06" w:rsidRPr="00DA7E06" w:rsidRDefault="00DA7E06" w:rsidP="00DA7E06">
      <w:pPr>
        <w:pStyle w:val="EndNoteBibliography"/>
        <w:ind w:left="720" w:hanging="720"/>
        <w:rPr>
          <w:noProof/>
        </w:rPr>
      </w:pPr>
      <w:r w:rsidRPr="00DA7E06">
        <w:rPr>
          <w:noProof/>
        </w:rPr>
        <w:t xml:space="preserve">Tarran M, Wilson PG, Hill RS (2016) Oldest record of </w:t>
      </w:r>
      <w:r w:rsidRPr="00DA7E06">
        <w:rPr>
          <w:i/>
          <w:noProof/>
        </w:rPr>
        <w:t>Metrosideros</w:t>
      </w:r>
      <w:r w:rsidRPr="00DA7E06">
        <w:rPr>
          <w:noProof/>
        </w:rPr>
        <w:t xml:space="preserve"> (Myrtaceae): Fossil flowers, fruits, and leaves from Australia. Am J Bot 103:754-768 doi:10.3732/ajb.1500469</w:t>
      </w:r>
    </w:p>
    <w:p w14:paraId="4141A22C" w14:textId="77777777" w:rsidR="00DA7E06" w:rsidRPr="00DA7E06" w:rsidRDefault="00DA7E06" w:rsidP="00DA7E06">
      <w:pPr>
        <w:pStyle w:val="EndNoteBibliography"/>
        <w:ind w:left="720" w:hanging="720"/>
        <w:rPr>
          <w:noProof/>
        </w:rPr>
      </w:pPr>
      <w:r w:rsidRPr="00DA7E06">
        <w:rPr>
          <w:noProof/>
        </w:rPr>
        <w:t xml:space="preserve">Tarran M, Wilson PG, Macphail MK, Jordan GJ, Hill RS (2017) Two fossil species of </w:t>
      </w:r>
      <w:r w:rsidRPr="00DA7E06">
        <w:rPr>
          <w:i/>
          <w:noProof/>
        </w:rPr>
        <w:t>Metrosideros</w:t>
      </w:r>
      <w:r w:rsidRPr="00DA7E06">
        <w:rPr>
          <w:noProof/>
        </w:rPr>
        <w:t xml:space="preserve"> (Myrtaceae) from the Oligo-Miocene Golden Fleece locality in Tasmania, Australia. Am J Bot 104:891-904 doi:10.3732/ajb.1700095</w:t>
      </w:r>
    </w:p>
    <w:p w14:paraId="62167B7B" w14:textId="252E8F1B" w:rsidR="00DA7E06" w:rsidRPr="00DA7E06" w:rsidRDefault="00DA7E06" w:rsidP="00DA7E06">
      <w:pPr>
        <w:pStyle w:val="EndNoteBibliography"/>
        <w:ind w:left="720" w:hanging="720"/>
        <w:rPr>
          <w:noProof/>
        </w:rPr>
      </w:pPr>
      <w:r w:rsidRPr="00DA7E06">
        <w:rPr>
          <w:noProof/>
        </w:rPr>
        <w:t xml:space="preserve">The Inkscape Team (2017) Inkscape v0.91. Available at: </w:t>
      </w:r>
      <w:hyperlink r:id="rId12" w:history="1">
        <w:r w:rsidRPr="00DA7E06">
          <w:rPr>
            <w:rStyle w:val="Lienhypertexte"/>
            <w:noProof/>
          </w:rPr>
          <w:t>https://inkscapeorg</w:t>
        </w:r>
      </w:hyperlink>
    </w:p>
    <w:p w14:paraId="438C0646" w14:textId="77777777" w:rsidR="00DA7E06" w:rsidRPr="00DA7E06" w:rsidRDefault="00DA7E06" w:rsidP="00DA7E06">
      <w:pPr>
        <w:pStyle w:val="EndNoteBibliography"/>
        <w:ind w:left="720" w:hanging="720"/>
        <w:rPr>
          <w:noProof/>
        </w:rPr>
      </w:pPr>
      <w:r w:rsidRPr="00DA7E06">
        <w:rPr>
          <w:noProof/>
        </w:rPr>
        <w:t>Thornhill AH, Ho SY, Kulheim C, Crisp MD (2015) Interpreting the modern distribution of Myrtaceae using a dated molecular phylogeny. Mol Phylogenet Evol 93:29-43 doi:10.1016/j.ympev.2015.07.007</w:t>
      </w:r>
    </w:p>
    <w:p w14:paraId="62A46DD5" w14:textId="77777777" w:rsidR="00DA7E06" w:rsidRPr="00455B1A" w:rsidRDefault="00DA7E06" w:rsidP="00DA7E06">
      <w:pPr>
        <w:pStyle w:val="EndNoteBibliography"/>
        <w:ind w:left="720" w:hanging="720"/>
        <w:rPr>
          <w:noProof/>
          <w:lang w:val="fr-FR"/>
        </w:rPr>
      </w:pPr>
      <w:r w:rsidRPr="00DA7E06">
        <w:rPr>
          <w:noProof/>
        </w:rPr>
        <w:t xml:space="preserve">Uribe-Convers S, Settles ML, Tank DC (2016) A Phylogenomic Approach Based on PCR Target Enrichment and High Throughput Sequencing: Resolving the Diversity within the South American Species of </w:t>
      </w:r>
      <w:r w:rsidRPr="00DA7E06">
        <w:rPr>
          <w:i/>
          <w:noProof/>
        </w:rPr>
        <w:t>Bartsia</w:t>
      </w:r>
      <w:r w:rsidRPr="00DA7E06">
        <w:rPr>
          <w:noProof/>
        </w:rPr>
        <w:t xml:space="preserve"> L. (Orobanchaceae). </w:t>
      </w:r>
      <w:r w:rsidRPr="00455B1A">
        <w:rPr>
          <w:noProof/>
          <w:lang w:val="fr-FR"/>
        </w:rPr>
        <w:t>PLoS One 11:e0148203 doi:10.1371/journal.pone.0148203</w:t>
      </w:r>
    </w:p>
    <w:p w14:paraId="11DE41B6" w14:textId="77777777" w:rsidR="00DA7E06" w:rsidRPr="00DA7E06" w:rsidRDefault="00DA7E06" w:rsidP="00DA7E06">
      <w:pPr>
        <w:pStyle w:val="EndNoteBibliography"/>
        <w:ind w:left="720" w:hanging="720"/>
        <w:rPr>
          <w:noProof/>
        </w:rPr>
      </w:pPr>
      <w:r w:rsidRPr="00455B1A">
        <w:rPr>
          <w:noProof/>
          <w:lang w:val="fr-FR"/>
        </w:rPr>
        <w:lastRenderedPageBreak/>
        <w:t xml:space="preserve">Vasconcelos TNC et al. </w:t>
      </w:r>
      <w:r w:rsidRPr="00DA7E06">
        <w:rPr>
          <w:noProof/>
        </w:rPr>
        <w:t>(2017) Myrteae phylogeny, calibration, biogeography and diversification patterns: Increased understanding in the most species rich tribe of Myrtaceae. Mol Phylogenet Evol 109:113-137 doi:10.1016/j.ympev.2017.01.002</w:t>
      </w:r>
    </w:p>
    <w:p w14:paraId="0672FBFF" w14:textId="77777777" w:rsidR="00DA7E06" w:rsidRPr="00DA7E06" w:rsidRDefault="00DA7E06" w:rsidP="00DA7E06">
      <w:pPr>
        <w:pStyle w:val="EndNoteBibliography"/>
        <w:ind w:left="720" w:hanging="720"/>
        <w:rPr>
          <w:noProof/>
        </w:rPr>
      </w:pPr>
      <w:r w:rsidRPr="00DA7E06">
        <w:rPr>
          <w:noProof/>
        </w:rPr>
        <w:t>Wagner WL, Funk VA (1995) Hawaiian biogeography: evolution on a hot spot archipelago. Smithsonian Institution Press, Washington DC</w:t>
      </w:r>
    </w:p>
    <w:p w14:paraId="7390658A" w14:textId="730DE6BC" w:rsidR="00DA7E06" w:rsidRPr="00DA7E06" w:rsidRDefault="00DA7E06" w:rsidP="00DA7E06">
      <w:pPr>
        <w:pStyle w:val="EndNoteBibliography"/>
        <w:ind w:left="720" w:hanging="720"/>
        <w:rPr>
          <w:noProof/>
        </w:rPr>
      </w:pPr>
      <w:r w:rsidRPr="00DA7E06">
        <w:rPr>
          <w:noProof/>
        </w:rPr>
        <w:t xml:space="preserve">Wagner WL, Herbst DR, Lorence DH (2005) Flora of the Hawaiian Islands website. </w:t>
      </w:r>
      <w:hyperlink r:id="rId13" w:history="1">
        <w:r w:rsidRPr="00DA7E06">
          <w:rPr>
            <w:rStyle w:val="Lienhypertexte"/>
            <w:noProof/>
          </w:rPr>
          <w:t>http://botany.si.edu/pacificislandbiodiversity/hawaiianflora/index.htm</w:t>
        </w:r>
      </w:hyperlink>
      <w:r w:rsidRPr="00DA7E06">
        <w:rPr>
          <w:noProof/>
        </w:rPr>
        <w:t xml:space="preserve"> [accessed February 2019]. </w:t>
      </w:r>
    </w:p>
    <w:p w14:paraId="679EAF9F" w14:textId="77777777" w:rsidR="00DA7E06" w:rsidRPr="00DA7E06" w:rsidRDefault="00DA7E06" w:rsidP="00DA7E06">
      <w:pPr>
        <w:pStyle w:val="EndNoteBibliography"/>
        <w:ind w:left="720" w:hanging="720"/>
        <w:rPr>
          <w:noProof/>
        </w:rPr>
      </w:pPr>
      <w:r w:rsidRPr="00DA7E06">
        <w:rPr>
          <w:noProof/>
        </w:rPr>
        <w:t>Weitemier K, Straub SC, Cronn RC, Fishbein M, Schmickl R, McDonnell A, Liston A (2014) Hyb-Seq: Combining target enrichment and genome skimming for plant phylogenomics. Appl Plant Sci 2 doi:10.3732/apps.1400042</w:t>
      </w:r>
    </w:p>
    <w:p w14:paraId="15105733" w14:textId="77777777" w:rsidR="00DA7E06" w:rsidRPr="00DA7E06" w:rsidRDefault="00DA7E06" w:rsidP="00DA7E06">
      <w:pPr>
        <w:pStyle w:val="EndNoteBibliography"/>
        <w:ind w:left="720" w:hanging="720"/>
        <w:rPr>
          <w:noProof/>
        </w:rPr>
      </w:pPr>
      <w:r w:rsidRPr="00DA7E06">
        <w:rPr>
          <w:noProof/>
        </w:rPr>
        <w:t>Wendel JF, Doyle JJ (1998) Phylogenetic incongruence: window into genome history and molecular evolution. In: Soltis PS, Soltis DE (eds) Molecular Systematics of Plants II. Kluwer Academic, Dordrecht, Netherlands, pp 265-296</w:t>
      </w:r>
    </w:p>
    <w:p w14:paraId="7A3137CA" w14:textId="77777777" w:rsidR="00DA7E06" w:rsidRPr="00DA7E06" w:rsidRDefault="00DA7E06" w:rsidP="00DA7E06">
      <w:pPr>
        <w:pStyle w:val="EndNoteBibliography"/>
        <w:ind w:left="720" w:hanging="720"/>
        <w:rPr>
          <w:noProof/>
        </w:rPr>
      </w:pPr>
      <w:r w:rsidRPr="00DA7E06">
        <w:rPr>
          <w:noProof/>
        </w:rPr>
        <w:t>Wilson PG (2011) Myrtaceae. In: Kubitzki K (ed) The families and genera of vascular plants. Volume X. Sapindales, Cucurbitales, Myrtaceae. Springer-Verlag, Heidelberg, pp 212-271</w:t>
      </w:r>
    </w:p>
    <w:p w14:paraId="192F160D" w14:textId="77777777" w:rsidR="00DA7E06" w:rsidRPr="00DA7E06" w:rsidRDefault="00DA7E06" w:rsidP="00DA7E06">
      <w:pPr>
        <w:pStyle w:val="EndNoteBibliography"/>
        <w:ind w:left="720" w:hanging="720"/>
        <w:rPr>
          <w:noProof/>
        </w:rPr>
      </w:pPr>
      <w:r w:rsidRPr="00DA7E06">
        <w:rPr>
          <w:noProof/>
        </w:rPr>
        <w:t xml:space="preserve">Wright SD, Yong CG, Dawson JW, Whittaker DJ, Gardner RC (2000) Riding the ice age El Nino? Pacific biogeography and evolution of </w:t>
      </w:r>
      <w:r w:rsidRPr="00DA7E06">
        <w:rPr>
          <w:i/>
          <w:noProof/>
        </w:rPr>
        <w:t>Metrosideros</w:t>
      </w:r>
      <w:r w:rsidRPr="00DA7E06">
        <w:rPr>
          <w:noProof/>
        </w:rPr>
        <w:t xml:space="preserve"> subg. </w:t>
      </w:r>
      <w:r w:rsidRPr="00DA7E06">
        <w:rPr>
          <w:i/>
          <w:noProof/>
        </w:rPr>
        <w:t>Metrosideros</w:t>
      </w:r>
      <w:r w:rsidRPr="00DA7E06">
        <w:rPr>
          <w:noProof/>
        </w:rPr>
        <w:t xml:space="preserve"> (Myrtaceae) inferred from nuclear ribosomal DNA. Proc Natl Acad Sci U S A 97:4118-4123 doi:10.1073/pnas.050351197</w:t>
      </w:r>
    </w:p>
    <w:p w14:paraId="3D01168D" w14:textId="77777777" w:rsidR="00DA7E06" w:rsidRPr="00DA7E06" w:rsidRDefault="00DA7E06" w:rsidP="00DA7E06">
      <w:pPr>
        <w:pStyle w:val="EndNoteBibliography"/>
        <w:ind w:left="720" w:hanging="720"/>
        <w:rPr>
          <w:noProof/>
        </w:rPr>
      </w:pPr>
      <w:r w:rsidRPr="00DA7E06">
        <w:rPr>
          <w:noProof/>
        </w:rPr>
        <w:lastRenderedPageBreak/>
        <w:t xml:space="preserve">Wright SD, Yong CG, Wichman SR, Dawson JW, Gardner RC (2001) Stepping stones to Hawaii: a trans-equatorial dispersal pathway for </w:t>
      </w:r>
      <w:r w:rsidRPr="00DA7E06">
        <w:rPr>
          <w:i/>
          <w:noProof/>
        </w:rPr>
        <w:t>Metrosideros</w:t>
      </w:r>
      <w:r w:rsidRPr="00DA7E06">
        <w:rPr>
          <w:noProof/>
        </w:rPr>
        <w:t xml:space="preserve"> (Myrtaceae) inferred from nrDNA (ITS+ETS). J Biogeogr 28:769-774</w:t>
      </w:r>
    </w:p>
    <w:p w14:paraId="57C90E96" w14:textId="77777777" w:rsidR="00DA7E06" w:rsidRPr="00DA7E06" w:rsidRDefault="00DA7E06" w:rsidP="00DA7E06">
      <w:pPr>
        <w:pStyle w:val="EndNoteBibliography"/>
        <w:ind w:left="720" w:hanging="720"/>
        <w:rPr>
          <w:noProof/>
        </w:rPr>
      </w:pPr>
      <w:r w:rsidRPr="00DA7E06">
        <w:rPr>
          <w:noProof/>
        </w:rPr>
        <w:t>Zhang C, Rabiee M, Sayyari E, Mirarab S (2018) ASTRAL-III: polynomial time species tree reconstruction from partially resolved gene trees. BMC Bioinformatics 19:153 doi:10.1186/s12859-018-2129-y</w:t>
      </w:r>
    </w:p>
    <w:p w14:paraId="0DC1A1CD" w14:textId="77777777" w:rsidR="00DA7E06" w:rsidRPr="00DA7E06" w:rsidRDefault="00DA7E06" w:rsidP="00DA7E06">
      <w:pPr>
        <w:pStyle w:val="EndNoteBibliography"/>
        <w:ind w:left="720" w:hanging="720"/>
        <w:rPr>
          <w:noProof/>
        </w:rPr>
      </w:pPr>
      <w:r w:rsidRPr="00DA7E06">
        <w:rPr>
          <w:noProof/>
        </w:rPr>
        <w:t>Zimmer EA, Wen J (2012) Using nuclear gene data for plant phylogenetics: progress and prospects. Mol Phylogenet Evol 65:774-785 doi:10.1016/j.ympev.2013.01.005</w:t>
      </w:r>
    </w:p>
    <w:p w14:paraId="4CAEF916" w14:textId="77777777" w:rsidR="00DA7E06" w:rsidRPr="00DA7E06" w:rsidRDefault="00DA7E06" w:rsidP="00DA7E06">
      <w:pPr>
        <w:pStyle w:val="EndNoteBibliography"/>
        <w:ind w:left="720" w:hanging="720"/>
        <w:rPr>
          <w:noProof/>
        </w:rPr>
      </w:pPr>
      <w:r w:rsidRPr="00DA7E06">
        <w:rPr>
          <w:noProof/>
        </w:rPr>
        <w:t>Zimmer EA, Wen J (2015) Using nuclear gene data for plant phylogenetics: Progress and prospects II. Next-gen approaches. J Syst Evol 53:371-379 doi:10.1111/jse.12174</w:t>
      </w:r>
    </w:p>
    <w:p w14:paraId="51BE2235" w14:textId="5868EF3E" w:rsidR="00244AC6" w:rsidRDefault="00244AC6" w:rsidP="000E34BD">
      <w:pPr>
        <w:spacing w:line="480" w:lineRule="auto"/>
      </w:pPr>
      <w:r w:rsidRPr="00152C62">
        <w:fldChar w:fldCharType="end"/>
      </w:r>
    </w:p>
    <w:p w14:paraId="43614EBA" w14:textId="61F67B07" w:rsidR="00E15BD7" w:rsidRDefault="00DC6F4F" w:rsidP="000E34BD">
      <w:pPr>
        <w:spacing w:line="480" w:lineRule="auto"/>
      </w:pPr>
      <w:r>
        <w:t xml:space="preserve">DATA </w:t>
      </w:r>
      <w:r w:rsidR="00DA4A29">
        <w:t>AVAILABILITY</w:t>
      </w:r>
      <w:r>
        <w:t xml:space="preserve"> STATEMENT</w:t>
      </w:r>
    </w:p>
    <w:p w14:paraId="0716200C" w14:textId="56B799FA" w:rsidR="00E15BD7" w:rsidRDefault="009D6D3D" w:rsidP="000E34BD">
      <w:pPr>
        <w:spacing w:line="480" w:lineRule="auto"/>
      </w:pPr>
      <w:r w:rsidRPr="0049035A">
        <w:t xml:space="preserve">Raw </w:t>
      </w:r>
      <w:r>
        <w:t>reads are provided as a NCBI Sequence Reads Archive (</w:t>
      </w:r>
      <w:proofErr w:type="spellStart"/>
      <w:r>
        <w:t>BioProject</w:t>
      </w:r>
      <w:proofErr w:type="spellEnd"/>
      <w:r>
        <w:t xml:space="preserve"> </w:t>
      </w:r>
      <w:r w:rsidRPr="0049035A">
        <w:t>PRJNA526920</w:t>
      </w:r>
      <w:r>
        <w:t xml:space="preserve">, SRA accessions: </w:t>
      </w:r>
      <w:r w:rsidR="00AC6403" w:rsidRPr="00FD378A">
        <w:t>SRR8737094</w:t>
      </w:r>
      <w:r w:rsidR="00AC6403">
        <w:t>-</w:t>
      </w:r>
      <w:r w:rsidR="00AC6403" w:rsidRPr="00FD378A">
        <w:t>SRR8737280</w:t>
      </w:r>
      <w:r>
        <w:t xml:space="preserve">), and data </w:t>
      </w:r>
      <w:r w:rsidR="00DA4A29">
        <w:t xml:space="preserve">input and parameter files </w:t>
      </w:r>
      <w:r>
        <w:t xml:space="preserve">are available in the </w:t>
      </w:r>
      <w:r w:rsidR="00013D93">
        <w:t>Electronic Supplementary Material</w:t>
      </w:r>
      <w:r>
        <w:t>.</w:t>
      </w:r>
      <w:r w:rsidR="00B503D7">
        <w:t xml:space="preserve"> </w:t>
      </w:r>
    </w:p>
    <w:p w14:paraId="2C40933B" w14:textId="31F41F33" w:rsidR="00455B1A" w:rsidRDefault="00455B1A">
      <w:r>
        <w:br w:type="page"/>
      </w:r>
    </w:p>
    <w:p w14:paraId="602B1FFD" w14:textId="77777777" w:rsidR="00455B1A" w:rsidRDefault="00455B1A" w:rsidP="00455B1A">
      <w:r>
        <w:lastRenderedPageBreak/>
        <w:t xml:space="preserve">Table 1. Summarized specimen information, including sample size (N). For Hawaiian </w:t>
      </w:r>
      <w:proofErr w:type="spellStart"/>
      <w:r>
        <w:rPr>
          <w:i/>
          <w:iCs/>
        </w:rPr>
        <w:t>Metrosideros</w:t>
      </w:r>
      <w:proofErr w:type="spellEnd"/>
      <w:r>
        <w:t xml:space="preserve">, General distribution also contains occurrence and general ecology/habitat characteristics, followed by whether the taxon has glabrous or pubescent leaves. For detailed individual information, see Appendix S1. </w:t>
      </w:r>
    </w:p>
    <w:p w14:paraId="7177241E" w14:textId="77777777" w:rsidR="00455B1A" w:rsidRDefault="00455B1A" w:rsidP="00455B1A"/>
    <w:tbl>
      <w:tblPr>
        <w:tblW w:w="8537" w:type="dxa"/>
        <w:jc w:val="center"/>
        <w:tblLook w:val="04A0" w:firstRow="1" w:lastRow="0" w:firstColumn="1" w:lastColumn="0" w:noHBand="0" w:noVBand="1"/>
      </w:tblPr>
      <w:tblGrid>
        <w:gridCol w:w="2042"/>
        <w:gridCol w:w="3000"/>
        <w:gridCol w:w="440"/>
        <w:gridCol w:w="3055"/>
      </w:tblGrid>
      <w:tr w:rsidR="00455B1A" w14:paraId="0EA6A0A8" w14:textId="77777777" w:rsidTr="00455B1A">
        <w:trPr>
          <w:trHeight w:val="300"/>
          <w:jc w:val="center"/>
        </w:trPr>
        <w:tc>
          <w:tcPr>
            <w:tcW w:w="2042" w:type="dxa"/>
            <w:tcBorders>
              <w:top w:val="single" w:sz="4" w:space="0" w:color="auto"/>
              <w:left w:val="nil"/>
              <w:bottom w:val="single" w:sz="4" w:space="0" w:color="auto"/>
              <w:right w:val="nil"/>
            </w:tcBorders>
            <w:noWrap/>
            <w:vAlign w:val="center"/>
            <w:hideMark/>
          </w:tcPr>
          <w:p w14:paraId="02B192BB" w14:textId="77777777" w:rsidR="00455B1A" w:rsidRDefault="00455B1A">
            <w:pPr>
              <w:rPr>
                <w:color w:val="000000"/>
                <w:sz w:val="20"/>
                <w:szCs w:val="20"/>
              </w:rPr>
            </w:pPr>
            <w:r>
              <w:rPr>
                <w:color w:val="000000"/>
                <w:sz w:val="20"/>
                <w:szCs w:val="20"/>
              </w:rPr>
              <w:t>Genus</w:t>
            </w:r>
          </w:p>
        </w:tc>
        <w:tc>
          <w:tcPr>
            <w:tcW w:w="3000" w:type="dxa"/>
            <w:tcBorders>
              <w:top w:val="single" w:sz="4" w:space="0" w:color="auto"/>
              <w:left w:val="nil"/>
              <w:bottom w:val="single" w:sz="4" w:space="0" w:color="auto"/>
              <w:right w:val="nil"/>
            </w:tcBorders>
            <w:noWrap/>
            <w:vAlign w:val="center"/>
            <w:hideMark/>
          </w:tcPr>
          <w:p w14:paraId="7156BEE9" w14:textId="77777777" w:rsidR="00455B1A" w:rsidRDefault="00455B1A">
            <w:pPr>
              <w:rPr>
                <w:color w:val="000000"/>
                <w:sz w:val="20"/>
                <w:szCs w:val="20"/>
              </w:rPr>
            </w:pPr>
            <w:r>
              <w:rPr>
                <w:color w:val="000000"/>
                <w:sz w:val="20"/>
                <w:szCs w:val="20"/>
              </w:rPr>
              <w:t>Species epithet</w:t>
            </w:r>
          </w:p>
        </w:tc>
        <w:tc>
          <w:tcPr>
            <w:tcW w:w="440" w:type="dxa"/>
            <w:tcBorders>
              <w:top w:val="single" w:sz="4" w:space="0" w:color="auto"/>
              <w:left w:val="nil"/>
              <w:bottom w:val="single" w:sz="4" w:space="0" w:color="auto"/>
              <w:right w:val="nil"/>
            </w:tcBorders>
            <w:noWrap/>
            <w:vAlign w:val="center"/>
            <w:hideMark/>
          </w:tcPr>
          <w:p w14:paraId="27E6EC94" w14:textId="77777777" w:rsidR="00455B1A" w:rsidRDefault="00455B1A">
            <w:pPr>
              <w:rPr>
                <w:color w:val="000000"/>
                <w:sz w:val="20"/>
                <w:szCs w:val="20"/>
              </w:rPr>
            </w:pPr>
            <w:r>
              <w:rPr>
                <w:color w:val="000000"/>
                <w:sz w:val="20"/>
                <w:szCs w:val="20"/>
              </w:rPr>
              <w:t>N</w:t>
            </w:r>
          </w:p>
        </w:tc>
        <w:tc>
          <w:tcPr>
            <w:tcW w:w="3055" w:type="dxa"/>
            <w:tcBorders>
              <w:top w:val="single" w:sz="4" w:space="0" w:color="auto"/>
              <w:left w:val="nil"/>
              <w:bottom w:val="single" w:sz="4" w:space="0" w:color="auto"/>
              <w:right w:val="nil"/>
            </w:tcBorders>
            <w:vAlign w:val="center"/>
            <w:hideMark/>
          </w:tcPr>
          <w:p w14:paraId="610EC4F4" w14:textId="77777777" w:rsidR="00455B1A" w:rsidRDefault="00455B1A">
            <w:pPr>
              <w:rPr>
                <w:color w:val="000000"/>
                <w:sz w:val="20"/>
                <w:szCs w:val="20"/>
              </w:rPr>
            </w:pPr>
            <w:r>
              <w:rPr>
                <w:color w:val="000000"/>
                <w:sz w:val="20"/>
                <w:szCs w:val="20"/>
              </w:rPr>
              <w:t>General distribution</w:t>
            </w:r>
          </w:p>
        </w:tc>
      </w:tr>
      <w:tr w:rsidR="00455B1A" w14:paraId="70317508" w14:textId="77777777" w:rsidTr="00455B1A">
        <w:trPr>
          <w:trHeight w:val="300"/>
          <w:jc w:val="center"/>
        </w:trPr>
        <w:tc>
          <w:tcPr>
            <w:tcW w:w="2042" w:type="dxa"/>
            <w:noWrap/>
            <w:vAlign w:val="center"/>
            <w:hideMark/>
          </w:tcPr>
          <w:p w14:paraId="296E029B"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7C66C946" w14:textId="77777777" w:rsidR="00455B1A" w:rsidRDefault="00455B1A">
            <w:pPr>
              <w:rPr>
                <w:i/>
                <w:iCs/>
                <w:color w:val="000000"/>
                <w:sz w:val="20"/>
                <w:szCs w:val="20"/>
              </w:rPr>
            </w:pPr>
            <w:proofErr w:type="spellStart"/>
            <w:r>
              <w:rPr>
                <w:i/>
                <w:iCs/>
                <w:color w:val="000000"/>
                <w:sz w:val="20"/>
                <w:szCs w:val="20"/>
              </w:rPr>
              <w:t>macropus</w:t>
            </w:r>
            <w:proofErr w:type="spellEnd"/>
          </w:p>
        </w:tc>
        <w:tc>
          <w:tcPr>
            <w:tcW w:w="440" w:type="dxa"/>
            <w:noWrap/>
            <w:vAlign w:val="center"/>
            <w:hideMark/>
          </w:tcPr>
          <w:p w14:paraId="0E4481E3" w14:textId="77777777" w:rsidR="00455B1A" w:rsidRDefault="00455B1A">
            <w:pPr>
              <w:rPr>
                <w:color w:val="000000"/>
                <w:sz w:val="20"/>
                <w:szCs w:val="20"/>
              </w:rPr>
            </w:pPr>
            <w:r>
              <w:rPr>
                <w:color w:val="000000"/>
                <w:sz w:val="20"/>
                <w:szCs w:val="20"/>
              </w:rPr>
              <w:t>6</w:t>
            </w:r>
          </w:p>
        </w:tc>
        <w:tc>
          <w:tcPr>
            <w:tcW w:w="3055" w:type="dxa"/>
            <w:vAlign w:val="center"/>
            <w:hideMark/>
          </w:tcPr>
          <w:p w14:paraId="753793E3" w14:textId="77777777" w:rsidR="00455B1A" w:rsidRDefault="00455B1A">
            <w:pPr>
              <w:rPr>
                <w:color w:val="000000"/>
                <w:sz w:val="20"/>
                <w:szCs w:val="20"/>
              </w:rPr>
            </w:pPr>
            <w:proofErr w:type="spellStart"/>
            <w:r>
              <w:rPr>
                <w:color w:val="000000"/>
                <w:sz w:val="20"/>
                <w:szCs w:val="20"/>
              </w:rPr>
              <w:t>Oʻahu</w:t>
            </w:r>
            <w:proofErr w:type="spellEnd"/>
            <w:r>
              <w:rPr>
                <w:color w:val="000000"/>
                <w:sz w:val="20"/>
                <w:szCs w:val="20"/>
              </w:rPr>
              <w:t>; montane; glabrous</w:t>
            </w:r>
          </w:p>
        </w:tc>
      </w:tr>
      <w:tr w:rsidR="00455B1A" w14:paraId="7CA8F18F" w14:textId="77777777" w:rsidTr="00455B1A">
        <w:trPr>
          <w:trHeight w:val="560"/>
          <w:jc w:val="center"/>
        </w:trPr>
        <w:tc>
          <w:tcPr>
            <w:tcW w:w="2042" w:type="dxa"/>
            <w:noWrap/>
            <w:vAlign w:val="center"/>
            <w:hideMark/>
          </w:tcPr>
          <w:p w14:paraId="3463A0A1"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6D16098A" w14:textId="77777777" w:rsidR="00455B1A" w:rsidRDefault="00455B1A">
            <w:pPr>
              <w:rPr>
                <w:i/>
                <w:iCs/>
                <w:color w:val="000000"/>
                <w:sz w:val="20"/>
                <w:szCs w:val="20"/>
              </w:rPr>
            </w:pPr>
            <w:proofErr w:type="spellStart"/>
            <w:r>
              <w:rPr>
                <w:i/>
                <w:iCs/>
                <w:color w:val="000000"/>
                <w:sz w:val="20"/>
                <w:szCs w:val="20"/>
              </w:rPr>
              <w:t>polymorpha</w:t>
            </w:r>
            <w:proofErr w:type="spellEnd"/>
            <w:r>
              <w:rPr>
                <w:color w:val="000000"/>
                <w:sz w:val="20"/>
                <w:szCs w:val="20"/>
              </w:rPr>
              <w:t xml:space="preserve"> race B</w:t>
            </w:r>
            <w:r>
              <w:rPr>
                <w:color w:val="000000"/>
                <w:sz w:val="20"/>
                <w:szCs w:val="20"/>
                <w:vertAlign w:val="superscript"/>
              </w:rPr>
              <w:t>1</w:t>
            </w:r>
          </w:p>
        </w:tc>
        <w:tc>
          <w:tcPr>
            <w:tcW w:w="440" w:type="dxa"/>
            <w:noWrap/>
            <w:vAlign w:val="center"/>
            <w:hideMark/>
          </w:tcPr>
          <w:p w14:paraId="0178F729" w14:textId="77777777" w:rsidR="00455B1A" w:rsidRDefault="00455B1A">
            <w:pPr>
              <w:rPr>
                <w:color w:val="000000"/>
                <w:sz w:val="20"/>
                <w:szCs w:val="20"/>
              </w:rPr>
            </w:pPr>
            <w:r>
              <w:rPr>
                <w:color w:val="000000"/>
                <w:sz w:val="20"/>
                <w:szCs w:val="20"/>
              </w:rPr>
              <w:t>2</w:t>
            </w:r>
          </w:p>
        </w:tc>
        <w:tc>
          <w:tcPr>
            <w:tcW w:w="3055" w:type="dxa"/>
            <w:vAlign w:val="center"/>
            <w:hideMark/>
          </w:tcPr>
          <w:p w14:paraId="18AE9579" w14:textId="77777777" w:rsidR="00455B1A" w:rsidRDefault="00455B1A">
            <w:pPr>
              <w:rPr>
                <w:color w:val="000000"/>
                <w:sz w:val="20"/>
                <w:szCs w:val="20"/>
              </w:rPr>
            </w:pPr>
            <w:proofErr w:type="spellStart"/>
            <w:r>
              <w:rPr>
                <w:color w:val="000000"/>
                <w:sz w:val="20"/>
                <w:szCs w:val="20"/>
              </w:rPr>
              <w:t>Oʻahu</w:t>
            </w:r>
            <w:proofErr w:type="spellEnd"/>
            <w:r>
              <w:rPr>
                <w:color w:val="000000"/>
                <w:sz w:val="20"/>
                <w:szCs w:val="20"/>
              </w:rPr>
              <w:t xml:space="preserve">; </w:t>
            </w:r>
            <w:proofErr w:type="spellStart"/>
            <w:r>
              <w:rPr>
                <w:color w:val="000000"/>
                <w:sz w:val="20"/>
                <w:szCs w:val="20"/>
              </w:rPr>
              <w:t>Koʻolau</w:t>
            </w:r>
            <w:proofErr w:type="spellEnd"/>
            <w:r>
              <w:rPr>
                <w:color w:val="000000"/>
                <w:sz w:val="20"/>
                <w:szCs w:val="20"/>
              </w:rPr>
              <w:t xml:space="preserve"> backbone, cloud forest; glabrous</w:t>
            </w:r>
          </w:p>
        </w:tc>
      </w:tr>
      <w:tr w:rsidR="00455B1A" w14:paraId="53E9860E" w14:textId="77777777" w:rsidTr="00455B1A">
        <w:trPr>
          <w:trHeight w:val="300"/>
          <w:jc w:val="center"/>
        </w:trPr>
        <w:tc>
          <w:tcPr>
            <w:tcW w:w="2042" w:type="dxa"/>
            <w:noWrap/>
            <w:vAlign w:val="center"/>
            <w:hideMark/>
          </w:tcPr>
          <w:p w14:paraId="784805E7"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7E175664" w14:textId="77777777" w:rsidR="00455B1A" w:rsidRDefault="00455B1A">
            <w:pPr>
              <w:rPr>
                <w:i/>
                <w:iCs/>
                <w:color w:val="000000"/>
                <w:sz w:val="20"/>
                <w:szCs w:val="20"/>
              </w:rPr>
            </w:pPr>
            <w:proofErr w:type="spellStart"/>
            <w:r>
              <w:rPr>
                <w:i/>
                <w:iCs/>
                <w:color w:val="000000"/>
                <w:sz w:val="20"/>
                <w:szCs w:val="20"/>
              </w:rPr>
              <w:t>polymorpha</w:t>
            </w:r>
            <w:proofErr w:type="spellEnd"/>
            <w:r>
              <w:rPr>
                <w:i/>
                <w:iCs/>
                <w:color w:val="000000"/>
                <w:sz w:val="20"/>
                <w:szCs w:val="20"/>
              </w:rPr>
              <w:t xml:space="preserve"> </w:t>
            </w:r>
            <w:r>
              <w:rPr>
                <w:color w:val="000000"/>
                <w:sz w:val="20"/>
                <w:szCs w:val="20"/>
              </w:rPr>
              <w:t>race C</w:t>
            </w:r>
            <w:r>
              <w:rPr>
                <w:color w:val="000000"/>
                <w:sz w:val="20"/>
                <w:szCs w:val="20"/>
                <w:vertAlign w:val="superscript"/>
              </w:rPr>
              <w:t>1</w:t>
            </w:r>
          </w:p>
        </w:tc>
        <w:tc>
          <w:tcPr>
            <w:tcW w:w="440" w:type="dxa"/>
            <w:noWrap/>
            <w:vAlign w:val="center"/>
            <w:hideMark/>
          </w:tcPr>
          <w:p w14:paraId="605A34AF" w14:textId="77777777" w:rsidR="00455B1A" w:rsidRDefault="00455B1A">
            <w:pPr>
              <w:rPr>
                <w:color w:val="000000"/>
                <w:sz w:val="20"/>
                <w:szCs w:val="20"/>
              </w:rPr>
            </w:pPr>
            <w:r>
              <w:rPr>
                <w:color w:val="000000"/>
                <w:sz w:val="20"/>
                <w:szCs w:val="20"/>
              </w:rPr>
              <w:t>2</w:t>
            </w:r>
          </w:p>
        </w:tc>
        <w:tc>
          <w:tcPr>
            <w:tcW w:w="3055" w:type="dxa"/>
            <w:vAlign w:val="center"/>
            <w:hideMark/>
          </w:tcPr>
          <w:p w14:paraId="7FA40F3D" w14:textId="77777777" w:rsidR="00455B1A" w:rsidRDefault="00455B1A">
            <w:pPr>
              <w:rPr>
                <w:color w:val="000000"/>
                <w:sz w:val="20"/>
                <w:szCs w:val="20"/>
              </w:rPr>
            </w:pPr>
            <w:proofErr w:type="spellStart"/>
            <w:r>
              <w:rPr>
                <w:color w:val="000000"/>
                <w:sz w:val="20"/>
                <w:szCs w:val="20"/>
              </w:rPr>
              <w:t>Oʻahu</w:t>
            </w:r>
            <w:proofErr w:type="spellEnd"/>
            <w:r>
              <w:rPr>
                <w:color w:val="000000"/>
                <w:sz w:val="20"/>
                <w:szCs w:val="20"/>
              </w:rPr>
              <w:t>; montane; pubescent</w:t>
            </w:r>
          </w:p>
        </w:tc>
      </w:tr>
      <w:tr w:rsidR="00455B1A" w14:paraId="41B7E296" w14:textId="77777777" w:rsidTr="00455B1A">
        <w:trPr>
          <w:trHeight w:val="300"/>
          <w:jc w:val="center"/>
        </w:trPr>
        <w:tc>
          <w:tcPr>
            <w:tcW w:w="2042" w:type="dxa"/>
            <w:noWrap/>
            <w:vAlign w:val="center"/>
            <w:hideMark/>
          </w:tcPr>
          <w:p w14:paraId="40C89A55"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6AD58126" w14:textId="77777777" w:rsidR="00455B1A" w:rsidRDefault="00455B1A">
            <w:pPr>
              <w:rPr>
                <w:i/>
                <w:iCs/>
                <w:color w:val="000000"/>
                <w:sz w:val="20"/>
                <w:szCs w:val="20"/>
              </w:rPr>
            </w:pPr>
            <w:proofErr w:type="spellStart"/>
            <w:r>
              <w:rPr>
                <w:i/>
                <w:iCs/>
                <w:color w:val="000000"/>
                <w:sz w:val="20"/>
                <w:szCs w:val="20"/>
              </w:rPr>
              <w:t>polymorpha</w:t>
            </w:r>
            <w:proofErr w:type="spellEnd"/>
            <w:r>
              <w:rPr>
                <w:i/>
                <w:iCs/>
                <w:color w:val="000000"/>
                <w:sz w:val="20"/>
                <w:szCs w:val="20"/>
              </w:rPr>
              <w:t xml:space="preserve"> </w:t>
            </w:r>
            <w:r>
              <w:rPr>
                <w:color w:val="000000"/>
                <w:sz w:val="20"/>
                <w:szCs w:val="20"/>
              </w:rPr>
              <w:t xml:space="preserve">var. </w:t>
            </w:r>
            <w:proofErr w:type="spellStart"/>
            <w:r>
              <w:rPr>
                <w:i/>
                <w:iCs/>
                <w:color w:val="000000"/>
                <w:sz w:val="20"/>
                <w:szCs w:val="20"/>
              </w:rPr>
              <w:t>dieterii</w:t>
            </w:r>
            <w:proofErr w:type="spellEnd"/>
          </w:p>
        </w:tc>
        <w:tc>
          <w:tcPr>
            <w:tcW w:w="440" w:type="dxa"/>
            <w:noWrap/>
            <w:vAlign w:val="center"/>
            <w:hideMark/>
          </w:tcPr>
          <w:p w14:paraId="1BC87994" w14:textId="77777777" w:rsidR="00455B1A" w:rsidRDefault="00455B1A">
            <w:pPr>
              <w:rPr>
                <w:color w:val="000000"/>
                <w:sz w:val="20"/>
                <w:szCs w:val="20"/>
              </w:rPr>
            </w:pPr>
            <w:r>
              <w:rPr>
                <w:color w:val="000000"/>
                <w:sz w:val="20"/>
                <w:szCs w:val="20"/>
              </w:rPr>
              <w:t>4</w:t>
            </w:r>
          </w:p>
        </w:tc>
        <w:tc>
          <w:tcPr>
            <w:tcW w:w="3055" w:type="dxa"/>
            <w:vAlign w:val="center"/>
            <w:hideMark/>
          </w:tcPr>
          <w:p w14:paraId="74ECF675" w14:textId="77777777" w:rsidR="00455B1A" w:rsidRDefault="00455B1A">
            <w:pPr>
              <w:rPr>
                <w:color w:val="000000"/>
                <w:sz w:val="20"/>
                <w:szCs w:val="20"/>
              </w:rPr>
            </w:pPr>
            <w:proofErr w:type="spellStart"/>
            <w:r>
              <w:rPr>
                <w:color w:val="000000"/>
                <w:sz w:val="20"/>
                <w:szCs w:val="20"/>
              </w:rPr>
              <w:t>Kauaʻi</w:t>
            </w:r>
            <w:proofErr w:type="spellEnd"/>
            <w:r>
              <w:rPr>
                <w:color w:val="000000"/>
                <w:sz w:val="20"/>
                <w:szCs w:val="20"/>
              </w:rPr>
              <w:t>; ridge; glabrous</w:t>
            </w:r>
          </w:p>
        </w:tc>
      </w:tr>
      <w:tr w:rsidR="00455B1A" w14:paraId="781716B7" w14:textId="77777777" w:rsidTr="00455B1A">
        <w:trPr>
          <w:trHeight w:val="300"/>
          <w:jc w:val="center"/>
        </w:trPr>
        <w:tc>
          <w:tcPr>
            <w:tcW w:w="2042" w:type="dxa"/>
            <w:noWrap/>
            <w:vAlign w:val="center"/>
            <w:hideMark/>
          </w:tcPr>
          <w:p w14:paraId="467C668A"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2D769201" w14:textId="77777777" w:rsidR="00455B1A" w:rsidRDefault="00455B1A">
            <w:pPr>
              <w:rPr>
                <w:i/>
                <w:iCs/>
                <w:color w:val="000000"/>
                <w:sz w:val="20"/>
                <w:szCs w:val="20"/>
              </w:rPr>
            </w:pPr>
            <w:proofErr w:type="spellStart"/>
            <w:r>
              <w:rPr>
                <w:i/>
                <w:iCs/>
                <w:color w:val="000000"/>
                <w:sz w:val="20"/>
                <w:szCs w:val="20"/>
              </w:rPr>
              <w:t>polymorpha</w:t>
            </w:r>
            <w:proofErr w:type="spellEnd"/>
            <w:r>
              <w:rPr>
                <w:color w:val="000000"/>
                <w:sz w:val="20"/>
                <w:szCs w:val="20"/>
              </w:rPr>
              <w:t xml:space="preserve"> race F</w:t>
            </w:r>
            <w:r>
              <w:rPr>
                <w:color w:val="000000"/>
                <w:sz w:val="20"/>
                <w:szCs w:val="20"/>
                <w:vertAlign w:val="superscript"/>
              </w:rPr>
              <w:t>1</w:t>
            </w:r>
          </w:p>
        </w:tc>
        <w:tc>
          <w:tcPr>
            <w:tcW w:w="440" w:type="dxa"/>
            <w:noWrap/>
            <w:vAlign w:val="center"/>
            <w:hideMark/>
          </w:tcPr>
          <w:p w14:paraId="38CBE9FC" w14:textId="77777777" w:rsidR="00455B1A" w:rsidRDefault="00455B1A">
            <w:pPr>
              <w:rPr>
                <w:color w:val="000000"/>
                <w:sz w:val="20"/>
                <w:szCs w:val="20"/>
              </w:rPr>
            </w:pPr>
            <w:r>
              <w:rPr>
                <w:color w:val="000000"/>
                <w:sz w:val="20"/>
                <w:szCs w:val="20"/>
              </w:rPr>
              <w:t>6</w:t>
            </w:r>
          </w:p>
        </w:tc>
        <w:tc>
          <w:tcPr>
            <w:tcW w:w="3055" w:type="dxa"/>
            <w:vAlign w:val="center"/>
            <w:hideMark/>
          </w:tcPr>
          <w:p w14:paraId="01DC362D" w14:textId="77777777" w:rsidR="00455B1A" w:rsidRPr="00455B1A" w:rsidRDefault="00455B1A">
            <w:pPr>
              <w:rPr>
                <w:color w:val="000000"/>
                <w:sz w:val="20"/>
                <w:szCs w:val="20"/>
                <w:lang w:val="fr-FR"/>
              </w:rPr>
            </w:pPr>
            <w:proofErr w:type="spellStart"/>
            <w:r w:rsidRPr="00455B1A">
              <w:rPr>
                <w:color w:val="000000"/>
                <w:sz w:val="20"/>
                <w:szCs w:val="20"/>
                <w:lang w:val="fr-FR"/>
              </w:rPr>
              <w:t>Oʻahu</w:t>
            </w:r>
            <w:proofErr w:type="spellEnd"/>
            <w:r w:rsidRPr="00455B1A">
              <w:rPr>
                <w:color w:val="000000"/>
                <w:sz w:val="20"/>
                <w:szCs w:val="20"/>
                <w:lang w:val="fr-FR"/>
              </w:rPr>
              <w:t xml:space="preserve">; </w:t>
            </w:r>
            <w:proofErr w:type="spellStart"/>
            <w:r w:rsidRPr="00455B1A">
              <w:rPr>
                <w:color w:val="000000"/>
                <w:sz w:val="20"/>
                <w:szCs w:val="20"/>
                <w:lang w:val="fr-FR"/>
              </w:rPr>
              <w:t>montane</w:t>
            </w:r>
            <w:proofErr w:type="spellEnd"/>
            <w:r w:rsidRPr="00455B1A">
              <w:rPr>
                <w:color w:val="000000"/>
                <w:sz w:val="20"/>
                <w:szCs w:val="20"/>
                <w:lang w:val="fr-FR"/>
              </w:rPr>
              <w:t xml:space="preserve">, cloud </w:t>
            </w:r>
            <w:proofErr w:type="spellStart"/>
            <w:r w:rsidRPr="00455B1A">
              <w:rPr>
                <w:color w:val="000000"/>
                <w:sz w:val="20"/>
                <w:szCs w:val="20"/>
                <w:lang w:val="fr-FR"/>
              </w:rPr>
              <w:t>forest</w:t>
            </w:r>
            <w:proofErr w:type="spellEnd"/>
            <w:r w:rsidRPr="00455B1A">
              <w:rPr>
                <w:color w:val="000000"/>
                <w:sz w:val="20"/>
                <w:szCs w:val="20"/>
                <w:lang w:val="fr-FR"/>
              </w:rPr>
              <w:t>; pubescent</w:t>
            </w:r>
          </w:p>
        </w:tc>
      </w:tr>
      <w:tr w:rsidR="00455B1A" w:rsidRPr="00455B1A" w14:paraId="4B4F1930" w14:textId="77777777" w:rsidTr="00455B1A">
        <w:trPr>
          <w:trHeight w:val="300"/>
          <w:jc w:val="center"/>
        </w:trPr>
        <w:tc>
          <w:tcPr>
            <w:tcW w:w="2042" w:type="dxa"/>
            <w:noWrap/>
            <w:vAlign w:val="center"/>
            <w:hideMark/>
          </w:tcPr>
          <w:p w14:paraId="28CF576E"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3559E590" w14:textId="77777777" w:rsidR="00455B1A" w:rsidRDefault="00455B1A">
            <w:pPr>
              <w:rPr>
                <w:iCs/>
                <w:color w:val="000000"/>
                <w:sz w:val="20"/>
                <w:szCs w:val="20"/>
              </w:rPr>
            </w:pPr>
            <w:proofErr w:type="spellStart"/>
            <w:r>
              <w:rPr>
                <w:i/>
                <w:iCs/>
                <w:color w:val="000000"/>
                <w:sz w:val="20"/>
                <w:szCs w:val="20"/>
              </w:rPr>
              <w:t>polymorpha</w:t>
            </w:r>
            <w:proofErr w:type="spellEnd"/>
            <w:r>
              <w:rPr>
                <w:color w:val="000000"/>
                <w:sz w:val="20"/>
                <w:szCs w:val="20"/>
              </w:rPr>
              <w:t xml:space="preserve"> var. </w:t>
            </w:r>
            <w:r>
              <w:rPr>
                <w:i/>
                <w:iCs/>
                <w:color w:val="000000"/>
                <w:sz w:val="20"/>
                <w:szCs w:val="20"/>
              </w:rPr>
              <w:t>glaberrima</w:t>
            </w:r>
            <w:r>
              <w:rPr>
                <w:iCs/>
                <w:color w:val="000000"/>
                <w:sz w:val="20"/>
                <w:szCs w:val="20"/>
                <w:vertAlign w:val="superscript"/>
              </w:rPr>
              <w:t>2</w:t>
            </w:r>
          </w:p>
        </w:tc>
        <w:tc>
          <w:tcPr>
            <w:tcW w:w="440" w:type="dxa"/>
            <w:noWrap/>
            <w:vAlign w:val="center"/>
            <w:hideMark/>
          </w:tcPr>
          <w:p w14:paraId="54C88D8B" w14:textId="77777777" w:rsidR="00455B1A" w:rsidRDefault="00455B1A">
            <w:pPr>
              <w:rPr>
                <w:color w:val="000000"/>
                <w:sz w:val="20"/>
                <w:szCs w:val="20"/>
              </w:rPr>
            </w:pPr>
            <w:r>
              <w:rPr>
                <w:color w:val="000000"/>
                <w:sz w:val="20"/>
                <w:szCs w:val="20"/>
              </w:rPr>
              <w:t>34</w:t>
            </w:r>
          </w:p>
        </w:tc>
        <w:tc>
          <w:tcPr>
            <w:tcW w:w="3055" w:type="dxa"/>
            <w:vAlign w:val="center"/>
            <w:hideMark/>
          </w:tcPr>
          <w:p w14:paraId="2CEAEB3C" w14:textId="77777777" w:rsidR="00455B1A" w:rsidRDefault="00455B1A">
            <w:pPr>
              <w:rPr>
                <w:color w:val="000000"/>
                <w:sz w:val="20"/>
                <w:szCs w:val="20"/>
              </w:rPr>
            </w:pPr>
            <w:proofErr w:type="spellStart"/>
            <w:r>
              <w:rPr>
                <w:color w:val="000000"/>
                <w:sz w:val="20"/>
                <w:szCs w:val="20"/>
              </w:rPr>
              <w:t>Hawaiʻi</w:t>
            </w:r>
            <w:proofErr w:type="spellEnd"/>
            <w:r>
              <w:rPr>
                <w:color w:val="000000"/>
                <w:sz w:val="20"/>
                <w:szCs w:val="20"/>
              </w:rPr>
              <w:t xml:space="preserve">, </w:t>
            </w:r>
            <w:proofErr w:type="spellStart"/>
            <w:r>
              <w:rPr>
                <w:color w:val="000000"/>
                <w:sz w:val="20"/>
                <w:szCs w:val="20"/>
              </w:rPr>
              <w:t>Kauaʻi</w:t>
            </w:r>
            <w:proofErr w:type="spellEnd"/>
            <w:r>
              <w:rPr>
                <w:color w:val="000000"/>
                <w:sz w:val="20"/>
                <w:szCs w:val="20"/>
              </w:rPr>
              <w:t xml:space="preserve">, Maui, </w:t>
            </w:r>
            <w:proofErr w:type="spellStart"/>
            <w:r>
              <w:rPr>
                <w:color w:val="000000"/>
                <w:sz w:val="20"/>
                <w:szCs w:val="20"/>
              </w:rPr>
              <w:t>Molokaʻi</w:t>
            </w:r>
            <w:proofErr w:type="spellEnd"/>
            <w:r>
              <w:rPr>
                <w:color w:val="000000"/>
                <w:sz w:val="20"/>
                <w:szCs w:val="20"/>
              </w:rPr>
              <w:t xml:space="preserve">, </w:t>
            </w:r>
            <w:proofErr w:type="spellStart"/>
            <w:r>
              <w:rPr>
                <w:color w:val="000000"/>
                <w:sz w:val="20"/>
                <w:szCs w:val="20"/>
              </w:rPr>
              <w:t>Oʻahu</w:t>
            </w:r>
            <w:proofErr w:type="spellEnd"/>
            <w:r>
              <w:rPr>
                <w:color w:val="000000"/>
                <w:sz w:val="20"/>
                <w:szCs w:val="20"/>
              </w:rPr>
              <w:t>; wet forest, bog; glabrous</w:t>
            </w:r>
          </w:p>
        </w:tc>
      </w:tr>
      <w:tr w:rsidR="00455B1A" w:rsidRPr="00455B1A" w14:paraId="229E87AE" w14:textId="77777777" w:rsidTr="00455B1A">
        <w:trPr>
          <w:trHeight w:val="560"/>
          <w:jc w:val="center"/>
        </w:trPr>
        <w:tc>
          <w:tcPr>
            <w:tcW w:w="2042" w:type="dxa"/>
            <w:noWrap/>
            <w:vAlign w:val="center"/>
            <w:hideMark/>
          </w:tcPr>
          <w:p w14:paraId="34862FB6"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1AE13AD4" w14:textId="77777777" w:rsidR="00455B1A" w:rsidRDefault="00455B1A">
            <w:pPr>
              <w:rPr>
                <w:iCs/>
                <w:color w:val="000000"/>
                <w:sz w:val="20"/>
                <w:szCs w:val="20"/>
              </w:rPr>
            </w:pPr>
            <w:proofErr w:type="spellStart"/>
            <w:r>
              <w:rPr>
                <w:i/>
                <w:iCs/>
                <w:color w:val="000000"/>
                <w:sz w:val="20"/>
                <w:szCs w:val="20"/>
              </w:rPr>
              <w:t>polymorpha</w:t>
            </w:r>
            <w:proofErr w:type="spellEnd"/>
            <w:r>
              <w:rPr>
                <w:i/>
                <w:iCs/>
                <w:color w:val="000000"/>
                <w:sz w:val="20"/>
                <w:szCs w:val="20"/>
              </w:rPr>
              <w:t xml:space="preserve"> </w:t>
            </w:r>
            <w:r>
              <w:rPr>
                <w:color w:val="000000"/>
                <w:sz w:val="20"/>
                <w:szCs w:val="20"/>
              </w:rPr>
              <w:t>var.</w:t>
            </w:r>
            <w:r>
              <w:rPr>
                <w:i/>
                <w:iCs/>
                <w:color w:val="000000"/>
                <w:sz w:val="20"/>
                <w:szCs w:val="20"/>
              </w:rPr>
              <w:t xml:space="preserve"> incana</w:t>
            </w:r>
            <w:r>
              <w:rPr>
                <w:iCs/>
                <w:color w:val="000000"/>
                <w:sz w:val="20"/>
                <w:szCs w:val="20"/>
                <w:vertAlign w:val="superscript"/>
              </w:rPr>
              <w:t>2</w:t>
            </w:r>
          </w:p>
        </w:tc>
        <w:tc>
          <w:tcPr>
            <w:tcW w:w="440" w:type="dxa"/>
            <w:noWrap/>
            <w:vAlign w:val="center"/>
            <w:hideMark/>
          </w:tcPr>
          <w:p w14:paraId="4D9A8519" w14:textId="77777777" w:rsidR="00455B1A" w:rsidRDefault="00455B1A">
            <w:pPr>
              <w:rPr>
                <w:color w:val="000000"/>
                <w:sz w:val="20"/>
                <w:szCs w:val="20"/>
              </w:rPr>
            </w:pPr>
            <w:r>
              <w:rPr>
                <w:color w:val="000000"/>
                <w:sz w:val="20"/>
                <w:szCs w:val="20"/>
              </w:rPr>
              <w:t>17</w:t>
            </w:r>
          </w:p>
        </w:tc>
        <w:tc>
          <w:tcPr>
            <w:tcW w:w="3055" w:type="dxa"/>
            <w:vAlign w:val="center"/>
            <w:hideMark/>
          </w:tcPr>
          <w:p w14:paraId="3BF0DEC2" w14:textId="77777777" w:rsidR="00455B1A" w:rsidRDefault="00455B1A">
            <w:pPr>
              <w:rPr>
                <w:color w:val="000000"/>
                <w:sz w:val="20"/>
                <w:szCs w:val="20"/>
              </w:rPr>
            </w:pPr>
            <w:proofErr w:type="spellStart"/>
            <w:r>
              <w:rPr>
                <w:color w:val="000000"/>
                <w:sz w:val="20"/>
                <w:szCs w:val="20"/>
              </w:rPr>
              <w:t>Hawaiʻi</w:t>
            </w:r>
            <w:proofErr w:type="spellEnd"/>
            <w:r>
              <w:rPr>
                <w:color w:val="000000"/>
                <w:sz w:val="20"/>
                <w:szCs w:val="20"/>
              </w:rPr>
              <w:t xml:space="preserve">, Maui, </w:t>
            </w:r>
            <w:proofErr w:type="spellStart"/>
            <w:r>
              <w:rPr>
                <w:color w:val="000000"/>
                <w:sz w:val="20"/>
                <w:szCs w:val="20"/>
              </w:rPr>
              <w:t>Molokaʻi</w:t>
            </w:r>
            <w:proofErr w:type="spellEnd"/>
            <w:r>
              <w:rPr>
                <w:color w:val="000000"/>
                <w:sz w:val="20"/>
                <w:szCs w:val="20"/>
              </w:rPr>
              <w:t xml:space="preserve">, </w:t>
            </w:r>
            <w:proofErr w:type="spellStart"/>
            <w:r>
              <w:rPr>
                <w:color w:val="000000"/>
                <w:sz w:val="20"/>
                <w:szCs w:val="20"/>
              </w:rPr>
              <w:t>Oʻahu</w:t>
            </w:r>
            <w:proofErr w:type="spellEnd"/>
            <w:r>
              <w:rPr>
                <w:color w:val="000000"/>
                <w:sz w:val="20"/>
                <w:szCs w:val="20"/>
              </w:rPr>
              <w:t>; new lava flows, dry, low elevation; pubescent</w:t>
            </w:r>
          </w:p>
        </w:tc>
      </w:tr>
      <w:tr w:rsidR="00455B1A" w14:paraId="38F1C95B" w14:textId="77777777" w:rsidTr="00455B1A">
        <w:trPr>
          <w:trHeight w:val="300"/>
          <w:jc w:val="center"/>
        </w:trPr>
        <w:tc>
          <w:tcPr>
            <w:tcW w:w="2042" w:type="dxa"/>
            <w:noWrap/>
            <w:vAlign w:val="center"/>
            <w:hideMark/>
          </w:tcPr>
          <w:p w14:paraId="36C7D176"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2ABB7F00" w14:textId="77777777" w:rsidR="00455B1A" w:rsidRDefault="00455B1A">
            <w:pPr>
              <w:rPr>
                <w:i/>
                <w:iCs/>
                <w:color w:val="000000"/>
                <w:sz w:val="20"/>
                <w:szCs w:val="20"/>
              </w:rPr>
            </w:pPr>
            <w:proofErr w:type="spellStart"/>
            <w:r>
              <w:rPr>
                <w:i/>
                <w:iCs/>
                <w:color w:val="000000"/>
                <w:sz w:val="20"/>
                <w:szCs w:val="20"/>
              </w:rPr>
              <w:t>polymorpha</w:t>
            </w:r>
            <w:proofErr w:type="spellEnd"/>
            <w:r>
              <w:rPr>
                <w:i/>
                <w:iCs/>
                <w:color w:val="000000"/>
                <w:sz w:val="20"/>
                <w:szCs w:val="20"/>
              </w:rPr>
              <w:t xml:space="preserve"> </w:t>
            </w:r>
            <w:r>
              <w:rPr>
                <w:color w:val="000000"/>
                <w:sz w:val="20"/>
                <w:szCs w:val="20"/>
              </w:rPr>
              <w:t>race L</w:t>
            </w:r>
            <w:r>
              <w:rPr>
                <w:color w:val="000000"/>
                <w:sz w:val="20"/>
                <w:szCs w:val="20"/>
                <w:vertAlign w:val="superscript"/>
              </w:rPr>
              <w:t>1</w:t>
            </w:r>
          </w:p>
        </w:tc>
        <w:tc>
          <w:tcPr>
            <w:tcW w:w="440" w:type="dxa"/>
            <w:noWrap/>
            <w:vAlign w:val="center"/>
            <w:hideMark/>
          </w:tcPr>
          <w:p w14:paraId="7603E263" w14:textId="77777777" w:rsidR="00455B1A" w:rsidRDefault="00455B1A">
            <w:pPr>
              <w:rPr>
                <w:color w:val="000000"/>
                <w:sz w:val="20"/>
                <w:szCs w:val="20"/>
              </w:rPr>
            </w:pPr>
            <w:r>
              <w:rPr>
                <w:color w:val="000000"/>
                <w:sz w:val="20"/>
                <w:szCs w:val="20"/>
              </w:rPr>
              <w:t>4</w:t>
            </w:r>
          </w:p>
        </w:tc>
        <w:tc>
          <w:tcPr>
            <w:tcW w:w="3055" w:type="dxa"/>
            <w:vAlign w:val="center"/>
            <w:hideMark/>
          </w:tcPr>
          <w:p w14:paraId="0E10E36F" w14:textId="77777777" w:rsidR="00455B1A" w:rsidRDefault="00455B1A">
            <w:pPr>
              <w:rPr>
                <w:color w:val="000000"/>
                <w:sz w:val="20"/>
                <w:szCs w:val="20"/>
              </w:rPr>
            </w:pPr>
            <w:proofErr w:type="spellStart"/>
            <w:r>
              <w:rPr>
                <w:color w:val="000000"/>
                <w:sz w:val="20"/>
                <w:szCs w:val="20"/>
              </w:rPr>
              <w:t>Oʻahu</w:t>
            </w:r>
            <w:proofErr w:type="spellEnd"/>
            <w:r>
              <w:rPr>
                <w:color w:val="000000"/>
                <w:sz w:val="20"/>
                <w:szCs w:val="20"/>
              </w:rPr>
              <w:t>; montane; glabrous</w:t>
            </w:r>
          </w:p>
        </w:tc>
      </w:tr>
      <w:tr w:rsidR="00455B1A" w14:paraId="65931517" w14:textId="77777777" w:rsidTr="00455B1A">
        <w:trPr>
          <w:trHeight w:val="300"/>
          <w:jc w:val="center"/>
        </w:trPr>
        <w:tc>
          <w:tcPr>
            <w:tcW w:w="2042" w:type="dxa"/>
            <w:noWrap/>
            <w:vAlign w:val="center"/>
            <w:hideMark/>
          </w:tcPr>
          <w:p w14:paraId="2EC66C18"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0D2DABDD" w14:textId="77777777" w:rsidR="00455B1A" w:rsidRDefault="00455B1A">
            <w:pPr>
              <w:rPr>
                <w:i/>
                <w:iCs/>
                <w:color w:val="000000"/>
                <w:sz w:val="20"/>
                <w:szCs w:val="20"/>
              </w:rPr>
            </w:pPr>
            <w:proofErr w:type="spellStart"/>
            <w:r>
              <w:rPr>
                <w:i/>
                <w:iCs/>
                <w:color w:val="000000"/>
                <w:sz w:val="20"/>
                <w:szCs w:val="20"/>
              </w:rPr>
              <w:t>polymorpha</w:t>
            </w:r>
            <w:proofErr w:type="spellEnd"/>
            <w:r>
              <w:rPr>
                <w:i/>
                <w:iCs/>
                <w:color w:val="000000"/>
                <w:sz w:val="20"/>
                <w:szCs w:val="20"/>
              </w:rPr>
              <w:t xml:space="preserve"> </w:t>
            </w:r>
            <w:r>
              <w:rPr>
                <w:color w:val="000000"/>
                <w:sz w:val="20"/>
                <w:szCs w:val="20"/>
              </w:rPr>
              <w:t xml:space="preserve">var. </w:t>
            </w:r>
            <w:proofErr w:type="spellStart"/>
            <w:r>
              <w:rPr>
                <w:i/>
                <w:iCs/>
                <w:color w:val="000000"/>
                <w:sz w:val="20"/>
                <w:szCs w:val="20"/>
              </w:rPr>
              <w:t>macrophylla</w:t>
            </w:r>
            <w:proofErr w:type="spellEnd"/>
          </w:p>
        </w:tc>
        <w:tc>
          <w:tcPr>
            <w:tcW w:w="440" w:type="dxa"/>
            <w:noWrap/>
            <w:vAlign w:val="center"/>
            <w:hideMark/>
          </w:tcPr>
          <w:p w14:paraId="2C26FA47" w14:textId="77777777" w:rsidR="00455B1A" w:rsidRDefault="00455B1A">
            <w:pPr>
              <w:rPr>
                <w:color w:val="000000"/>
                <w:sz w:val="20"/>
                <w:szCs w:val="20"/>
              </w:rPr>
            </w:pPr>
            <w:r>
              <w:rPr>
                <w:color w:val="000000"/>
                <w:sz w:val="20"/>
                <w:szCs w:val="20"/>
              </w:rPr>
              <w:t>3</w:t>
            </w:r>
          </w:p>
        </w:tc>
        <w:tc>
          <w:tcPr>
            <w:tcW w:w="3055" w:type="dxa"/>
            <w:vAlign w:val="center"/>
            <w:hideMark/>
          </w:tcPr>
          <w:p w14:paraId="6E5C4A16" w14:textId="77777777" w:rsidR="00455B1A" w:rsidRDefault="00455B1A">
            <w:pPr>
              <w:rPr>
                <w:color w:val="000000"/>
                <w:sz w:val="20"/>
                <w:szCs w:val="20"/>
              </w:rPr>
            </w:pPr>
            <w:proofErr w:type="spellStart"/>
            <w:r>
              <w:rPr>
                <w:color w:val="000000"/>
                <w:sz w:val="20"/>
                <w:szCs w:val="20"/>
              </w:rPr>
              <w:t>Hawaiʻi</w:t>
            </w:r>
            <w:proofErr w:type="spellEnd"/>
            <w:r>
              <w:rPr>
                <w:color w:val="000000"/>
                <w:sz w:val="20"/>
                <w:szCs w:val="20"/>
              </w:rPr>
              <w:t>; wet forest; glabrous</w:t>
            </w:r>
          </w:p>
        </w:tc>
      </w:tr>
      <w:tr w:rsidR="00455B1A" w14:paraId="56B4E3A3" w14:textId="77777777" w:rsidTr="00455B1A">
        <w:trPr>
          <w:trHeight w:val="300"/>
          <w:jc w:val="center"/>
        </w:trPr>
        <w:tc>
          <w:tcPr>
            <w:tcW w:w="2042" w:type="dxa"/>
            <w:noWrap/>
            <w:vAlign w:val="center"/>
            <w:hideMark/>
          </w:tcPr>
          <w:p w14:paraId="569D1129"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62A82AC2" w14:textId="77777777" w:rsidR="00455B1A" w:rsidRDefault="00455B1A">
            <w:pPr>
              <w:rPr>
                <w:i/>
                <w:iCs/>
                <w:color w:val="000000"/>
                <w:sz w:val="20"/>
                <w:szCs w:val="20"/>
              </w:rPr>
            </w:pPr>
            <w:proofErr w:type="spellStart"/>
            <w:r>
              <w:rPr>
                <w:i/>
                <w:iCs/>
                <w:color w:val="000000"/>
                <w:sz w:val="20"/>
                <w:szCs w:val="20"/>
              </w:rPr>
              <w:t>polymorpha</w:t>
            </w:r>
            <w:proofErr w:type="spellEnd"/>
            <w:r>
              <w:rPr>
                <w:color w:val="000000"/>
                <w:sz w:val="20"/>
                <w:szCs w:val="20"/>
              </w:rPr>
              <w:t xml:space="preserve"> race MB</w:t>
            </w:r>
            <w:r>
              <w:rPr>
                <w:color w:val="000000"/>
                <w:sz w:val="20"/>
                <w:szCs w:val="20"/>
                <w:vertAlign w:val="superscript"/>
              </w:rPr>
              <w:t>1</w:t>
            </w:r>
          </w:p>
        </w:tc>
        <w:tc>
          <w:tcPr>
            <w:tcW w:w="440" w:type="dxa"/>
            <w:noWrap/>
            <w:vAlign w:val="center"/>
            <w:hideMark/>
          </w:tcPr>
          <w:p w14:paraId="687D3EA6" w14:textId="77777777" w:rsidR="00455B1A" w:rsidRDefault="00455B1A">
            <w:pPr>
              <w:rPr>
                <w:color w:val="000000"/>
                <w:sz w:val="20"/>
                <w:szCs w:val="20"/>
              </w:rPr>
            </w:pPr>
            <w:r>
              <w:rPr>
                <w:color w:val="000000"/>
                <w:sz w:val="20"/>
                <w:szCs w:val="20"/>
              </w:rPr>
              <w:t>1</w:t>
            </w:r>
          </w:p>
        </w:tc>
        <w:tc>
          <w:tcPr>
            <w:tcW w:w="3055" w:type="dxa"/>
            <w:vAlign w:val="center"/>
            <w:hideMark/>
          </w:tcPr>
          <w:p w14:paraId="27D94EE8" w14:textId="77777777" w:rsidR="00455B1A" w:rsidRDefault="00455B1A">
            <w:pPr>
              <w:rPr>
                <w:color w:val="000000"/>
                <w:sz w:val="20"/>
                <w:szCs w:val="20"/>
              </w:rPr>
            </w:pPr>
            <w:proofErr w:type="spellStart"/>
            <w:r>
              <w:rPr>
                <w:color w:val="000000"/>
                <w:sz w:val="20"/>
                <w:szCs w:val="20"/>
              </w:rPr>
              <w:t>Molokaʻi</w:t>
            </w:r>
            <w:proofErr w:type="spellEnd"/>
            <w:r>
              <w:rPr>
                <w:color w:val="000000"/>
                <w:sz w:val="20"/>
                <w:szCs w:val="20"/>
              </w:rPr>
              <w:t>; montane; glabrous</w:t>
            </w:r>
          </w:p>
        </w:tc>
      </w:tr>
      <w:tr w:rsidR="00455B1A" w14:paraId="08A2840D" w14:textId="77777777" w:rsidTr="00455B1A">
        <w:trPr>
          <w:trHeight w:val="300"/>
          <w:jc w:val="center"/>
        </w:trPr>
        <w:tc>
          <w:tcPr>
            <w:tcW w:w="2042" w:type="dxa"/>
            <w:noWrap/>
            <w:vAlign w:val="center"/>
            <w:hideMark/>
          </w:tcPr>
          <w:p w14:paraId="748DB762"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7BC11C44" w14:textId="77777777" w:rsidR="00455B1A" w:rsidRDefault="00455B1A">
            <w:pPr>
              <w:rPr>
                <w:i/>
                <w:iCs/>
                <w:color w:val="000000"/>
                <w:sz w:val="20"/>
                <w:szCs w:val="20"/>
              </w:rPr>
            </w:pPr>
            <w:proofErr w:type="spellStart"/>
            <w:r>
              <w:rPr>
                <w:i/>
                <w:iCs/>
                <w:color w:val="000000"/>
                <w:sz w:val="20"/>
                <w:szCs w:val="20"/>
              </w:rPr>
              <w:t>polymorpha</w:t>
            </w:r>
            <w:proofErr w:type="spellEnd"/>
            <w:r>
              <w:rPr>
                <w:i/>
                <w:iCs/>
                <w:color w:val="000000"/>
                <w:sz w:val="20"/>
                <w:szCs w:val="20"/>
              </w:rPr>
              <w:t xml:space="preserve"> </w:t>
            </w:r>
            <w:r>
              <w:rPr>
                <w:color w:val="000000"/>
                <w:sz w:val="20"/>
                <w:szCs w:val="20"/>
              </w:rPr>
              <w:t>race MM</w:t>
            </w:r>
            <w:r>
              <w:rPr>
                <w:color w:val="000000"/>
                <w:sz w:val="20"/>
                <w:szCs w:val="20"/>
                <w:vertAlign w:val="superscript"/>
              </w:rPr>
              <w:t>1</w:t>
            </w:r>
          </w:p>
        </w:tc>
        <w:tc>
          <w:tcPr>
            <w:tcW w:w="440" w:type="dxa"/>
            <w:noWrap/>
            <w:vAlign w:val="center"/>
            <w:hideMark/>
          </w:tcPr>
          <w:p w14:paraId="3A664BAC" w14:textId="77777777" w:rsidR="00455B1A" w:rsidRDefault="00455B1A">
            <w:pPr>
              <w:rPr>
                <w:color w:val="000000"/>
                <w:sz w:val="20"/>
                <w:szCs w:val="20"/>
              </w:rPr>
            </w:pPr>
            <w:r>
              <w:rPr>
                <w:color w:val="000000"/>
                <w:sz w:val="20"/>
                <w:szCs w:val="20"/>
              </w:rPr>
              <w:t>2</w:t>
            </w:r>
          </w:p>
        </w:tc>
        <w:tc>
          <w:tcPr>
            <w:tcW w:w="3055" w:type="dxa"/>
            <w:vAlign w:val="center"/>
            <w:hideMark/>
          </w:tcPr>
          <w:p w14:paraId="0171DFC7" w14:textId="77777777" w:rsidR="00455B1A" w:rsidRDefault="00455B1A">
            <w:pPr>
              <w:rPr>
                <w:color w:val="000000"/>
                <w:sz w:val="20"/>
                <w:szCs w:val="20"/>
              </w:rPr>
            </w:pPr>
            <w:proofErr w:type="spellStart"/>
            <w:r>
              <w:rPr>
                <w:color w:val="000000"/>
                <w:sz w:val="20"/>
                <w:szCs w:val="20"/>
              </w:rPr>
              <w:t>Molokaʻi</w:t>
            </w:r>
            <w:proofErr w:type="spellEnd"/>
            <w:r>
              <w:rPr>
                <w:color w:val="000000"/>
                <w:sz w:val="20"/>
                <w:szCs w:val="20"/>
              </w:rPr>
              <w:t>; ridge; glabrous</w:t>
            </w:r>
          </w:p>
        </w:tc>
      </w:tr>
      <w:tr w:rsidR="00455B1A" w14:paraId="651FAA75" w14:textId="77777777" w:rsidTr="00455B1A">
        <w:trPr>
          <w:trHeight w:val="300"/>
          <w:jc w:val="center"/>
        </w:trPr>
        <w:tc>
          <w:tcPr>
            <w:tcW w:w="2042" w:type="dxa"/>
            <w:noWrap/>
            <w:vAlign w:val="center"/>
            <w:hideMark/>
          </w:tcPr>
          <w:p w14:paraId="5DB0A763"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5D125CF0" w14:textId="77777777" w:rsidR="00455B1A" w:rsidRDefault="00455B1A">
            <w:pPr>
              <w:rPr>
                <w:i/>
                <w:iCs/>
                <w:color w:val="000000"/>
                <w:sz w:val="20"/>
                <w:szCs w:val="20"/>
              </w:rPr>
            </w:pPr>
            <w:proofErr w:type="spellStart"/>
            <w:r>
              <w:rPr>
                <w:i/>
                <w:iCs/>
                <w:color w:val="000000"/>
                <w:sz w:val="20"/>
                <w:szCs w:val="20"/>
              </w:rPr>
              <w:t>polymorpha</w:t>
            </w:r>
            <w:proofErr w:type="spellEnd"/>
            <w:r>
              <w:rPr>
                <w:color w:val="000000"/>
                <w:sz w:val="20"/>
                <w:szCs w:val="20"/>
              </w:rPr>
              <w:t xml:space="preserve"> var. </w:t>
            </w:r>
            <w:proofErr w:type="spellStart"/>
            <w:r>
              <w:rPr>
                <w:i/>
                <w:iCs/>
                <w:color w:val="000000"/>
                <w:sz w:val="20"/>
                <w:szCs w:val="20"/>
              </w:rPr>
              <w:t>newellii</w:t>
            </w:r>
            <w:proofErr w:type="spellEnd"/>
          </w:p>
        </w:tc>
        <w:tc>
          <w:tcPr>
            <w:tcW w:w="440" w:type="dxa"/>
            <w:noWrap/>
            <w:vAlign w:val="center"/>
            <w:hideMark/>
          </w:tcPr>
          <w:p w14:paraId="24844EC9" w14:textId="77777777" w:rsidR="00455B1A" w:rsidRDefault="00455B1A">
            <w:pPr>
              <w:rPr>
                <w:color w:val="000000"/>
                <w:sz w:val="20"/>
                <w:szCs w:val="20"/>
              </w:rPr>
            </w:pPr>
            <w:r>
              <w:rPr>
                <w:color w:val="000000"/>
                <w:sz w:val="20"/>
                <w:szCs w:val="20"/>
              </w:rPr>
              <w:t>4</w:t>
            </w:r>
          </w:p>
        </w:tc>
        <w:tc>
          <w:tcPr>
            <w:tcW w:w="3055" w:type="dxa"/>
            <w:vAlign w:val="center"/>
            <w:hideMark/>
          </w:tcPr>
          <w:p w14:paraId="02CF4892" w14:textId="77777777" w:rsidR="00455B1A" w:rsidRDefault="00455B1A">
            <w:pPr>
              <w:rPr>
                <w:color w:val="000000"/>
                <w:sz w:val="20"/>
                <w:szCs w:val="20"/>
              </w:rPr>
            </w:pPr>
            <w:proofErr w:type="spellStart"/>
            <w:r>
              <w:rPr>
                <w:color w:val="000000"/>
                <w:sz w:val="20"/>
                <w:szCs w:val="20"/>
              </w:rPr>
              <w:t>Hawaiʻi</w:t>
            </w:r>
            <w:proofErr w:type="spellEnd"/>
            <w:r>
              <w:rPr>
                <w:color w:val="000000"/>
                <w:sz w:val="20"/>
                <w:szCs w:val="20"/>
              </w:rPr>
              <w:t>; riparian; glabrous</w:t>
            </w:r>
          </w:p>
        </w:tc>
      </w:tr>
      <w:tr w:rsidR="00455B1A" w14:paraId="3C259D01" w14:textId="77777777" w:rsidTr="00455B1A">
        <w:trPr>
          <w:trHeight w:val="300"/>
          <w:jc w:val="center"/>
        </w:trPr>
        <w:tc>
          <w:tcPr>
            <w:tcW w:w="2042" w:type="dxa"/>
            <w:noWrap/>
            <w:vAlign w:val="center"/>
            <w:hideMark/>
          </w:tcPr>
          <w:p w14:paraId="0ADB24CC"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141F6BDF" w14:textId="77777777" w:rsidR="00455B1A" w:rsidRDefault="00455B1A">
            <w:pPr>
              <w:rPr>
                <w:i/>
                <w:iCs/>
                <w:color w:val="000000"/>
                <w:sz w:val="20"/>
                <w:szCs w:val="20"/>
              </w:rPr>
            </w:pPr>
            <w:proofErr w:type="spellStart"/>
            <w:r>
              <w:rPr>
                <w:i/>
                <w:iCs/>
                <w:color w:val="000000"/>
                <w:sz w:val="20"/>
                <w:szCs w:val="20"/>
              </w:rPr>
              <w:t>polymorpha</w:t>
            </w:r>
            <w:proofErr w:type="spellEnd"/>
            <w:r>
              <w:rPr>
                <w:color w:val="000000"/>
                <w:sz w:val="20"/>
                <w:szCs w:val="20"/>
              </w:rPr>
              <w:t xml:space="preserve"> var.</w:t>
            </w:r>
            <w:r>
              <w:rPr>
                <w:i/>
                <w:iCs/>
                <w:color w:val="000000"/>
                <w:sz w:val="20"/>
                <w:szCs w:val="20"/>
              </w:rPr>
              <w:t xml:space="preserve"> </w:t>
            </w:r>
            <w:proofErr w:type="spellStart"/>
            <w:r>
              <w:rPr>
                <w:i/>
                <w:iCs/>
                <w:color w:val="000000"/>
                <w:sz w:val="20"/>
                <w:szCs w:val="20"/>
              </w:rPr>
              <w:t>nuda</w:t>
            </w:r>
            <w:proofErr w:type="spellEnd"/>
          </w:p>
        </w:tc>
        <w:tc>
          <w:tcPr>
            <w:tcW w:w="440" w:type="dxa"/>
            <w:noWrap/>
            <w:vAlign w:val="center"/>
            <w:hideMark/>
          </w:tcPr>
          <w:p w14:paraId="147A019D" w14:textId="77777777" w:rsidR="00455B1A" w:rsidRDefault="00455B1A">
            <w:pPr>
              <w:rPr>
                <w:color w:val="000000"/>
                <w:sz w:val="20"/>
                <w:szCs w:val="20"/>
              </w:rPr>
            </w:pPr>
            <w:r>
              <w:rPr>
                <w:color w:val="000000"/>
                <w:sz w:val="20"/>
                <w:szCs w:val="20"/>
              </w:rPr>
              <w:t>1</w:t>
            </w:r>
          </w:p>
        </w:tc>
        <w:tc>
          <w:tcPr>
            <w:tcW w:w="3055" w:type="dxa"/>
            <w:vAlign w:val="center"/>
            <w:hideMark/>
          </w:tcPr>
          <w:p w14:paraId="279C8EF9" w14:textId="77777777" w:rsidR="00455B1A" w:rsidRDefault="00455B1A">
            <w:pPr>
              <w:rPr>
                <w:color w:val="000000"/>
                <w:sz w:val="20"/>
                <w:szCs w:val="20"/>
              </w:rPr>
            </w:pPr>
            <w:proofErr w:type="spellStart"/>
            <w:r>
              <w:rPr>
                <w:color w:val="000000"/>
                <w:sz w:val="20"/>
                <w:szCs w:val="20"/>
              </w:rPr>
              <w:t>Hawaiʻi</w:t>
            </w:r>
            <w:proofErr w:type="spellEnd"/>
            <w:r>
              <w:rPr>
                <w:color w:val="000000"/>
                <w:sz w:val="20"/>
                <w:szCs w:val="20"/>
              </w:rPr>
              <w:t>; subalpine; glabrous</w:t>
            </w:r>
          </w:p>
        </w:tc>
      </w:tr>
      <w:tr w:rsidR="00455B1A" w14:paraId="110C9261" w14:textId="77777777" w:rsidTr="00455B1A">
        <w:trPr>
          <w:trHeight w:val="300"/>
          <w:jc w:val="center"/>
        </w:trPr>
        <w:tc>
          <w:tcPr>
            <w:tcW w:w="2042" w:type="dxa"/>
            <w:noWrap/>
            <w:vAlign w:val="center"/>
            <w:hideMark/>
          </w:tcPr>
          <w:p w14:paraId="0A051233"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7F97D20A" w14:textId="77777777" w:rsidR="00455B1A" w:rsidRDefault="00455B1A">
            <w:pPr>
              <w:rPr>
                <w:iCs/>
                <w:color w:val="000000"/>
                <w:sz w:val="20"/>
                <w:szCs w:val="20"/>
              </w:rPr>
            </w:pPr>
            <w:proofErr w:type="spellStart"/>
            <w:r>
              <w:rPr>
                <w:i/>
                <w:iCs/>
                <w:color w:val="000000"/>
                <w:sz w:val="20"/>
                <w:szCs w:val="20"/>
              </w:rPr>
              <w:t>polymorpha</w:t>
            </w:r>
            <w:proofErr w:type="spellEnd"/>
            <w:r>
              <w:rPr>
                <w:i/>
                <w:iCs/>
                <w:color w:val="000000"/>
                <w:sz w:val="20"/>
                <w:szCs w:val="20"/>
              </w:rPr>
              <w:t xml:space="preserve"> </w:t>
            </w:r>
            <w:r>
              <w:rPr>
                <w:color w:val="000000"/>
                <w:sz w:val="20"/>
                <w:szCs w:val="20"/>
              </w:rPr>
              <w:t xml:space="preserve">var. </w:t>
            </w:r>
            <w:proofErr w:type="spellStart"/>
            <w:r>
              <w:rPr>
                <w:i/>
                <w:iCs/>
                <w:color w:val="000000"/>
                <w:sz w:val="20"/>
                <w:szCs w:val="20"/>
              </w:rPr>
              <w:t>polymorpha</w:t>
            </w:r>
            <w:proofErr w:type="spellEnd"/>
          </w:p>
        </w:tc>
        <w:tc>
          <w:tcPr>
            <w:tcW w:w="440" w:type="dxa"/>
            <w:noWrap/>
            <w:vAlign w:val="center"/>
            <w:hideMark/>
          </w:tcPr>
          <w:p w14:paraId="7E61CD94" w14:textId="77777777" w:rsidR="00455B1A" w:rsidRDefault="00455B1A">
            <w:pPr>
              <w:rPr>
                <w:color w:val="000000"/>
                <w:sz w:val="20"/>
                <w:szCs w:val="20"/>
              </w:rPr>
            </w:pPr>
            <w:r>
              <w:rPr>
                <w:color w:val="000000"/>
                <w:sz w:val="20"/>
                <w:szCs w:val="20"/>
              </w:rPr>
              <w:t>7</w:t>
            </w:r>
          </w:p>
        </w:tc>
        <w:tc>
          <w:tcPr>
            <w:tcW w:w="3055" w:type="dxa"/>
            <w:vAlign w:val="center"/>
            <w:hideMark/>
          </w:tcPr>
          <w:p w14:paraId="0918A207" w14:textId="77777777" w:rsidR="00455B1A" w:rsidRPr="00455B1A" w:rsidRDefault="00455B1A">
            <w:pPr>
              <w:rPr>
                <w:color w:val="000000"/>
                <w:sz w:val="20"/>
                <w:szCs w:val="20"/>
                <w:lang w:val="fr-FR"/>
              </w:rPr>
            </w:pPr>
            <w:proofErr w:type="spellStart"/>
            <w:r w:rsidRPr="00455B1A">
              <w:rPr>
                <w:color w:val="000000"/>
                <w:sz w:val="20"/>
                <w:szCs w:val="20"/>
                <w:lang w:val="fr-FR"/>
              </w:rPr>
              <w:t>Hawaiʻi</w:t>
            </w:r>
            <w:proofErr w:type="spellEnd"/>
            <w:r w:rsidRPr="00455B1A">
              <w:rPr>
                <w:color w:val="000000"/>
                <w:sz w:val="20"/>
                <w:szCs w:val="20"/>
                <w:lang w:val="fr-FR"/>
              </w:rPr>
              <w:t xml:space="preserve">, Maui, </w:t>
            </w:r>
            <w:proofErr w:type="spellStart"/>
            <w:r w:rsidRPr="00455B1A">
              <w:rPr>
                <w:color w:val="000000"/>
                <w:sz w:val="20"/>
                <w:szCs w:val="20"/>
                <w:lang w:val="fr-FR"/>
              </w:rPr>
              <w:t>Molokaʻi</w:t>
            </w:r>
            <w:proofErr w:type="spellEnd"/>
            <w:r w:rsidRPr="00455B1A">
              <w:rPr>
                <w:color w:val="000000"/>
                <w:sz w:val="20"/>
                <w:szCs w:val="20"/>
                <w:lang w:val="fr-FR"/>
              </w:rPr>
              <w:t>; subalpine; pubescent</w:t>
            </w:r>
          </w:p>
        </w:tc>
      </w:tr>
      <w:tr w:rsidR="00455B1A" w14:paraId="02C98F2E" w14:textId="77777777" w:rsidTr="00455B1A">
        <w:trPr>
          <w:trHeight w:val="300"/>
          <w:jc w:val="center"/>
        </w:trPr>
        <w:tc>
          <w:tcPr>
            <w:tcW w:w="2042" w:type="dxa"/>
            <w:noWrap/>
            <w:vAlign w:val="center"/>
            <w:hideMark/>
          </w:tcPr>
          <w:p w14:paraId="2A5850AE"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191BFAF4" w14:textId="77777777" w:rsidR="00455B1A" w:rsidRDefault="00455B1A">
            <w:pPr>
              <w:rPr>
                <w:i/>
                <w:iCs/>
                <w:color w:val="000000"/>
                <w:sz w:val="20"/>
                <w:szCs w:val="20"/>
              </w:rPr>
            </w:pPr>
            <w:proofErr w:type="spellStart"/>
            <w:r>
              <w:rPr>
                <w:i/>
                <w:iCs/>
                <w:color w:val="000000"/>
                <w:sz w:val="20"/>
                <w:szCs w:val="20"/>
              </w:rPr>
              <w:t>polymorpha</w:t>
            </w:r>
            <w:proofErr w:type="spellEnd"/>
            <w:r>
              <w:rPr>
                <w:i/>
                <w:iCs/>
                <w:color w:val="000000"/>
                <w:sz w:val="20"/>
                <w:szCs w:val="20"/>
              </w:rPr>
              <w:t xml:space="preserve"> </w:t>
            </w:r>
            <w:r>
              <w:rPr>
                <w:color w:val="000000"/>
                <w:sz w:val="20"/>
                <w:szCs w:val="20"/>
              </w:rPr>
              <w:t xml:space="preserve">var. </w:t>
            </w:r>
            <w:proofErr w:type="spellStart"/>
            <w:r>
              <w:rPr>
                <w:i/>
                <w:iCs/>
                <w:color w:val="000000"/>
                <w:sz w:val="20"/>
                <w:szCs w:val="20"/>
              </w:rPr>
              <w:t>prostrata</w:t>
            </w:r>
            <w:proofErr w:type="spellEnd"/>
          </w:p>
        </w:tc>
        <w:tc>
          <w:tcPr>
            <w:tcW w:w="440" w:type="dxa"/>
            <w:noWrap/>
            <w:vAlign w:val="center"/>
            <w:hideMark/>
          </w:tcPr>
          <w:p w14:paraId="61773104" w14:textId="77777777" w:rsidR="00455B1A" w:rsidRDefault="00455B1A">
            <w:pPr>
              <w:rPr>
                <w:color w:val="000000"/>
                <w:sz w:val="20"/>
                <w:szCs w:val="20"/>
              </w:rPr>
            </w:pPr>
            <w:r>
              <w:rPr>
                <w:color w:val="000000"/>
                <w:sz w:val="20"/>
                <w:szCs w:val="20"/>
              </w:rPr>
              <w:t>4</w:t>
            </w:r>
          </w:p>
        </w:tc>
        <w:tc>
          <w:tcPr>
            <w:tcW w:w="3055" w:type="dxa"/>
            <w:vAlign w:val="center"/>
            <w:hideMark/>
          </w:tcPr>
          <w:p w14:paraId="34A04025" w14:textId="77777777" w:rsidR="00455B1A" w:rsidRDefault="00455B1A">
            <w:pPr>
              <w:rPr>
                <w:color w:val="000000"/>
                <w:sz w:val="20"/>
                <w:szCs w:val="20"/>
              </w:rPr>
            </w:pPr>
            <w:proofErr w:type="spellStart"/>
            <w:r>
              <w:rPr>
                <w:color w:val="000000"/>
                <w:sz w:val="20"/>
                <w:szCs w:val="20"/>
              </w:rPr>
              <w:t>Oʻahu</w:t>
            </w:r>
            <w:proofErr w:type="spellEnd"/>
            <w:r>
              <w:rPr>
                <w:color w:val="000000"/>
                <w:sz w:val="20"/>
                <w:szCs w:val="20"/>
              </w:rPr>
              <w:t>; extreme wind; pubescent</w:t>
            </w:r>
          </w:p>
        </w:tc>
      </w:tr>
      <w:tr w:rsidR="00455B1A" w:rsidRPr="00455B1A" w14:paraId="692BEE77" w14:textId="77777777" w:rsidTr="00455B1A">
        <w:trPr>
          <w:trHeight w:val="300"/>
          <w:jc w:val="center"/>
        </w:trPr>
        <w:tc>
          <w:tcPr>
            <w:tcW w:w="2042" w:type="dxa"/>
            <w:noWrap/>
            <w:vAlign w:val="center"/>
            <w:hideMark/>
          </w:tcPr>
          <w:p w14:paraId="098692FC"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0AC174AA" w14:textId="77777777" w:rsidR="00455B1A" w:rsidRDefault="00455B1A">
            <w:pPr>
              <w:rPr>
                <w:i/>
                <w:iCs/>
                <w:color w:val="000000"/>
                <w:sz w:val="20"/>
                <w:szCs w:val="20"/>
              </w:rPr>
            </w:pPr>
            <w:proofErr w:type="spellStart"/>
            <w:r>
              <w:rPr>
                <w:i/>
                <w:iCs/>
                <w:color w:val="000000"/>
                <w:sz w:val="20"/>
                <w:szCs w:val="20"/>
              </w:rPr>
              <w:t>polymorpha</w:t>
            </w:r>
            <w:proofErr w:type="spellEnd"/>
            <w:r>
              <w:rPr>
                <w:color w:val="000000"/>
                <w:sz w:val="20"/>
                <w:szCs w:val="20"/>
              </w:rPr>
              <w:t xml:space="preserve"> var.</w:t>
            </w:r>
            <w:r>
              <w:rPr>
                <w:i/>
                <w:iCs/>
                <w:color w:val="000000"/>
                <w:sz w:val="20"/>
                <w:szCs w:val="20"/>
              </w:rPr>
              <w:t xml:space="preserve"> </w:t>
            </w:r>
            <w:proofErr w:type="spellStart"/>
            <w:r>
              <w:rPr>
                <w:i/>
                <w:iCs/>
                <w:color w:val="000000"/>
                <w:sz w:val="20"/>
                <w:szCs w:val="20"/>
              </w:rPr>
              <w:t>pumila</w:t>
            </w:r>
            <w:proofErr w:type="spellEnd"/>
          </w:p>
        </w:tc>
        <w:tc>
          <w:tcPr>
            <w:tcW w:w="440" w:type="dxa"/>
            <w:noWrap/>
            <w:vAlign w:val="center"/>
            <w:hideMark/>
          </w:tcPr>
          <w:p w14:paraId="3AA5612F" w14:textId="77777777" w:rsidR="00455B1A" w:rsidRDefault="00455B1A">
            <w:pPr>
              <w:rPr>
                <w:color w:val="000000"/>
                <w:sz w:val="20"/>
                <w:szCs w:val="20"/>
              </w:rPr>
            </w:pPr>
            <w:r>
              <w:rPr>
                <w:color w:val="000000"/>
                <w:sz w:val="20"/>
                <w:szCs w:val="20"/>
              </w:rPr>
              <w:t>5</w:t>
            </w:r>
          </w:p>
        </w:tc>
        <w:tc>
          <w:tcPr>
            <w:tcW w:w="3055" w:type="dxa"/>
            <w:vAlign w:val="center"/>
            <w:hideMark/>
          </w:tcPr>
          <w:p w14:paraId="758E24EF" w14:textId="77777777" w:rsidR="00455B1A" w:rsidRDefault="00455B1A">
            <w:pPr>
              <w:rPr>
                <w:color w:val="000000"/>
                <w:sz w:val="20"/>
                <w:szCs w:val="20"/>
              </w:rPr>
            </w:pPr>
            <w:proofErr w:type="spellStart"/>
            <w:r>
              <w:rPr>
                <w:color w:val="000000"/>
                <w:sz w:val="20"/>
                <w:szCs w:val="20"/>
              </w:rPr>
              <w:t>Kauaʻi</w:t>
            </w:r>
            <w:proofErr w:type="spellEnd"/>
            <w:r>
              <w:rPr>
                <w:color w:val="000000"/>
                <w:sz w:val="20"/>
                <w:szCs w:val="20"/>
              </w:rPr>
              <w:t xml:space="preserve">, </w:t>
            </w:r>
            <w:proofErr w:type="spellStart"/>
            <w:r>
              <w:rPr>
                <w:color w:val="000000"/>
                <w:sz w:val="20"/>
                <w:szCs w:val="20"/>
              </w:rPr>
              <w:t>Molokaʻi</w:t>
            </w:r>
            <w:proofErr w:type="spellEnd"/>
            <w:r>
              <w:rPr>
                <w:color w:val="000000"/>
                <w:sz w:val="20"/>
                <w:szCs w:val="20"/>
              </w:rPr>
              <w:t xml:space="preserve">, </w:t>
            </w:r>
            <w:proofErr w:type="spellStart"/>
            <w:r>
              <w:rPr>
                <w:color w:val="000000"/>
                <w:sz w:val="20"/>
                <w:szCs w:val="20"/>
              </w:rPr>
              <w:t>Oʻahu</w:t>
            </w:r>
            <w:proofErr w:type="spellEnd"/>
            <w:r>
              <w:rPr>
                <w:color w:val="000000"/>
                <w:sz w:val="20"/>
                <w:szCs w:val="20"/>
              </w:rPr>
              <w:t>; bog; glabrous and pubescent</w:t>
            </w:r>
          </w:p>
        </w:tc>
      </w:tr>
      <w:tr w:rsidR="00455B1A" w14:paraId="11E7E612" w14:textId="77777777" w:rsidTr="00455B1A">
        <w:trPr>
          <w:trHeight w:val="300"/>
          <w:jc w:val="center"/>
        </w:trPr>
        <w:tc>
          <w:tcPr>
            <w:tcW w:w="2042" w:type="dxa"/>
            <w:noWrap/>
            <w:vAlign w:val="center"/>
            <w:hideMark/>
          </w:tcPr>
          <w:p w14:paraId="55683EFE"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1B458877" w14:textId="77777777" w:rsidR="00455B1A" w:rsidRDefault="00455B1A">
            <w:pPr>
              <w:rPr>
                <w:i/>
                <w:iCs/>
                <w:color w:val="000000"/>
                <w:sz w:val="20"/>
                <w:szCs w:val="20"/>
              </w:rPr>
            </w:pPr>
            <w:proofErr w:type="spellStart"/>
            <w:r>
              <w:rPr>
                <w:i/>
                <w:iCs/>
                <w:color w:val="000000"/>
                <w:sz w:val="20"/>
                <w:szCs w:val="20"/>
              </w:rPr>
              <w:t>polymorpha</w:t>
            </w:r>
            <w:proofErr w:type="spellEnd"/>
            <w:r>
              <w:rPr>
                <w:i/>
                <w:iCs/>
                <w:color w:val="000000"/>
                <w:sz w:val="20"/>
                <w:szCs w:val="20"/>
              </w:rPr>
              <w:t xml:space="preserve"> </w:t>
            </w:r>
            <w:r>
              <w:rPr>
                <w:color w:val="000000"/>
                <w:sz w:val="20"/>
                <w:szCs w:val="20"/>
              </w:rPr>
              <w:t>race S</w:t>
            </w:r>
            <w:r>
              <w:rPr>
                <w:color w:val="000000"/>
                <w:sz w:val="20"/>
                <w:szCs w:val="20"/>
                <w:vertAlign w:val="superscript"/>
              </w:rPr>
              <w:t>1</w:t>
            </w:r>
          </w:p>
        </w:tc>
        <w:tc>
          <w:tcPr>
            <w:tcW w:w="440" w:type="dxa"/>
            <w:noWrap/>
            <w:vAlign w:val="center"/>
            <w:hideMark/>
          </w:tcPr>
          <w:p w14:paraId="5591102D" w14:textId="77777777" w:rsidR="00455B1A" w:rsidRDefault="00455B1A">
            <w:pPr>
              <w:rPr>
                <w:color w:val="000000"/>
                <w:sz w:val="20"/>
                <w:szCs w:val="20"/>
              </w:rPr>
            </w:pPr>
            <w:r>
              <w:rPr>
                <w:color w:val="000000"/>
                <w:sz w:val="20"/>
                <w:szCs w:val="20"/>
              </w:rPr>
              <w:t>2</w:t>
            </w:r>
          </w:p>
        </w:tc>
        <w:tc>
          <w:tcPr>
            <w:tcW w:w="3055" w:type="dxa"/>
            <w:vAlign w:val="center"/>
            <w:hideMark/>
          </w:tcPr>
          <w:p w14:paraId="39266B1C" w14:textId="77777777" w:rsidR="00455B1A" w:rsidRDefault="00455B1A">
            <w:pPr>
              <w:rPr>
                <w:color w:val="000000"/>
                <w:sz w:val="20"/>
                <w:szCs w:val="20"/>
              </w:rPr>
            </w:pPr>
            <w:proofErr w:type="spellStart"/>
            <w:r>
              <w:rPr>
                <w:color w:val="000000"/>
                <w:sz w:val="20"/>
                <w:szCs w:val="20"/>
              </w:rPr>
              <w:t>Oʻahu</w:t>
            </w:r>
            <w:proofErr w:type="spellEnd"/>
            <w:r>
              <w:rPr>
                <w:color w:val="000000"/>
                <w:sz w:val="20"/>
                <w:szCs w:val="20"/>
              </w:rPr>
              <w:t xml:space="preserve">; </w:t>
            </w:r>
            <w:proofErr w:type="spellStart"/>
            <w:r>
              <w:rPr>
                <w:color w:val="000000"/>
                <w:sz w:val="20"/>
                <w:szCs w:val="20"/>
              </w:rPr>
              <w:t>Kaʻala</w:t>
            </w:r>
            <w:proofErr w:type="spellEnd"/>
            <w:r>
              <w:rPr>
                <w:color w:val="000000"/>
                <w:sz w:val="20"/>
                <w:szCs w:val="20"/>
              </w:rPr>
              <w:t xml:space="preserve"> Bog; glabrous</w:t>
            </w:r>
          </w:p>
        </w:tc>
      </w:tr>
      <w:tr w:rsidR="00455B1A" w14:paraId="16537AF6" w14:textId="77777777" w:rsidTr="00455B1A">
        <w:trPr>
          <w:trHeight w:val="300"/>
          <w:jc w:val="center"/>
        </w:trPr>
        <w:tc>
          <w:tcPr>
            <w:tcW w:w="2042" w:type="dxa"/>
            <w:noWrap/>
            <w:vAlign w:val="center"/>
            <w:hideMark/>
          </w:tcPr>
          <w:p w14:paraId="0871EC4D"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1582FC73" w14:textId="77777777" w:rsidR="00455B1A" w:rsidRDefault="00455B1A">
            <w:pPr>
              <w:rPr>
                <w:i/>
                <w:iCs/>
                <w:color w:val="000000"/>
                <w:sz w:val="20"/>
                <w:szCs w:val="20"/>
              </w:rPr>
            </w:pPr>
            <w:proofErr w:type="spellStart"/>
            <w:r>
              <w:rPr>
                <w:i/>
                <w:iCs/>
                <w:color w:val="000000"/>
                <w:sz w:val="20"/>
                <w:szCs w:val="20"/>
              </w:rPr>
              <w:t>polymorpha</w:t>
            </w:r>
            <w:proofErr w:type="spellEnd"/>
            <w:r>
              <w:rPr>
                <w:i/>
                <w:iCs/>
                <w:color w:val="000000"/>
                <w:sz w:val="20"/>
                <w:szCs w:val="20"/>
              </w:rPr>
              <w:t xml:space="preserve"> </w:t>
            </w:r>
            <w:r>
              <w:rPr>
                <w:color w:val="000000"/>
                <w:sz w:val="20"/>
                <w:szCs w:val="20"/>
              </w:rPr>
              <w:t>race SM</w:t>
            </w:r>
            <w:r>
              <w:rPr>
                <w:color w:val="000000"/>
                <w:sz w:val="20"/>
                <w:szCs w:val="20"/>
                <w:vertAlign w:val="superscript"/>
              </w:rPr>
              <w:t>1</w:t>
            </w:r>
          </w:p>
        </w:tc>
        <w:tc>
          <w:tcPr>
            <w:tcW w:w="440" w:type="dxa"/>
            <w:noWrap/>
            <w:vAlign w:val="center"/>
            <w:hideMark/>
          </w:tcPr>
          <w:p w14:paraId="5D1B7D46" w14:textId="77777777" w:rsidR="00455B1A" w:rsidRDefault="00455B1A">
            <w:pPr>
              <w:rPr>
                <w:color w:val="000000"/>
                <w:sz w:val="20"/>
                <w:szCs w:val="20"/>
              </w:rPr>
            </w:pPr>
            <w:r>
              <w:rPr>
                <w:color w:val="000000"/>
                <w:sz w:val="20"/>
                <w:szCs w:val="20"/>
              </w:rPr>
              <w:t>2</w:t>
            </w:r>
          </w:p>
        </w:tc>
        <w:tc>
          <w:tcPr>
            <w:tcW w:w="3055" w:type="dxa"/>
            <w:vAlign w:val="center"/>
            <w:hideMark/>
          </w:tcPr>
          <w:p w14:paraId="02A1DACC" w14:textId="77777777" w:rsidR="00455B1A" w:rsidRDefault="00455B1A">
            <w:pPr>
              <w:rPr>
                <w:color w:val="000000"/>
                <w:sz w:val="20"/>
                <w:szCs w:val="20"/>
              </w:rPr>
            </w:pPr>
            <w:proofErr w:type="spellStart"/>
            <w:r>
              <w:rPr>
                <w:color w:val="000000"/>
                <w:sz w:val="20"/>
                <w:szCs w:val="20"/>
              </w:rPr>
              <w:t>Kauaʻi</w:t>
            </w:r>
            <w:proofErr w:type="spellEnd"/>
            <w:r>
              <w:rPr>
                <w:color w:val="000000"/>
                <w:sz w:val="20"/>
                <w:szCs w:val="20"/>
              </w:rPr>
              <w:t>; wet forest; glabrous</w:t>
            </w:r>
          </w:p>
        </w:tc>
      </w:tr>
      <w:tr w:rsidR="00455B1A" w14:paraId="60E5C3E9" w14:textId="77777777" w:rsidTr="00455B1A">
        <w:trPr>
          <w:trHeight w:val="300"/>
          <w:jc w:val="center"/>
        </w:trPr>
        <w:tc>
          <w:tcPr>
            <w:tcW w:w="2042" w:type="dxa"/>
            <w:noWrap/>
            <w:vAlign w:val="center"/>
            <w:hideMark/>
          </w:tcPr>
          <w:p w14:paraId="1BA0E159"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05F1E3BC" w14:textId="77777777" w:rsidR="00455B1A" w:rsidRDefault="00455B1A">
            <w:pPr>
              <w:rPr>
                <w:i/>
                <w:iCs/>
                <w:color w:val="000000"/>
                <w:sz w:val="20"/>
                <w:szCs w:val="20"/>
              </w:rPr>
            </w:pPr>
            <w:proofErr w:type="spellStart"/>
            <w:r>
              <w:rPr>
                <w:i/>
                <w:iCs/>
                <w:color w:val="000000"/>
                <w:sz w:val="20"/>
                <w:szCs w:val="20"/>
              </w:rPr>
              <w:t>polymorpha</w:t>
            </w:r>
            <w:proofErr w:type="spellEnd"/>
            <w:r>
              <w:rPr>
                <w:i/>
                <w:iCs/>
                <w:color w:val="000000"/>
                <w:sz w:val="20"/>
                <w:szCs w:val="20"/>
              </w:rPr>
              <w:t xml:space="preserve"> </w:t>
            </w:r>
            <w:r>
              <w:rPr>
                <w:color w:val="000000"/>
                <w:sz w:val="20"/>
                <w:szCs w:val="20"/>
              </w:rPr>
              <w:t>race Z</w:t>
            </w:r>
            <w:r>
              <w:rPr>
                <w:color w:val="000000"/>
                <w:sz w:val="20"/>
                <w:szCs w:val="20"/>
                <w:vertAlign w:val="superscript"/>
              </w:rPr>
              <w:t>1</w:t>
            </w:r>
          </w:p>
        </w:tc>
        <w:tc>
          <w:tcPr>
            <w:tcW w:w="440" w:type="dxa"/>
            <w:noWrap/>
            <w:vAlign w:val="center"/>
            <w:hideMark/>
          </w:tcPr>
          <w:p w14:paraId="2BBA52F4" w14:textId="77777777" w:rsidR="00455B1A" w:rsidRDefault="00455B1A">
            <w:pPr>
              <w:rPr>
                <w:color w:val="000000"/>
                <w:sz w:val="20"/>
                <w:szCs w:val="20"/>
              </w:rPr>
            </w:pPr>
            <w:r>
              <w:rPr>
                <w:color w:val="000000"/>
                <w:sz w:val="20"/>
                <w:szCs w:val="20"/>
              </w:rPr>
              <w:t>2</w:t>
            </w:r>
          </w:p>
        </w:tc>
        <w:tc>
          <w:tcPr>
            <w:tcW w:w="3055" w:type="dxa"/>
            <w:vAlign w:val="center"/>
            <w:hideMark/>
          </w:tcPr>
          <w:p w14:paraId="260D2233" w14:textId="77777777" w:rsidR="00455B1A" w:rsidRDefault="00455B1A">
            <w:pPr>
              <w:rPr>
                <w:color w:val="000000"/>
                <w:sz w:val="20"/>
                <w:szCs w:val="20"/>
              </w:rPr>
            </w:pPr>
            <w:proofErr w:type="spellStart"/>
            <w:r>
              <w:rPr>
                <w:color w:val="000000"/>
                <w:sz w:val="20"/>
                <w:szCs w:val="20"/>
              </w:rPr>
              <w:t>Oʻahu</w:t>
            </w:r>
            <w:proofErr w:type="spellEnd"/>
            <w:r>
              <w:rPr>
                <w:color w:val="000000"/>
                <w:sz w:val="20"/>
                <w:szCs w:val="20"/>
              </w:rPr>
              <w:t>; montane, cloud forest; glabrous</w:t>
            </w:r>
          </w:p>
        </w:tc>
      </w:tr>
      <w:tr w:rsidR="00455B1A" w14:paraId="15E0F293" w14:textId="77777777" w:rsidTr="00455B1A">
        <w:trPr>
          <w:trHeight w:val="560"/>
          <w:jc w:val="center"/>
        </w:trPr>
        <w:tc>
          <w:tcPr>
            <w:tcW w:w="2042" w:type="dxa"/>
            <w:noWrap/>
            <w:vAlign w:val="center"/>
            <w:hideMark/>
          </w:tcPr>
          <w:p w14:paraId="6999A320"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4613E887" w14:textId="77777777" w:rsidR="00455B1A" w:rsidRDefault="00455B1A">
            <w:pPr>
              <w:rPr>
                <w:i/>
                <w:iCs/>
                <w:color w:val="000000"/>
                <w:sz w:val="20"/>
                <w:szCs w:val="20"/>
              </w:rPr>
            </w:pPr>
            <w:proofErr w:type="spellStart"/>
            <w:r>
              <w:rPr>
                <w:i/>
                <w:iCs/>
                <w:color w:val="000000"/>
                <w:sz w:val="20"/>
                <w:szCs w:val="20"/>
              </w:rPr>
              <w:t>rugosa</w:t>
            </w:r>
            <w:proofErr w:type="spellEnd"/>
          </w:p>
        </w:tc>
        <w:tc>
          <w:tcPr>
            <w:tcW w:w="440" w:type="dxa"/>
            <w:noWrap/>
            <w:vAlign w:val="center"/>
            <w:hideMark/>
          </w:tcPr>
          <w:p w14:paraId="04CC5E16" w14:textId="77777777" w:rsidR="00455B1A" w:rsidRDefault="00455B1A">
            <w:pPr>
              <w:rPr>
                <w:color w:val="000000"/>
                <w:sz w:val="20"/>
                <w:szCs w:val="20"/>
              </w:rPr>
            </w:pPr>
            <w:r>
              <w:rPr>
                <w:color w:val="000000"/>
                <w:sz w:val="20"/>
                <w:szCs w:val="20"/>
              </w:rPr>
              <w:t>5</w:t>
            </w:r>
          </w:p>
        </w:tc>
        <w:tc>
          <w:tcPr>
            <w:tcW w:w="3055" w:type="dxa"/>
            <w:vAlign w:val="center"/>
            <w:hideMark/>
          </w:tcPr>
          <w:p w14:paraId="2F4219B5" w14:textId="77777777" w:rsidR="00455B1A" w:rsidRDefault="00455B1A">
            <w:pPr>
              <w:rPr>
                <w:color w:val="000000"/>
                <w:sz w:val="20"/>
                <w:szCs w:val="20"/>
              </w:rPr>
            </w:pPr>
            <w:proofErr w:type="spellStart"/>
            <w:r>
              <w:rPr>
                <w:color w:val="000000"/>
                <w:sz w:val="20"/>
                <w:szCs w:val="20"/>
              </w:rPr>
              <w:t>Oʻahu</w:t>
            </w:r>
            <w:proofErr w:type="spellEnd"/>
            <w:r>
              <w:rPr>
                <w:color w:val="000000"/>
                <w:sz w:val="20"/>
                <w:szCs w:val="20"/>
              </w:rPr>
              <w:t xml:space="preserve">, </w:t>
            </w:r>
            <w:proofErr w:type="spellStart"/>
            <w:r>
              <w:rPr>
                <w:color w:val="000000"/>
                <w:sz w:val="20"/>
                <w:szCs w:val="20"/>
              </w:rPr>
              <w:t>Koʻolau</w:t>
            </w:r>
            <w:proofErr w:type="spellEnd"/>
            <w:r>
              <w:rPr>
                <w:color w:val="000000"/>
                <w:sz w:val="20"/>
                <w:szCs w:val="20"/>
              </w:rPr>
              <w:t xml:space="preserve"> backbone, cloud forest; pubescent</w:t>
            </w:r>
          </w:p>
        </w:tc>
      </w:tr>
      <w:tr w:rsidR="00455B1A" w:rsidRPr="00455B1A" w14:paraId="11A1A28E" w14:textId="77777777" w:rsidTr="00455B1A">
        <w:trPr>
          <w:trHeight w:val="300"/>
          <w:jc w:val="center"/>
        </w:trPr>
        <w:tc>
          <w:tcPr>
            <w:tcW w:w="2042" w:type="dxa"/>
            <w:noWrap/>
            <w:vAlign w:val="center"/>
            <w:hideMark/>
          </w:tcPr>
          <w:p w14:paraId="71C69F41"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6BD8871B" w14:textId="77777777" w:rsidR="00455B1A" w:rsidRDefault="00455B1A">
            <w:pPr>
              <w:rPr>
                <w:i/>
                <w:iCs/>
                <w:color w:val="000000"/>
                <w:sz w:val="20"/>
                <w:szCs w:val="20"/>
              </w:rPr>
            </w:pPr>
            <w:proofErr w:type="spellStart"/>
            <w:r>
              <w:rPr>
                <w:i/>
                <w:iCs/>
                <w:color w:val="000000"/>
                <w:sz w:val="20"/>
                <w:szCs w:val="20"/>
              </w:rPr>
              <w:t>tremuloides</w:t>
            </w:r>
            <w:proofErr w:type="spellEnd"/>
          </w:p>
        </w:tc>
        <w:tc>
          <w:tcPr>
            <w:tcW w:w="440" w:type="dxa"/>
            <w:noWrap/>
            <w:vAlign w:val="center"/>
            <w:hideMark/>
          </w:tcPr>
          <w:p w14:paraId="6CC418CF" w14:textId="77777777" w:rsidR="00455B1A" w:rsidRDefault="00455B1A">
            <w:pPr>
              <w:rPr>
                <w:color w:val="000000"/>
                <w:sz w:val="20"/>
                <w:szCs w:val="20"/>
              </w:rPr>
            </w:pPr>
            <w:r>
              <w:rPr>
                <w:color w:val="000000"/>
                <w:sz w:val="20"/>
                <w:szCs w:val="20"/>
              </w:rPr>
              <w:t>5</w:t>
            </w:r>
          </w:p>
        </w:tc>
        <w:tc>
          <w:tcPr>
            <w:tcW w:w="3055" w:type="dxa"/>
            <w:vAlign w:val="center"/>
            <w:hideMark/>
          </w:tcPr>
          <w:p w14:paraId="39F89CBC" w14:textId="77777777" w:rsidR="00455B1A" w:rsidRDefault="00455B1A">
            <w:pPr>
              <w:rPr>
                <w:color w:val="000000"/>
                <w:sz w:val="20"/>
                <w:szCs w:val="20"/>
              </w:rPr>
            </w:pPr>
            <w:proofErr w:type="spellStart"/>
            <w:r>
              <w:rPr>
                <w:color w:val="000000"/>
                <w:sz w:val="20"/>
                <w:szCs w:val="20"/>
              </w:rPr>
              <w:t>Oʻahu</w:t>
            </w:r>
            <w:proofErr w:type="spellEnd"/>
            <w:r>
              <w:rPr>
                <w:color w:val="000000"/>
                <w:sz w:val="20"/>
                <w:szCs w:val="20"/>
              </w:rPr>
              <w:t>; steep windward slopes; glabrous</w:t>
            </w:r>
          </w:p>
        </w:tc>
      </w:tr>
      <w:tr w:rsidR="00455B1A" w14:paraId="144C730E" w14:textId="77777777" w:rsidTr="00455B1A">
        <w:trPr>
          <w:trHeight w:val="300"/>
          <w:jc w:val="center"/>
        </w:trPr>
        <w:tc>
          <w:tcPr>
            <w:tcW w:w="2042" w:type="dxa"/>
            <w:noWrap/>
            <w:vAlign w:val="center"/>
            <w:hideMark/>
          </w:tcPr>
          <w:p w14:paraId="00E5D54A"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0C34381A" w14:textId="77777777" w:rsidR="00455B1A" w:rsidRDefault="00455B1A">
            <w:pPr>
              <w:rPr>
                <w:i/>
                <w:iCs/>
                <w:color w:val="000000"/>
                <w:sz w:val="20"/>
                <w:szCs w:val="20"/>
              </w:rPr>
            </w:pPr>
            <w:proofErr w:type="spellStart"/>
            <w:r>
              <w:rPr>
                <w:i/>
                <w:iCs/>
                <w:color w:val="000000"/>
                <w:sz w:val="20"/>
                <w:szCs w:val="20"/>
              </w:rPr>
              <w:t>waialealae</w:t>
            </w:r>
            <w:proofErr w:type="spellEnd"/>
            <w:r>
              <w:rPr>
                <w:i/>
                <w:iCs/>
                <w:color w:val="000000"/>
                <w:sz w:val="20"/>
                <w:szCs w:val="20"/>
              </w:rPr>
              <w:t xml:space="preserve"> var. </w:t>
            </w:r>
            <w:proofErr w:type="spellStart"/>
            <w:r>
              <w:rPr>
                <w:i/>
                <w:iCs/>
                <w:color w:val="000000"/>
                <w:sz w:val="20"/>
                <w:szCs w:val="20"/>
              </w:rPr>
              <w:t>fauriei</w:t>
            </w:r>
            <w:proofErr w:type="spellEnd"/>
          </w:p>
        </w:tc>
        <w:tc>
          <w:tcPr>
            <w:tcW w:w="440" w:type="dxa"/>
            <w:noWrap/>
            <w:vAlign w:val="center"/>
            <w:hideMark/>
          </w:tcPr>
          <w:p w14:paraId="4A58E41C" w14:textId="77777777" w:rsidR="00455B1A" w:rsidRDefault="00455B1A">
            <w:pPr>
              <w:rPr>
                <w:color w:val="000000"/>
                <w:sz w:val="20"/>
                <w:szCs w:val="20"/>
              </w:rPr>
            </w:pPr>
            <w:r>
              <w:rPr>
                <w:color w:val="000000"/>
                <w:sz w:val="20"/>
                <w:szCs w:val="20"/>
              </w:rPr>
              <w:t>3</w:t>
            </w:r>
          </w:p>
        </w:tc>
        <w:tc>
          <w:tcPr>
            <w:tcW w:w="3055" w:type="dxa"/>
            <w:vAlign w:val="center"/>
            <w:hideMark/>
          </w:tcPr>
          <w:p w14:paraId="4F33E106" w14:textId="77777777" w:rsidR="00455B1A" w:rsidRDefault="00455B1A">
            <w:pPr>
              <w:rPr>
                <w:color w:val="000000"/>
                <w:sz w:val="20"/>
                <w:szCs w:val="20"/>
              </w:rPr>
            </w:pPr>
            <w:proofErr w:type="spellStart"/>
            <w:r>
              <w:rPr>
                <w:color w:val="000000"/>
                <w:sz w:val="20"/>
                <w:szCs w:val="20"/>
              </w:rPr>
              <w:t>Molokaʻi</w:t>
            </w:r>
            <w:proofErr w:type="spellEnd"/>
            <w:r>
              <w:rPr>
                <w:color w:val="000000"/>
                <w:sz w:val="20"/>
                <w:szCs w:val="20"/>
              </w:rPr>
              <w:t>; ridge; glabrous</w:t>
            </w:r>
          </w:p>
        </w:tc>
      </w:tr>
      <w:tr w:rsidR="00455B1A" w14:paraId="75409C13" w14:textId="77777777" w:rsidTr="00455B1A">
        <w:trPr>
          <w:trHeight w:val="300"/>
          <w:jc w:val="center"/>
        </w:trPr>
        <w:tc>
          <w:tcPr>
            <w:tcW w:w="2042" w:type="dxa"/>
            <w:noWrap/>
            <w:vAlign w:val="center"/>
            <w:hideMark/>
          </w:tcPr>
          <w:p w14:paraId="53E6ABB0"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53556357" w14:textId="77777777" w:rsidR="00455B1A" w:rsidRDefault="00455B1A">
            <w:pPr>
              <w:rPr>
                <w:i/>
                <w:iCs/>
                <w:color w:val="000000"/>
                <w:sz w:val="20"/>
                <w:szCs w:val="20"/>
              </w:rPr>
            </w:pPr>
            <w:proofErr w:type="spellStart"/>
            <w:r>
              <w:rPr>
                <w:i/>
                <w:iCs/>
                <w:color w:val="000000"/>
                <w:sz w:val="20"/>
                <w:szCs w:val="20"/>
              </w:rPr>
              <w:t>waialealae</w:t>
            </w:r>
            <w:proofErr w:type="spellEnd"/>
            <w:r>
              <w:rPr>
                <w:i/>
                <w:iCs/>
                <w:color w:val="000000"/>
                <w:sz w:val="20"/>
                <w:szCs w:val="20"/>
              </w:rPr>
              <w:t xml:space="preserve"> var. </w:t>
            </w:r>
            <w:proofErr w:type="spellStart"/>
            <w:r>
              <w:rPr>
                <w:i/>
                <w:iCs/>
                <w:color w:val="000000"/>
                <w:sz w:val="20"/>
                <w:szCs w:val="20"/>
              </w:rPr>
              <w:t>waialealae</w:t>
            </w:r>
            <w:proofErr w:type="spellEnd"/>
          </w:p>
        </w:tc>
        <w:tc>
          <w:tcPr>
            <w:tcW w:w="440" w:type="dxa"/>
            <w:noWrap/>
            <w:vAlign w:val="center"/>
            <w:hideMark/>
          </w:tcPr>
          <w:p w14:paraId="0DD0E9BC" w14:textId="77777777" w:rsidR="00455B1A" w:rsidRDefault="00455B1A">
            <w:pPr>
              <w:rPr>
                <w:color w:val="000000"/>
                <w:sz w:val="20"/>
                <w:szCs w:val="20"/>
              </w:rPr>
            </w:pPr>
            <w:r>
              <w:rPr>
                <w:color w:val="000000"/>
                <w:sz w:val="20"/>
                <w:szCs w:val="20"/>
              </w:rPr>
              <w:t>4</w:t>
            </w:r>
          </w:p>
        </w:tc>
        <w:tc>
          <w:tcPr>
            <w:tcW w:w="3055" w:type="dxa"/>
            <w:vAlign w:val="center"/>
            <w:hideMark/>
          </w:tcPr>
          <w:p w14:paraId="22A37EB5" w14:textId="77777777" w:rsidR="00455B1A" w:rsidRDefault="00455B1A">
            <w:pPr>
              <w:rPr>
                <w:color w:val="000000"/>
                <w:sz w:val="20"/>
                <w:szCs w:val="20"/>
              </w:rPr>
            </w:pPr>
            <w:proofErr w:type="spellStart"/>
            <w:r>
              <w:rPr>
                <w:color w:val="000000"/>
                <w:sz w:val="20"/>
                <w:szCs w:val="20"/>
              </w:rPr>
              <w:t>Kauaʻi</w:t>
            </w:r>
            <w:proofErr w:type="spellEnd"/>
            <w:r>
              <w:rPr>
                <w:color w:val="000000"/>
                <w:sz w:val="20"/>
                <w:szCs w:val="20"/>
              </w:rPr>
              <w:t>; riparian; glabrous</w:t>
            </w:r>
          </w:p>
        </w:tc>
      </w:tr>
      <w:tr w:rsidR="00455B1A" w14:paraId="3AFED2D0" w14:textId="77777777" w:rsidTr="00455B1A">
        <w:trPr>
          <w:trHeight w:val="300"/>
          <w:jc w:val="center"/>
        </w:trPr>
        <w:tc>
          <w:tcPr>
            <w:tcW w:w="2042" w:type="dxa"/>
            <w:noWrap/>
            <w:vAlign w:val="center"/>
            <w:hideMark/>
          </w:tcPr>
          <w:p w14:paraId="4AB07931"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6F26230A" w14:textId="77777777" w:rsidR="00455B1A" w:rsidRDefault="00455B1A">
            <w:pPr>
              <w:rPr>
                <w:i/>
                <w:iCs/>
                <w:color w:val="000000"/>
                <w:sz w:val="20"/>
                <w:szCs w:val="20"/>
              </w:rPr>
            </w:pPr>
            <w:proofErr w:type="spellStart"/>
            <w:r>
              <w:rPr>
                <w:i/>
                <w:iCs/>
                <w:color w:val="000000"/>
                <w:sz w:val="20"/>
                <w:szCs w:val="20"/>
              </w:rPr>
              <w:t>Angustifolia</w:t>
            </w:r>
            <w:proofErr w:type="spellEnd"/>
          </w:p>
        </w:tc>
        <w:tc>
          <w:tcPr>
            <w:tcW w:w="440" w:type="dxa"/>
            <w:noWrap/>
            <w:vAlign w:val="center"/>
            <w:hideMark/>
          </w:tcPr>
          <w:p w14:paraId="251B3976" w14:textId="77777777" w:rsidR="00455B1A" w:rsidRDefault="00455B1A">
            <w:pPr>
              <w:rPr>
                <w:color w:val="000000"/>
                <w:sz w:val="20"/>
                <w:szCs w:val="20"/>
              </w:rPr>
            </w:pPr>
            <w:r>
              <w:rPr>
                <w:color w:val="000000"/>
                <w:sz w:val="20"/>
                <w:szCs w:val="20"/>
              </w:rPr>
              <w:t>1</w:t>
            </w:r>
          </w:p>
        </w:tc>
        <w:tc>
          <w:tcPr>
            <w:tcW w:w="3055" w:type="dxa"/>
            <w:vAlign w:val="center"/>
            <w:hideMark/>
          </w:tcPr>
          <w:p w14:paraId="20781D0A" w14:textId="77777777" w:rsidR="00455B1A" w:rsidRDefault="00455B1A">
            <w:pPr>
              <w:rPr>
                <w:color w:val="000000"/>
                <w:sz w:val="20"/>
                <w:szCs w:val="20"/>
              </w:rPr>
            </w:pPr>
            <w:r>
              <w:rPr>
                <w:color w:val="000000"/>
                <w:sz w:val="20"/>
                <w:szCs w:val="20"/>
              </w:rPr>
              <w:t>South Africa</w:t>
            </w:r>
          </w:p>
        </w:tc>
      </w:tr>
      <w:tr w:rsidR="00455B1A" w14:paraId="3565DB94" w14:textId="77777777" w:rsidTr="00455B1A">
        <w:trPr>
          <w:trHeight w:val="300"/>
          <w:jc w:val="center"/>
        </w:trPr>
        <w:tc>
          <w:tcPr>
            <w:tcW w:w="2042" w:type="dxa"/>
            <w:noWrap/>
            <w:vAlign w:val="center"/>
            <w:hideMark/>
          </w:tcPr>
          <w:p w14:paraId="5CEA48A8"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22F23FBB" w14:textId="77777777" w:rsidR="00455B1A" w:rsidRDefault="00455B1A">
            <w:pPr>
              <w:rPr>
                <w:i/>
                <w:iCs/>
                <w:color w:val="000000"/>
                <w:sz w:val="20"/>
                <w:szCs w:val="20"/>
              </w:rPr>
            </w:pPr>
            <w:proofErr w:type="spellStart"/>
            <w:r>
              <w:rPr>
                <w:i/>
                <w:iCs/>
                <w:color w:val="000000"/>
                <w:sz w:val="20"/>
                <w:szCs w:val="20"/>
              </w:rPr>
              <w:t>bartlettii</w:t>
            </w:r>
            <w:proofErr w:type="spellEnd"/>
          </w:p>
        </w:tc>
        <w:tc>
          <w:tcPr>
            <w:tcW w:w="440" w:type="dxa"/>
            <w:noWrap/>
            <w:vAlign w:val="center"/>
            <w:hideMark/>
          </w:tcPr>
          <w:p w14:paraId="4283B596" w14:textId="77777777" w:rsidR="00455B1A" w:rsidRDefault="00455B1A">
            <w:pPr>
              <w:rPr>
                <w:color w:val="000000"/>
                <w:sz w:val="20"/>
                <w:szCs w:val="20"/>
              </w:rPr>
            </w:pPr>
            <w:r>
              <w:rPr>
                <w:color w:val="000000"/>
                <w:sz w:val="20"/>
                <w:szCs w:val="20"/>
              </w:rPr>
              <w:t>1</w:t>
            </w:r>
          </w:p>
        </w:tc>
        <w:tc>
          <w:tcPr>
            <w:tcW w:w="3055" w:type="dxa"/>
            <w:vAlign w:val="center"/>
            <w:hideMark/>
          </w:tcPr>
          <w:p w14:paraId="51DA0E5D" w14:textId="77777777" w:rsidR="00455B1A" w:rsidRDefault="00455B1A">
            <w:pPr>
              <w:rPr>
                <w:color w:val="000000"/>
                <w:sz w:val="20"/>
                <w:szCs w:val="20"/>
              </w:rPr>
            </w:pPr>
            <w:r>
              <w:rPr>
                <w:color w:val="000000"/>
                <w:sz w:val="20"/>
                <w:szCs w:val="20"/>
              </w:rPr>
              <w:t>New Zealand</w:t>
            </w:r>
          </w:p>
        </w:tc>
      </w:tr>
      <w:tr w:rsidR="00455B1A" w14:paraId="76135F2E" w14:textId="77777777" w:rsidTr="00455B1A">
        <w:trPr>
          <w:trHeight w:val="300"/>
          <w:jc w:val="center"/>
        </w:trPr>
        <w:tc>
          <w:tcPr>
            <w:tcW w:w="2042" w:type="dxa"/>
            <w:noWrap/>
            <w:vAlign w:val="center"/>
            <w:hideMark/>
          </w:tcPr>
          <w:p w14:paraId="1FA595C8"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2E6FEB68" w14:textId="77777777" w:rsidR="00455B1A" w:rsidRDefault="00455B1A">
            <w:pPr>
              <w:rPr>
                <w:i/>
                <w:iCs/>
                <w:color w:val="000000"/>
                <w:sz w:val="20"/>
                <w:szCs w:val="20"/>
              </w:rPr>
            </w:pPr>
            <w:proofErr w:type="spellStart"/>
            <w:r>
              <w:rPr>
                <w:i/>
                <w:iCs/>
                <w:color w:val="000000"/>
                <w:sz w:val="20"/>
                <w:szCs w:val="20"/>
              </w:rPr>
              <w:t>boninensis</w:t>
            </w:r>
            <w:proofErr w:type="spellEnd"/>
          </w:p>
        </w:tc>
        <w:tc>
          <w:tcPr>
            <w:tcW w:w="440" w:type="dxa"/>
            <w:noWrap/>
            <w:vAlign w:val="center"/>
            <w:hideMark/>
          </w:tcPr>
          <w:p w14:paraId="16A6AEC7" w14:textId="77777777" w:rsidR="00455B1A" w:rsidRDefault="00455B1A">
            <w:pPr>
              <w:rPr>
                <w:color w:val="000000"/>
                <w:sz w:val="20"/>
                <w:szCs w:val="20"/>
              </w:rPr>
            </w:pPr>
            <w:r>
              <w:rPr>
                <w:color w:val="000000"/>
                <w:sz w:val="20"/>
                <w:szCs w:val="20"/>
              </w:rPr>
              <w:t>1</w:t>
            </w:r>
          </w:p>
        </w:tc>
        <w:tc>
          <w:tcPr>
            <w:tcW w:w="3055" w:type="dxa"/>
            <w:vAlign w:val="center"/>
            <w:hideMark/>
          </w:tcPr>
          <w:p w14:paraId="138BD266" w14:textId="77777777" w:rsidR="00455B1A" w:rsidRDefault="00455B1A">
            <w:pPr>
              <w:rPr>
                <w:color w:val="000000"/>
                <w:sz w:val="20"/>
                <w:szCs w:val="20"/>
              </w:rPr>
            </w:pPr>
            <w:r>
              <w:rPr>
                <w:color w:val="000000"/>
                <w:sz w:val="20"/>
                <w:szCs w:val="20"/>
              </w:rPr>
              <w:t>Japan</w:t>
            </w:r>
          </w:p>
        </w:tc>
      </w:tr>
      <w:tr w:rsidR="00455B1A" w14:paraId="5C286D68" w14:textId="77777777" w:rsidTr="00455B1A">
        <w:trPr>
          <w:trHeight w:val="300"/>
          <w:jc w:val="center"/>
        </w:trPr>
        <w:tc>
          <w:tcPr>
            <w:tcW w:w="2042" w:type="dxa"/>
            <w:noWrap/>
            <w:vAlign w:val="center"/>
            <w:hideMark/>
          </w:tcPr>
          <w:p w14:paraId="60375687"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45FF6BC2" w14:textId="77777777" w:rsidR="00455B1A" w:rsidRDefault="00455B1A">
            <w:pPr>
              <w:rPr>
                <w:i/>
                <w:iCs/>
                <w:color w:val="000000"/>
                <w:sz w:val="20"/>
                <w:szCs w:val="20"/>
              </w:rPr>
            </w:pPr>
            <w:proofErr w:type="spellStart"/>
            <w:r>
              <w:rPr>
                <w:i/>
                <w:iCs/>
                <w:color w:val="000000"/>
                <w:sz w:val="20"/>
                <w:szCs w:val="20"/>
              </w:rPr>
              <w:t>bacuminum</w:t>
            </w:r>
            <w:proofErr w:type="spellEnd"/>
          </w:p>
        </w:tc>
        <w:tc>
          <w:tcPr>
            <w:tcW w:w="440" w:type="dxa"/>
            <w:noWrap/>
            <w:vAlign w:val="center"/>
            <w:hideMark/>
          </w:tcPr>
          <w:p w14:paraId="72D5CED6" w14:textId="77777777" w:rsidR="00455B1A" w:rsidRDefault="00455B1A">
            <w:pPr>
              <w:rPr>
                <w:color w:val="000000"/>
                <w:sz w:val="20"/>
                <w:szCs w:val="20"/>
              </w:rPr>
            </w:pPr>
            <w:r>
              <w:rPr>
                <w:color w:val="000000"/>
                <w:sz w:val="20"/>
                <w:szCs w:val="20"/>
              </w:rPr>
              <w:t>1</w:t>
            </w:r>
          </w:p>
        </w:tc>
        <w:tc>
          <w:tcPr>
            <w:tcW w:w="3055" w:type="dxa"/>
            <w:vAlign w:val="center"/>
            <w:hideMark/>
          </w:tcPr>
          <w:p w14:paraId="0F6CCE06" w14:textId="77777777" w:rsidR="00455B1A" w:rsidRDefault="00455B1A">
            <w:pPr>
              <w:rPr>
                <w:color w:val="000000"/>
                <w:sz w:val="20"/>
                <w:szCs w:val="20"/>
              </w:rPr>
            </w:pPr>
            <w:r>
              <w:rPr>
                <w:color w:val="000000"/>
                <w:sz w:val="20"/>
                <w:szCs w:val="20"/>
              </w:rPr>
              <w:t>New Caledonia</w:t>
            </w:r>
          </w:p>
        </w:tc>
      </w:tr>
      <w:tr w:rsidR="00455B1A" w14:paraId="70FEDC57" w14:textId="77777777" w:rsidTr="00455B1A">
        <w:trPr>
          <w:trHeight w:val="300"/>
          <w:jc w:val="center"/>
        </w:trPr>
        <w:tc>
          <w:tcPr>
            <w:tcW w:w="2042" w:type="dxa"/>
            <w:noWrap/>
            <w:vAlign w:val="center"/>
            <w:hideMark/>
          </w:tcPr>
          <w:p w14:paraId="15FA1596"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361AD710" w14:textId="77777777" w:rsidR="00455B1A" w:rsidRDefault="00455B1A">
            <w:pPr>
              <w:rPr>
                <w:i/>
                <w:iCs/>
                <w:color w:val="000000"/>
                <w:sz w:val="20"/>
                <w:szCs w:val="20"/>
              </w:rPr>
            </w:pPr>
            <w:proofErr w:type="spellStart"/>
            <w:r>
              <w:rPr>
                <w:i/>
                <w:iCs/>
                <w:color w:val="000000"/>
                <w:sz w:val="20"/>
                <w:szCs w:val="20"/>
              </w:rPr>
              <w:t>carminea</w:t>
            </w:r>
            <w:proofErr w:type="spellEnd"/>
          </w:p>
        </w:tc>
        <w:tc>
          <w:tcPr>
            <w:tcW w:w="440" w:type="dxa"/>
            <w:noWrap/>
            <w:vAlign w:val="center"/>
            <w:hideMark/>
          </w:tcPr>
          <w:p w14:paraId="3EB943CC" w14:textId="77777777" w:rsidR="00455B1A" w:rsidRDefault="00455B1A">
            <w:pPr>
              <w:rPr>
                <w:color w:val="000000"/>
                <w:sz w:val="20"/>
                <w:szCs w:val="20"/>
              </w:rPr>
            </w:pPr>
            <w:r>
              <w:rPr>
                <w:color w:val="000000"/>
                <w:sz w:val="20"/>
                <w:szCs w:val="20"/>
              </w:rPr>
              <w:t>2</w:t>
            </w:r>
          </w:p>
        </w:tc>
        <w:tc>
          <w:tcPr>
            <w:tcW w:w="3055" w:type="dxa"/>
            <w:vAlign w:val="center"/>
            <w:hideMark/>
          </w:tcPr>
          <w:p w14:paraId="646AD1C8" w14:textId="77777777" w:rsidR="00455B1A" w:rsidRDefault="00455B1A">
            <w:pPr>
              <w:rPr>
                <w:color w:val="000000"/>
                <w:sz w:val="20"/>
                <w:szCs w:val="20"/>
              </w:rPr>
            </w:pPr>
            <w:r>
              <w:rPr>
                <w:color w:val="000000"/>
                <w:sz w:val="20"/>
                <w:szCs w:val="20"/>
              </w:rPr>
              <w:t>New Zealand</w:t>
            </w:r>
          </w:p>
        </w:tc>
      </w:tr>
      <w:tr w:rsidR="00455B1A" w14:paraId="4883DAA7" w14:textId="77777777" w:rsidTr="00455B1A">
        <w:trPr>
          <w:trHeight w:val="300"/>
          <w:jc w:val="center"/>
        </w:trPr>
        <w:tc>
          <w:tcPr>
            <w:tcW w:w="2042" w:type="dxa"/>
            <w:noWrap/>
            <w:vAlign w:val="center"/>
            <w:hideMark/>
          </w:tcPr>
          <w:p w14:paraId="7C57EB04"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53DFEA91" w14:textId="77777777" w:rsidR="00455B1A" w:rsidRDefault="00455B1A">
            <w:pPr>
              <w:rPr>
                <w:i/>
                <w:iCs/>
                <w:color w:val="000000"/>
                <w:sz w:val="20"/>
                <w:szCs w:val="20"/>
              </w:rPr>
            </w:pPr>
            <w:proofErr w:type="spellStart"/>
            <w:r>
              <w:rPr>
                <w:i/>
                <w:iCs/>
                <w:color w:val="000000"/>
                <w:sz w:val="20"/>
                <w:szCs w:val="20"/>
              </w:rPr>
              <w:t>colensoi</w:t>
            </w:r>
            <w:proofErr w:type="spellEnd"/>
          </w:p>
        </w:tc>
        <w:tc>
          <w:tcPr>
            <w:tcW w:w="440" w:type="dxa"/>
            <w:noWrap/>
            <w:vAlign w:val="center"/>
            <w:hideMark/>
          </w:tcPr>
          <w:p w14:paraId="5036AF17" w14:textId="77777777" w:rsidR="00455B1A" w:rsidRDefault="00455B1A">
            <w:pPr>
              <w:rPr>
                <w:color w:val="000000"/>
                <w:sz w:val="20"/>
                <w:szCs w:val="20"/>
              </w:rPr>
            </w:pPr>
            <w:r>
              <w:rPr>
                <w:color w:val="000000"/>
                <w:sz w:val="20"/>
                <w:szCs w:val="20"/>
              </w:rPr>
              <w:t>1</w:t>
            </w:r>
          </w:p>
        </w:tc>
        <w:tc>
          <w:tcPr>
            <w:tcW w:w="3055" w:type="dxa"/>
            <w:vAlign w:val="center"/>
            <w:hideMark/>
          </w:tcPr>
          <w:p w14:paraId="5CE7ED34" w14:textId="77777777" w:rsidR="00455B1A" w:rsidRDefault="00455B1A">
            <w:pPr>
              <w:rPr>
                <w:color w:val="000000"/>
                <w:sz w:val="20"/>
                <w:szCs w:val="20"/>
              </w:rPr>
            </w:pPr>
            <w:r>
              <w:rPr>
                <w:color w:val="000000"/>
                <w:sz w:val="20"/>
                <w:szCs w:val="20"/>
              </w:rPr>
              <w:t>New Zealand</w:t>
            </w:r>
          </w:p>
        </w:tc>
      </w:tr>
      <w:tr w:rsidR="00455B1A" w14:paraId="58F2D103" w14:textId="77777777" w:rsidTr="00455B1A">
        <w:trPr>
          <w:trHeight w:val="320"/>
          <w:jc w:val="center"/>
        </w:trPr>
        <w:tc>
          <w:tcPr>
            <w:tcW w:w="2042" w:type="dxa"/>
            <w:noWrap/>
            <w:hideMark/>
          </w:tcPr>
          <w:p w14:paraId="05680EB1"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hideMark/>
          </w:tcPr>
          <w:p w14:paraId="04083D7F" w14:textId="77777777" w:rsidR="00455B1A" w:rsidRDefault="00455B1A">
            <w:pPr>
              <w:rPr>
                <w:i/>
                <w:iCs/>
                <w:color w:val="000000"/>
                <w:sz w:val="20"/>
                <w:szCs w:val="20"/>
              </w:rPr>
            </w:pPr>
            <w:proofErr w:type="spellStart"/>
            <w:r>
              <w:rPr>
                <w:i/>
                <w:iCs/>
                <w:color w:val="000000"/>
                <w:sz w:val="20"/>
                <w:szCs w:val="20"/>
              </w:rPr>
              <w:t>collina</w:t>
            </w:r>
            <w:proofErr w:type="spellEnd"/>
            <w:r>
              <w:rPr>
                <w:i/>
                <w:iCs/>
                <w:color w:val="000000"/>
                <w:sz w:val="20"/>
                <w:szCs w:val="20"/>
              </w:rPr>
              <w:t xml:space="preserve"> </w:t>
            </w:r>
            <w:proofErr w:type="spellStart"/>
            <w:r>
              <w:rPr>
                <w:i/>
                <w:iCs/>
                <w:color w:val="000000"/>
                <w:sz w:val="20"/>
                <w:szCs w:val="20"/>
              </w:rPr>
              <w:t>s.s.</w:t>
            </w:r>
            <w:proofErr w:type="spellEnd"/>
          </w:p>
        </w:tc>
        <w:tc>
          <w:tcPr>
            <w:tcW w:w="440" w:type="dxa"/>
            <w:noWrap/>
            <w:hideMark/>
          </w:tcPr>
          <w:p w14:paraId="4B2BF685" w14:textId="77777777" w:rsidR="00455B1A" w:rsidRDefault="00455B1A">
            <w:pPr>
              <w:rPr>
                <w:color w:val="000000"/>
                <w:sz w:val="20"/>
                <w:szCs w:val="20"/>
              </w:rPr>
            </w:pPr>
            <w:r>
              <w:rPr>
                <w:color w:val="000000"/>
                <w:sz w:val="20"/>
                <w:szCs w:val="20"/>
              </w:rPr>
              <w:t>5</w:t>
            </w:r>
          </w:p>
        </w:tc>
        <w:tc>
          <w:tcPr>
            <w:tcW w:w="3055" w:type="dxa"/>
            <w:hideMark/>
          </w:tcPr>
          <w:p w14:paraId="709D2DCC" w14:textId="77777777" w:rsidR="00455B1A" w:rsidRDefault="00455B1A">
            <w:pPr>
              <w:rPr>
                <w:color w:val="000000"/>
                <w:sz w:val="20"/>
                <w:szCs w:val="20"/>
              </w:rPr>
            </w:pPr>
            <w:r>
              <w:rPr>
                <w:color w:val="000000"/>
                <w:sz w:val="20"/>
                <w:szCs w:val="20"/>
              </w:rPr>
              <w:t>Marquesas, Tahiti</w:t>
            </w:r>
          </w:p>
        </w:tc>
      </w:tr>
      <w:tr w:rsidR="00455B1A" w14:paraId="73C8858E" w14:textId="77777777" w:rsidTr="00455B1A">
        <w:trPr>
          <w:trHeight w:val="320"/>
          <w:jc w:val="center"/>
        </w:trPr>
        <w:tc>
          <w:tcPr>
            <w:tcW w:w="2042" w:type="dxa"/>
            <w:noWrap/>
            <w:vAlign w:val="center"/>
            <w:hideMark/>
          </w:tcPr>
          <w:p w14:paraId="76493B20"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726E2F10" w14:textId="77777777" w:rsidR="00455B1A" w:rsidRDefault="00455B1A">
            <w:pPr>
              <w:rPr>
                <w:i/>
                <w:iCs/>
                <w:color w:val="000000"/>
                <w:sz w:val="20"/>
                <w:szCs w:val="20"/>
              </w:rPr>
            </w:pPr>
            <w:proofErr w:type="spellStart"/>
            <w:r>
              <w:rPr>
                <w:i/>
                <w:iCs/>
                <w:color w:val="000000"/>
                <w:sz w:val="20"/>
                <w:szCs w:val="20"/>
              </w:rPr>
              <w:t>cordata</w:t>
            </w:r>
            <w:proofErr w:type="spellEnd"/>
          </w:p>
        </w:tc>
        <w:tc>
          <w:tcPr>
            <w:tcW w:w="440" w:type="dxa"/>
            <w:noWrap/>
            <w:vAlign w:val="center"/>
            <w:hideMark/>
          </w:tcPr>
          <w:p w14:paraId="08105D25" w14:textId="77777777" w:rsidR="00455B1A" w:rsidRDefault="00455B1A">
            <w:pPr>
              <w:rPr>
                <w:color w:val="000000"/>
                <w:sz w:val="20"/>
                <w:szCs w:val="20"/>
              </w:rPr>
            </w:pPr>
            <w:r>
              <w:rPr>
                <w:color w:val="000000"/>
                <w:sz w:val="20"/>
                <w:szCs w:val="20"/>
              </w:rPr>
              <w:t>1</w:t>
            </w:r>
          </w:p>
        </w:tc>
        <w:tc>
          <w:tcPr>
            <w:tcW w:w="3055" w:type="dxa"/>
            <w:vAlign w:val="center"/>
            <w:hideMark/>
          </w:tcPr>
          <w:p w14:paraId="76D2104E" w14:textId="77777777" w:rsidR="00455B1A" w:rsidRDefault="00455B1A">
            <w:pPr>
              <w:rPr>
                <w:color w:val="000000"/>
                <w:sz w:val="20"/>
                <w:szCs w:val="20"/>
              </w:rPr>
            </w:pPr>
            <w:r>
              <w:rPr>
                <w:color w:val="000000"/>
                <w:sz w:val="20"/>
                <w:szCs w:val="20"/>
              </w:rPr>
              <w:t>New Guinea</w:t>
            </w:r>
          </w:p>
        </w:tc>
      </w:tr>
      <w:tr w:rsidR="00455B1A" w14:paraId="25C43854" w14:textId="77777777" w:rsidTr="00455B1A">
        <w:trPr>
          <w:trHeight w:val="320"/>
          <w:jc w:val="center"/>
        </w:trPr>
        <w:tc>
          <w:tcPr>
            <w:tcW w:w="2042" w:type="dxa"/>
            <w:noWrap/>
            <w:vAlign w:val="center"/>
            <w:hideMark/>
          </w:tcPr>
          <w:p w14:paraId="6EB8974A" w14:textId="77777777" w:rsidR="00455B1A" w:rsidRDefault="00455B1A">
            <w:pPr>
              <w:rPr>
                <w:i/>
                <w:iCs/>
                <w:color w:val="000000"/>
                <w:sz w:val="20"/>
                <w:szCs w:val="20"/>
              </w:rPr>
            </w:pPr>
            <w:proofErr w:type="spellStart"/>
            <w:r>
              <w:rPr>
                <w:i/>
                <w:iCs/>
                <w:color w:val="000000"/>
                <w:sz w:val="20"/>
                <w:szCs w:val="20"/>
              </w:rPr>
              <w:lastRenderedPageBreak/>
              <w:t>Metrosideros</w:t>
            </w:r>
            <w:proofErr w:type="spellEnd"/>
          </w:p>
        </w:tc>
        <w:tc>
          <w:tcPr>
            <w:tcW w:w="3000" w:type="dxa"/>
            <w:noWrap/>
            <w:vAlign w:val="center"/>
            <w:hideMark/>
          </w:tcPr>
          <w:p w14:paraId="3A90D1B7" w14:textId="77777777" w:rsidR="00455B1A" w:rsidRDefault="00455B1A">
            <w:pPr>
              <w:rPr>
                <w:i/>
                <w:iCs/>
                <w:color w:val="000000"/>
                <w:sz w:val="20"/>
                <w:szCs w:val="20"/>
              </w:rPr>
            </w:pPr>
            <w:proofErr w:type="spellStart"/>
            <w:r>
              <w:rPr>
                <w:i/>
                <w:iCs/>
                <w:color w:val="000000"/>
                <w:sz w:val="20"/>
                <w:szCs w:val="20"/>
              </w:rPr>
              <w:t>diffusa</w:t>
            </w:r>
            <w:proofErr w:type="spellEnd"/>
          </w:p>
        </w:tc>
        <w:tc>
          <w:tcPr>
            <w:tcW w:w="440" w:type="dxa"/>
            <w:noWrap/>
            <w:vAlign w:val="center"/>
            <w:hideMark/>
          </w:tcPr>
          <w:p w14:paraId="60CA3F9B" w14:textId="77777777" w:rsidR="00455B1A" w:rsidRDefault="00455B1A">
            <w:pPr>
              <w:rPr>
                <w:color w:val="000000"/>
                <w:sz w:val="20"/>
                <w:szCs w:val="20"/>
              </w:rPr>
            </w:pPr>
            <w:r>
              <w:rPr>
                <w:color w:val="000000"/>
                <w:sz w:val="20"/>
                <w:szCs w:val="20"/>
              </w:rPr>
              <w:t>1</w:t>
            </w:r>
          </w:p>
        </w:tc>
        <w:tc>
          <w:tcPr>
            <w:tcW w:w="3055" w:type="dxa"/>
            <w:vAlign w:val="center"/>
            <w:hideMark/>
          </w:tcPr>
          <w:p w14:paraId="49F70D40" w14:textId="77777777" w:rsidR="00455B1A" w:rsidRDefault="00455B1A">
            <w:pPr>
              <w:rPr>
                <w:color w:val="000000"/>
                <w:sz w:val="20"/>
                <w:szCs w:val="20"/>
              </w:rPr>
            </w:pPr>
            <w:r>
              <w:rPr>
                <w:color w:val="000000"/>
                <w:sz w:val="20"/>
                <w:szCs w:val="20"/>
              </w:rPr>
              <w:t>New Zealand</w:t>
            </w:r>
          </w:p>
        </w:tc>
      </w:tr>
      <w:tr w:rsidR="00455B1A" w14:paraId="7FADF967" w14:textId="77777777" w:rsidTr="00455B1A">
        <w:trPr>
          <w:trHeight w:val="300"/>
          <w:jc w:val="center"/>
        </w:trPr>
        <w:tc>
          <w:tcPr>
            <w:tcW w:w="2042" w:type="dxa"/>
            <w:noWrap/>
            <w:vAlign w:val="center"/>
            <w:hideMark/>
          </w:tcPr>
          <w:p w14:paraId="73B1AD74"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02582B2A" w14:textId="77777777" w:rsidR="00455B1A" w:rsidRDefault="00455B1A">
            <w:pPr>
              <w:rPr>
                <w:i/>
                <w:iCs/>
                <w:color w:val="000000"/>
                <w:sz w:val="20"/>
                <w:szCs w:val="20"/>
              </w:rPr>
            </w:pPr>
            <w:proofErr w:type="spellStart"/>
            <w:r>
              <w:rPr>
                <w:i/>
                <w:iCs/>
                <w:color w:val="000000"/>
                <w:sz w:val="20"/>
                <w:szCs w:val="20"/>
              </w:rPr>
              <w:t>excelsa</w:t>
            </w:r>
            <w:proofErr w:type="spellEnd"/>
          </w:p>
        </w:tc>
        <w:tc>
          <w:tcPr>
            <w:tcW w:w="440" w:type="dxa"/>
            <w:noWrap/>
            <w:vAlign w:val="center"/>
            <w:hideMark/>
          </w:tcPr>
          <w:p w14:paraId="0B7C8CA7" w14:textId="77777777" w:rsidR="00455B1A" w:rsidRDefault="00455B1A">
            <w:pPr>
              <w:rPr>
                <w:color w:val="000000"/>
                <w:sz w:val="20"/>
                <w:szCs w:val="20"/>
              </w:rPr>
            </w:pPr>
            <w:r>
              <w:rPr>
                <w:color w:val="000000"/>
                <w:sz w:val="20"/>
                <w:szCs w:val="20"/>
              </w:rPr>
              <w:t>4</w:t>
            </w:r>
          </w:p>
        </w:tc>
        <w:tc>
          <w:tcPr>
            <w:tcW w:w="3055" w:type="dxa"/>
            <w:vAlign w:val="center"/>
            <w:hideMark/>
          </w:tcPr>
          <w:p w14:paraId="442CA475" w14:textId="77777777" w:rsidR="00455B1A" w:rsidRDefault="00455B1A">
            <w:pPr>
              <w:rPr>
                <w:color w:val="000000"/>
                <w:sz w:val="20"/>
                <w:szCs w:val="20"/>
              </w:rPr>
            </w:pPr>
            <w:r>
              <w:rPr>
                <w:color w:val="000000"/>
                <w:sz w:val="20"/>
                <w:szCs w:val="20"/>
              </w:rPr>
              <w:t>New Zealand</w:t>
            </w:r>
          </w:p>
        </w:tc>
      </w:tr>
      <w:tr w:rsidR="00455B1A" w14:paraId="6A4592C9" w14:textId="77777777" w:rsidTr="00455B1A">
        <w:trPr>
          <w:trHeight w:val="300"/>
          <w:jc w:val="center"/>
        </w:trPr>
        <w:tc>
          <w:tcPr>
            <w:tcW w:w="2042" w:type="dxa"/>
            <w:noWrap/>
            <w:vAlign w:val="center"/>
            <w:hideMark/>
          </w:tcPr>
          <w:p w14:paraId="5045DE53"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236F0460" w14:textId="77777777" w:rsidR="00455B1A" w:rsidRDefault="00455B1A">
            <w:pPr>
              <w:rPr>
                <w:i/>
                <w:iCs/>
                <w:color w:val="000000"/>
                <w:sz w:val="20"/>
                <w:szCs w:val="20"/>
              </w:rPr>
            </w:pPr>
            <w:proofErr w:type="spellStart"/>
            <w:r>
              <w:rPr>
                <w:i/>
                <w:iCs/>
                <w:color w:val="000000"/>
                <w:sz w:val="20"/>
                <w:szCs w:val="20"/>
              </w:rPr>
              <w:t>fulgens</w:t>
            </w:r>
            <w:proofErr w:type="spellEnd"/>
          </w:p>
        </w:tc>
        <w:tc>
          <w:tcPr>
            <w:tcW w:w="440" w:type="dxa"/>
            <w:noWrap/>
            <w:vAlign w:val="center"/>
            <w:hideMark/>
          </w:tcPr>
          <w:p w14:paraId="750791C4" w14:textId="77777777" w:rsidR="00455B1A" w:rsidRDefault="00455B1A">
            <w:pPr>
              <w:rPr>
                <w:color w:val="000000"/>
                <w:sz w:val="20"/>
                <w:szCs w:val="20"/>
              </w:rPr>
            </w:pPr>
            <w:r>
              <w:rPr>
                <w:color w:val="000000"/>
                <w:sz w:val="20"/>
                <w:szCs w:val="20"/>
              </w:rPr>
              <w:t>1</w:t>
            </w:r>
          </w:p>
        </w:tc>
        <w:tc>
          <w:tcPr>
            <w:tcW w:w="3055" w:type="dxa"/>
            <w:vAlign w:val="center"/>
            <w:hideMark/>
          </w:tcPr>
          <w:p w14:paraId="3E700390" w14:textId="77777777" w:rsidR="00455B1A" w:rsidRDefault="00455B1A">
            <w:pPr>
              <w:rPr>
                <w:color w:val="000000"/>
                <w:sz w:val="20"/>
                <w:szCs w:val="20"/>
              </w:rPr>
            </w:pPr>
            <w:r>
              <w:rPr>
                <w:color w:val="000000"/>
                <w:sz w:val="20"/>
                <w:szCs w:val="20"/>
              </w:rPr>
              <w:t>New Zealand</w:t>
            </w:r>
          </w:p>
        </w:tc>
      </w:tr>
      <w:tr w:rsidR="00455B1A" w14:paraId="2DB66F15" w14:textId="77777777" w:rsidTr="00455B1A">
        <w:trPr>
          <w:trHeight w:val="300"/>
          <w:jc w:val="center"/>
        </w:trPr>
        <w:tc>
          <w:tcPr>
            <w:tcW w:w="2042" w:type="dxa"/>
            <w:noWrap/>
            <w:vAlign w:val="center"/>
            <w:hideMark/>
          </w:tcPr>
          <w:p w14:paraId="0A1D234E"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1AE02B99" w14:textId="77777777" w:rsidR="00455B1A" w:rsidRDefault="00455B1A">
            <w:pPr>
              <w:rPr>
                <w:i/>
                <w:iCs/>
                <w:color w:val="000000"/>
                <w:sz w:val="20"/>
                <w:szCs w:val="20"/>
              </w:rPr>
            </w:pPr>
            <w:proofErr w:type="spellStart"/>
            <w:r>
              <w:rPr>
                <w:i/>
                <w:iCs/>
                <w:color w:val="000000"/>
                <w:sz w:val="20"/>
                <w:szCs w:val="20"/>
              </w:rPr>
              <w:t>nervulosa</w:t>
            </w:r>
            <w:proofErr w:type="spellEnd"/>
          </w:p>
        </w:tc>
        <w:tc>
          <w:tcPr>
            <w:tcW w:w="440" w:type="dxa"/>
            <w:noWrap/>
            <w:vAlign w:val="center"/>
            <w:hideMark/>
          </w:tcPr>
          <w:p w14:paraId="24F55244" w14:textId="77777777" w:rsidR="00455B1A" w:rsidRDefault="00455B1A">
            <w:pPr>
              <w:rPr>
                <w:color w:val="000000"/>
                <w:sz w:val="20"/>
                <w:szCs w:val="20"/>
              </w:rPr>
            </w:pPr>
            <w:r>
              <w:rPr>
                <w:color w:val="000000"/>
                <w:sz w:val="20"/>
                <w:szCs w:val="20"/>
              </w:rPr>
              <w:t>1</w:t>
            </w:r>
          </w:p>
        </w:tc>
        <w:tc>
          <w:tcPr>
            <w:tcW w:w="3055" w:type="dxa"/>
            <w:vAlign w:val="center"/>
            <w:hideMark/>
          </w:tcPr>
          <w:p w14:paraId="7261D1B1" w14:textId="77777777" w:rsidR="00455B1A" w:rsidRDefault="00455B1A">
            <w:pPr>
              <w:rPr>
                <w:color w:val="000000"/>
                <w:sz w:val="20"/>
                <w:szCs w:val="20"/>
              </w:rPr>
            </w:pPr>
            <w:r>
              <w:rPr>
                <w:color w:val="000000"/>
                <w:sz w:val="20"/>
                <w:szCs w:val="20"/>
              </w:rPr>
              <w:t>Lord Howe Island</w:t>
            </w:r>
          </w:p>
        </w:tc>
      </w:tr>
      <w:tr w:rsidR="00455B1A" w14:paraId="3F3433F3" w14:textId="77777777" w:rsidTr="00455B1A">
        <w:trPr>
          <w:trHeight w:val="300"/>
          <w:jc w:val="center"/>
        </w:trPr>
        <w:tc>
          <w:tcPr>
            <w:tcW w:w="2042" w:type="dxa"/>
            <w:noWrap/>
            <w:vAlign w:val="center"/>
            <w:hideMark/>
          </w:tcPr>
          <w:p w14:paraId="4AD0552A"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3560129C" w14:textId="77777777" w:rsidR="00455B1A" w:rsidRDefault="00455B1A">
            <w:pPr>
              <w:rPr>
                <w:i/>
                <w:iCs/>
                <w:color w:val="000000"/>
                <w:sz w:val="20"/>
                <w:szCs w:val="20"/>
              </w:rPr>
            </w:pPr>
            <w:proofErr w:type="spellStart"/>
            <w:r>
              <w:rPr>
                <w:i/>
                <w:iCs/>
                <w:color w:val="000000"/>
                <w:sz w:val="20"/>
                <w:szCs w:val="20"/>
              </w:rPr>
              <w:t>nitida</w:t>
            </w:r>
            <w:proofErr w:type="spellEnd"/>
          </w:p>
        </w:tc>
        <w:tc>
          <w:tcPr>
            <w:tcW w:w="440" w:type="dxa"/>
            <w:noWrap/>
            <w:vAlign w:val="center"/>
            <w:hideMark/>
          </w:tcPr>
          <w:p w14:paraId="41B6C928" w14:textId="77777777" w:rsidR="00455B1A" w:rsidRDefault="00455B1A">
            <w:pPr>
              <w:rPr>
                <w:color w:val="000000"/>
                <w:sz w:val="20"/>
                <w:szCs w:val="20"/>
              </w:rPr>
            </w:pPr>
            <w:r>
              <w:rPr>
                <w:color w:val="000000"/>
                <w:sz w:val="20"/>
                <w:szCs w:val="20"/>
              </w:rPr>
              <w:t>1</w:t>
            </w:r>
          </w:p>
        </w:tc>
        <w:tc>
          <w:tcPr>
            <w:tcW w:w="3055" w:type="dxa"/>
            <w:vAlign w:val="center"/>
            <w:hideMark/>
          </w:tcPr>
          <w:p w14:paraId="1C4FDF3F" w14:textId="77777777" w:rsidR="00455B1A" w:rsidRDefault="00455B1A">
            <w:pPr>
              <w:rPr>
                <w:color w:val="000000"/>
                <w:sz w:val="20"/>
                <w:szCs w:val="20"/>
              </w:rPr>
            </w:pPr>
            <w:r>
              <w:rPr>
                <w:color w:val="000000"/>
                <w:sz w:val="20"/>
                <w:szCs w:val="20"/>
              </w:rPr>
              <w:t>New Caledonia</w:t>
            </w:r>
          </w:p>
        </w:tc>
      </w:tr>
      <w:tr w:rsidR="00455B1A" w14:paraId="0EDE9A63" w14:textId="77777777" w:rsidTr="00455B1A">
        <w:trPr>
          <w:trHeight w:val="300"/>
          <w:jc w:val="center"/>
        </w:trPr>
        <w:tc>
          <w:tcPr>
            <w:tcW w:w="2042" w:type="dxa"/>
            <w:noWrap/>
            <w:vAlign w:val="center"/>
            <w:hideMark/>
          </w:tcPr>
          <w:p w14:paraId="50B9D6BB"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046F9B87" w14:textId="77777777" w:rsidR="00455B1A" w:rsidRDefault="00455B1A">
            <w:pPr>
              <w:rPr>
                <w:i/>
                <w:iCs/>
                <w:color w:val="000000"/>
                <w:sz w:val="20"/>
                <w:szCs w:val="20"/>
              </w:rPr>
            </w:pPr>
            <w:proofErr w:type="spellStart"/>
            <w:r>
              <w:rPr>
                <w:i/>
                <w:iCs/>
                <w:color w:val="000000"/>
                <w:sz w:val="20"/>
                <w:szCs w:val="20"/>
              </w:rPr>
              <w:t>operculata</w:t>
            </w:r>
            <w:proofErr w:type="spellEnd"/>
            <w:r>
              <w:rPr>
                <w:color w:val="000000"/>
                <w:sz w:val="20"/>
                <w:szCs w:val="20"/>
              </w:rPr>
              <w:t xml:space="preserve"> var. </w:t>
            </w:r>
            <w:proofErr w:type="spellStart"/>
            <w:r>
              <w:rPr>
                <w:i/>
                <w:iCs/>
                <w:color w:val="000000"/>
                <w:sz w:val="20"/>
                <w:szCs w:val="20"/>
              </w:rPr>
              <w:t>francii</w:t>
            </w:r>
            <w:proofErr w:type="spellEnd"/>
          </w:p>
        </w:tc>
        <w:tc>
          <w:tcPr>
            <w:tcW w:w="440" w:type="dxa"/>
            <w:noWrap/>
            <w:vAlign w:val="center"/>
            <w:hideMark/>
          </w:tcPr>
          <w:p w14:paraId="48AE4A7B" w14:textId="77777777" w:rsidR="00455B1A" w:rsidRDefault="00455B1A">
            <w:pPr>
              <w:rPr>
                <w:color w:val="000000"/>
                <w:sz w:val="20"/>
                <w:szCs w:val="20"/>
              </w:rPr>
            </w:pPr>
            <w:r>
              <w:rPr>
                <w:color w:val="000000"/>
                <w:sz w:val="20"/>
                <w:szCs w:val="20"/>
              </w:rPr>
              <w:t>2</w:t>
            </w:r>
          </w:p>
        </w:tc>
        <w:tc>
          <w:tcPr>
            <w:tcW w:w="3055" w:type="dxa"/>
            <w:vAlign w:val="center"/>
            <w:hideMark/>
          </w:tcPr>
          <w:p w14:paraId="616C329D" w14:textId="77777777" w:rsidR="00455B1A" w:rsidRDefault="00455B1A">
            <w:pPr>
              <w:rPr>
                <w:color w:val="000000"/>
                <w:sz w:val="20"/>
                <w:szCs w:val="20"/>
              </w:rPr>
            </w:pPr>
            <w:r>
              <w:rPr>
                <w:color w:val="000000"/>
                <w:sz w:val="20"/>
                <w:szCs w:val="20"/>
              </w:rPr>
              <w:t>New Caledonia</w:t>
            </w:r>
          </w:p>
        </w:tc>
      </w:tr>
      <w:tr w:rsidR="00455B1A" w14:paraId="5E51FFE2" w14:textId="77777777" w:rsidTr="00455B1A">
        <w:trPr>
          <w:trHeight w:val="300"/>
          <w:jc w:val="center"/>
        </w:trPr>
        <w:tc>
          <w:tcPr>
            <w:tcW w:w="2042" w:type="dxa"/>
            <w:noWrap/>
            <w:vAlign w:val="center"/>
            <w:hideMark/>
          </w:tcPr>
          <w:p w14:paraId="0CD58A48"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7726961D" w14:textId="77777777" w:rsidR="00455B1A" w:rsidRDefault="00455B1A">
            <w:pPr>
              <w:rPr>
                <w:i/>
                <w:iCs/>
                <w:color w:val="000000"/>
                <w:sz w:val="20"/>
                <w:szCs w:val="20"/>
              </w:rPr>
            </w:pPr>
            <w:proofErr w:type="spellStart"/>
            <w:r>
              <w:rPr>
                <w:i/>
                <w:iCs/>
                <w:color w:val="000000"/>
                <w:sz w:val="20"/>
                <w:szCs w:val="20"/>
              </w:rPr>
              <w:t>operculata</w:t>
            </w:r>
            <w:proofErr w:type="spellEnd"/>
            <w:r>
              <w:rPr>
                <w:i/>
                <w:iCs/>
                <w:color w:val="000000"/>
                <w:sz w:val="20"/>
                <w:szCs w:val="20"/>
              </w:rPr>
              <w:t xml:space="preserve"> </w:t>
            </w:r>
            <w:r>
              <w:rPr>
                <w:color w:val="000000"/>
                <w:sz w:val="20"/>
                <w:szCs w:val="20"/>
              </w:rPr>
              <w:t xml:space="preserve">var. </w:t>
            </w:r>
            <w:proofErr w:type="spellStart"/>
            <w:r>
              <w:rPr>
                <w:i/>
                <w:iCs/>
                <w:color w:val="000000"/>
                <w:sz w:val="20"/>
                <w:szCs w:val="20"/>
              </w:rPr>
              <w:t>operculata</w:t>
            </w:r>
            <w:proofErr w:type="spellEnd"/>
          </w:p>
        </w:tc>
        <w:tc>
          <w:tcPr>
            <w:tcW w:w="440" w:type="dxa"/>
            <w:noWrap/>
            <w:vAlign w:val="center"/>
            <w:hideMark/>
          </w:tcPr>
          <w:p w14:paraId="1E59CBF3" w14:textId="77777777" w:rsidR="00455B1A" w:rsidRDefault="00455B1A">
            <w:pPr>
              <w:rPr>
                <w:color w:val="000000"/>
                <w:sz w:val="20"/>
                <w:szCs w:val="20"/>
              </w:rPr>
            </w:pPr>
            <w:r>
              <w:rPr>
                <w:color w:val="000000"/>
                <w:sz w:val="20"/>
                <w:szCs w:val="20"/>
              </w:rPr>
              <w:t>1</w:t>
            </w:r>
          </w:p>
        </w:tc>
        <w:tc>
          <w:tcPr>
            <w:tcW w:w="3055" w:type="dxa"/>
            <w:vAlign w:val="center"/>
            <w:hideMark/>
          </w:tcPr>
          <w:p w14:paraId="75F1F507" w14:textId="77777777" w:rsidR="00455B1A" w:rsidRDefault="00455B1A">
            <w:pPr>
              <w:rPr>
                <w:color w:val="000000"/>
                <w:sz w:val="20"/>
                <w:szCs w:val="20"/>
              </w:rPr>
            </w:pPr>
            <w:r>
              <w:rPr>
                <w:color w:val="000000"/>
                <w:sz w:val="20"/>
                <w:szCs w:val="20"/>
              </w:rPr>
              <w:t>New Caledonia</w:t>
            </w:r>
          </w:p>
        </w:tc>
      </w:tr>
      <w:tr w:rsidR="00455B1A" w14:paraId="039847E1" w14:textId="77777777" w:rsidTr="00455B1A">
        <w:trPr>
          <w:trHeight w:val="300"/>
          <w:jc w:val="center"/>
        </w:trPr>
        <w:tc>
          <w:tcPr>
            <w:tcW w:w="2042" w:type="dxa"/>
            <w:noWrap/>
            <w:vAlign w:val="center"/>
            <w:hideMark/>
          </w:tcPr>
          <w:p w14:paraId="0AD26223"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440B94CF" w14:textId="77777777" w:rsidR="00455B1A" w:rsidRDefault="00455B1A">
            <w:pPr>
              <w:rPr>
                <w:i/>
                <w:iCs/>
                <w:color w:val="000000"/>
                <w:sz w:val="20"/>
                <w:szCs w:val="20"/>
              </w:rPr>
            </w:pPr>
            <w:proofErr w:type="spellStart"/>
            <w:r>
              <w:rPr>
                <w:i/>
                <w:iCs/>
                <w:color w:val="000000"/>
                <w:sz w:val="20"/>
                <w:szCs w:val="20"/>
              </w:rPr>
              <w:t>perforata</w:t>
            </w:r>
            <w:proofErr w:type="spellEnd"/>
          </w:p>
        </w:tc>
        <w:tc>
          <w:tcPr>
            <w:tcW w:w="440" w:type="dxa"/>
            <w:noWrap/>
            <w:vAlign w:val="center"/>
            <w:hideMark/>
          </w:tcPr>
          <w:p w14:paraId="0B58969B" w14:textId="77777777" w:rsidR="00455B1A" w:rsidRDefault="00455B1A">
            <w:pPr>
              <w:rPr>
                <w:color w:val="000000"/>
                <w:sz w:val="20"/>
                <w:szCs w:val="20"/>
              </w:rPr>
            </w:pPr>
            <w:r>
              <w:rPr>
                <w:color w:val="000000"/>
                <w:sz w:val="20"/>
                <w:szCs w:val="20"/>
              </w:rPr>
              <w:t>2</w:t>
            </w:r>
          </w:p>
        </w:tc>
        <w:tc>
          <w:tcPr>
            <w:tcW w:w="3055" w:type="dxa"/>
            <w:vAlign w:val="center"/>
            <w:hideMark/>
          </w:tcPr>
          <w:p w14:paraId="60965DC5" w14:textId="77777777" w:rsidR="00455B1A" w:rsidRDefault="00455B1A">
            <w:pPr>
              <w:rPr>
                <w:color w:val="000000"/>
                <w:sz w:val="20"/>
                <w:szCs w:val="20"/>
              </w:rPr>
            </w:pPr>
            <w:r>
              <w:rPr>
                <w:color w:val="000000"/>
                <w:sz w:val="20"/>
                <w:szCs w:val="20"/>
              </w:rPr>
              <w:t>New Zealand</w:t>
            </w:r>
          </w:p>
        </w:tc>
      </w:tr>
      <w:tr w:rsidR="00455B1A" w14:paraId="155B81FE" w14:textId="77777777" w:rsidTr="00455B1A">
        <w:trPr>
          <w:trHeight w:val="300"/>
          <w:jc w:val="center"/>
        </w:trPr>
        <w:tc>
          <w:tcPr>
            <w:tcW w:w="2042" w:type="dxa"/>
            <w:noWrap/>
            <w:vAlign w:val="center"/>
            <w:hideMark/>
          </w:tcPr>
          <w:p w14:paraId="040A3924"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173EC89D" w14:textId="77777777" w:rsidR="00455B1A" w:rsidRDefault="00455B1A">
            <w:pPr>
              <w:rPr>
                <w:i/>
                <w:iCs/>
                <w:color w:val="000000"/>
                <w:sz w:val="20"/>
                <w:szCs w:val="20"/>
              </w:rPr>
            </w:pPr>
            <w:proofErr w:type="spellStart"/>
            <w:r>
              <w:rPr>
                <w:i/>
                <w:iCs/>
                <w:color w:val="000000"/>
                <w:sz w:val="20"/>
                <w:szCs w:val="20"/>
              </w:rPr>
              <w:t>robusta</w:t>
            </w:r>
            <w:proofErr w:type="spellEnd"/>
          </w:p>
        </w:tc>
        <w:tc>
          <w:tcPr>
            <w:tcW w:w="440" w:type="dxa"/>
            <w:noWrap/>
            <w:vAlign w:val="center"/>
            <w:hideMark/>
          </w:tcPr>
          <w:p w14:paraId="5EA2DACB" w14:textId="77777777" w:rsidR="00455B1A" w:rsidRDefault="00455B1A">
            <w:pPr>
              <w:rPr>
                <w:color w:val="000000"/>
                <w:sz w:val="20"/>
                <w:szCs w:val="20"/>
              </w:rPr>
            </w:pPr>
            <w:r>
              <w:rPr>
                <w:color w:val="000000"/>
                <w:sz w:val="20"/>
                <w:szCs w:val="20"/>
              </w:rPr>
              <w:t>1</w:t>
            </w:r>
          </w:p>
        </w:tc>
        <w:tc>
          <w:tcPr>
            <w:tcW w:w="3055" w:type="dxa"/>
            <w:vAlign w:val="center"/>
            <w:hideMark/>
          </w:tcPr>
          <w:p w14:paraId="28B07A96" w14:textId="77777777" w:rsidR="00455B1A" w:rsidRDefault="00455B1A">
            <w:pPr>
              <w:rPr>
                <w:color w:val="000000"/>
                <w:sz w:val="20"/>
                <w:szCs w:val="20"/>
              </w:rPr>
            </w:pPr>
            <w:r>
              <w:rPr>
                <w:color w:val="000000"/>
                <w:sz w:val="20"/>
                <w:szCs w:val="20"/>
              </w:rPr>
              <w:t>New Zealand</w:t>
            </w:r>
          </w:p>
        </w:tc>
      </w:tr>
      <w:tr w:rsidR="00455B1A" w14:paraId="6A649C12" w14:textId="77777777" w:rsidTr="00455B1A">
        <w:trPr>
          <w:trHeight w:val="300"/>
          <w:jc w:val="center"/>
        </w:trPr>
        <w:tc>
          <w:tcPr>
            <w:tcW w:w="2042" w:type="dxa"/>
            <w:noWrap/>
            <w:vAlign w:val="center"/>
            <w:hideMark/>
          </w:tcPr>
          <w:p w14:paraId="7296BB45"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1B9B49A5" w14:textId="77777777" w:rsidR="00455B1A" w:rsidRDefault="00455B1A">
            <w:pPr>
              <w:rPr>
                <w:i/>
                <w:iCs/>
                <w:color w:val="000000"/>
                <w:sz w:val="20"/>
                <w:szCs w:val="20"/>
              </w:rPr>
            </w:pPr>
            <w:proofErr w:type="spellStart"/>
            <w:r>
              <w:rPr>
                <w:i/>
                <w:iCs/>
                <w:color w:val="000000"/>
                <w:sz w:val="20"/>
                <w:szCs w:val="20"/>
              </w:rPr>
              <w:t>tetrasticha</w:t>
            </w:r>
            <w:proofErr w:type="spellEnd"/>
          </w:p>
        </w:tc>
        <w:tc>
          <w:tcPr>
            <w:tcW w:w="440" w:type="dxa"/>
            <w:noWrap/>
            <w:vAlign w:val="center"/>
            <w:hideMark/>
          </w:tcPr>
          <w:p w14:paraId="2F64F0EB" w14:textId="77777777" w:rsidR="00455B1A" w:rsidRDefault="00455B1A">
            <w:pPr>
              <w:rPr>
                <w:color w:val="000000"/>
                <w:sz w:val="20"/>
                <w:szCs w:val="20"/>
              </w:rPr>
            </w:pPr>
            <w:r>
              <w:rPr>
                <w:color w:val="000000"/>
                <w:sz w:val="20"/>
                <w:szCs w:val="20"/>
              </w:rPr>
              <w:t>1</w:t>
            </w:r>
          </w:p>
        </w:tc>
        <w:tc>
          <w:tcPr>
            <w:tcW w:w="3055" w:type="dxa"/>
            <w:vAlign w:val="center"/>
            <w:hideMark/>
          </w:tcPr>
          <w:p w14:paraId="4E7B4721" w14:textId="77777777" w:rsidR="00455B1A" w:rsidRDefault="00455B1A">
            <w:pPr>
              <w:rPr>
                <w:color w:val="000000"/>
                <w:sz w:val="20"/>
                <w:szCs w:val="20"/>
              </w:rPr>
            </w:pPr>
            <w:r>
              <w:rPr>
                <w:color w:val="000000"/>
                <w:sz w:val="20"/>
                <w:szCs w:val="20"/>
              </w:rPr>
              <w:t>New Caledonia</w:t>
            </w:r>
          </w:p>
        </w:tc>
      </w:tr>
      <w:tr w:rsidR="00455B1A" w14:paraId="5F535276" w14:textId="77777777" w:rsidTr="00455B1A">
        <w:trPr>
          <w:trHeight w:val="300"/>
          <w:jc w:val="center"/>
        </w:trPr>
        <w:tc>
          <w:tcPr>
            <w:tcW w:w="2042" w:type="dxa"/>
            <w:noWrap/>
            <w:vAlign w:val="center"/>
            <w:hideMark/>
          </w:tcPr>
          <w:p w14:paraId="30C44BA3" w14:textId="77777777" w:rsidR="00455B1A" w:rsidRDefault="00455B1A">
            <w:pPr>
              <w:rPr>
                <w:i/>
                <w:iCs/>
                <w:color w:val="000000"/>
                <w:sz w:val="20"/>
                <w:szCs w:val="20"/>
              </w:rPr>
            </w:pPr>
            <w:proofErr w:type="spellStart"/>
            <w:r>
              <w:rPr>
                <w:i/>
                <w:iCs/>
                <w:color w:val="000000"/>
                <w:sz w:val="20"/>
                <w:szCs w:val="20"/>
              </w:rPr>
              <w:t>Metrosideros</w:t>
            </w:r>
            <w:proofErr w:type="spellEnd"/>
          </w:p>
        </w:tc>
        <w:tc>
          <w:tcPr>
            <w:tcW w:w="3000" w:type="dxa"/>
            <w:noWrap/>
            <w:vAlign w:val="center"/>
            <w:hideMark/>
          </w:tcPr>
          <w:p w14:paraId="759671AC" w14:textId="77777777" w:rsidR="00455B1A" w:rsidRDefault="00455B1A">
            <w:pPr>
              <w:rPr>
                <w:i/>
                <w:iCs/>
                <w:color w:val="000000"/>
                <w:sz w:val="20"/>
                <w:szCs w:val="20"/>
              </w:rPr>
            </w:pPr>
            <w:proofErr w:type="spellStart"/>
            <w:r>
              <w:rPr>
                <w:i/>
                <w:iCs/>
                <w:color w:val="000000"/>
                <w:sz w:val="20"/>
                <w:szCs w:val="20"/>
              </w:rPr>
              <w:t>vitiensis</w:t>
            </w:r>
            <w:proofErr w:type="spellEnd"/>
          </w:p>
        </w:tc>
        <w:tc>
          <w:tcPr>
            <w:tcW w:w="440" w:type="dxa"/>
            <w:noWrap/>
            <w:vAlign w:val="center"/>
            <w:hideMark/>
          </w:tcPr>
          <w:p w14:paraId="2793BBF0" w14:textId="77777777" w:rsidR="00455B1A" w:rsidRDefault="00455B1A">
            <w:pPr>
              <w:rPr>
                <w:color w:val="000000"/>
                <w:sz w:val="20"/>
                <w:szCs w:val="20"/>
              </w:rPr>
            </w:pPr>
            <w:r>
              <w:rPr>
                <w:color w:val="000000"/>
                <w:sz w:val="20"/>
                <w:szCs w:val="20"/>
              </w:rPr>
              <w:t>8</w:t>
            </w:r>
          </w:p>
        </w:tc>
        <w:tc>
          <w:tcPr>
            <w:tcW w:w="3055" w:type="dxa"/>
            <w:vAlign w:val="center"/>
            <w:hideMark/>
          </w:tcPr>
          <w:p w14:paraId="699DA1C1" w14:textId="77777777" w:rsidR="00455B1A" w:rsidRDefault="00455B1A">
            <w:pPr>
              <w:rPr>
                <w:color w:val="000000"/>
                <w:sz w:val="20"/>
                <w:szCs w:val="20"/>
              </w:rPr>
            </w:pPr>
            <w:r>
              <w:rPr>
                <w:color w:val="000000"/>
                <w:sz w:val="20"/>
                <w:szCs w:val="20"/>
              </w:rPr>
              <w:t>Fiji, Vanuatu, Tutuila island</w:t>
            </w:r>
          </w:p>
        </w:tc>
      </w:tr>
      <w:tr w:rsidR="00455B1A" w14:paraId="43243A87" w14:textId="77777777" w:rsidTr="00455B1A">
        <w:trPr>
          <w:trHeight w:val="300"/>
          <w:jc w:val="center"/>
        </w:trPr>
        <w:tc>
          <w:tcPr>
            <w:tcW w:w="2042" w:type="dxa"/>
            <w:noWrap/>
            <w:vAlign w:val="center"/>
            <w:hideMark/>
          </w:tcPr>
          <w:p w14:paraId="1A8F618B" w14:textId="77777777" w:rsidR="00455B1A" w:rsidRDefault="00455B1A">
            <w:pPr>
              <w:rPr>
                <w:i/>
                <w:iCs/>
                <w:color w:val="000000"/>
                <w:sz w:val="20"/>
                <w:szCs w:val="20"/>
              </w:rPr>
            </w:pPr>
            <w:proofErr w:type="spellStart"/>
            <w:r>
              <w:rPr>
                <w:i/>
                <w:iCs/>
                <w:color w:val="000000"/>
                <w:sz w:val="20"/>
                <w:szCs w:val="20"/>
              </w:rPr>
              <w:t>Metrosideros</w:t>
            </w:r>
            <w:proofErr w:type="spellEnd"/>
            <w:r>
              <w:rPr>
                <w:i/>
                <w:iCs/>
                <w:color w:val="000000"/>
                <w:sz w:val="20"/>
                <w:szCs w:val="20"/>
              </w:rPr>
              <w:t xml:space="preserve"> (</w:t>
            </w:r>
            <w:proofErr w:type="spellStart"/>
            <w:r>
              <w:rPr>
                <w:i/>
                <w:iCs/>
                <w:color w:val="000000"/>
                <w:sz w:val="20"/>
                <w:szCs w:val="20"/>
              </w:rPr>
              <w:t>Carpolepis</w:t>
            </w:r>
            <w:proofErr w:type="spellEnd"/>
            <w:r>
              <w:rPr>
                <w:i/>
                <w:iCs/>
                <w:color w:val="000000"/>
                <w:sz w:val="20"/>
                <w:szCs w:val="20"/>
              </w:rPr>
              <w:t>)</w:t>
            </w:r>
          </w:p>
        </w:tc>
        <w:tc>
          <w:tcPr>
            <w:tcW w:w="3000" w:type="dxa"/>
            <w:noWrap/>
            <w:vAlign w:val="center"/>
            <w:hideMark/>
          </w:tcPr>
          <w:p w14:paraId="099DE1D3" w14:textId="77777777" w:rsidR="00455B1A" w:rsidRDefault="00455B1A">
            <w:pPr>
              <w:rPr>
                <w:i/>
                <w:iCs/>
                <w:color w:val="000000"/>
                <w:sz w:val="20"/>
                <w:szCs w:val="20"/>
              </w:rPr>
            </w:pPr>
            <w:proofErr w:type="spellStart"/>
            <w:r>
              <w:rPr>
                <w:i/>
                <w:iCs/>
                <w:color w:val="000000"/>
                <w:sz w:val="20"/>
                <w:szCs w:val="20"/>
              </w:rPr>
              <w:t>laurifolia</w:t>
            </w:r>
            <w:proofErr w:type="spellEnd"/>
          </w:p>
        </w:tc>
        <w:tc>
          <w:tcPr>
            <w:tcW w:w="440" w:type="dxa"/>
            <w:noWrap/>
            <w:vAlign w:val="center"/>
            <w:hideMark/>
          </w:tcPr>
          <w:p w14:paraId="08ED0458" w14:textId="77777777" w:rsidR="00455B1A" w:rsidRDefault="00455B1A">
            <w:pPr>
              <w:rPr>
                <w:color w:val="000000"/>
                <w:sz w:val="20"/>
                <w:szCs w:val="20"/>
              </w:rPr>
            </w:pPr>
            <w:r>
              <w:rPr>
                <w:color w:val="000000"/>
                <w:sz w:val="20"/>
                <w:szCs w:val="20"/>
              </w:rPr>
              <w:t>2</w:t>
            </w:r>
          </w:p>
        </w:tc>
        <w:tc>
          <w:tcPr>
            <w:tcW w:w="3055" w:type="dxa"/>
            <w:vAlign w:val="center"/>
            <w:hideMark/>
          </w:tcPr>
          <w:p w14:paraId="07CC4949" w14:textId="77777777" w:rsidR="00455B1A" w:rsidRDefault="00455B1A">
            <w:pPr>
              <w:rPr>
                <w:color w:val="000000"/>
                <w:sz w:val="20"/>
                <w:szCs w:val="20"/>
              </w:rPr>
            </w:pPr>
            <w:r>
              <w:rPr>
                <w:color w:val="000000"/>
                <w:sz w:val="20"/>
                <w:szCs w:val="20"/>
              </w:rPr>
              <w:t>New Caledonia</w:t>
            </w:r>
          </w:p>
        </w:tc>
      </w:tr>
      <w:tr w:rsidR="00455B1A" w14:paraId="5DBC552F" w14:textId="77777777" w:rsidTr="00455B1A">
        <w:trPr>
          <w:trHeight w:val="300"/>
          <w:jc w:val="center"/>
        </w:trPr>
        <w:tc>
          <w:tcPr>
            <w:tcW w:w="2042" w:type="dxa"/>
            <w:noWrap/>
            <w:vAlign w:val="center"/>
            <w:hideMark/>
          </w:tcPr>
          <w:p w14:paraId="5FE6320B" w14:textId="77777777" w:rsidR="00455B1A" w:rsidRDefault="00455B1A">
            <w:pPr>
              <w:rPr>
                <w:i/>
                <w:iCs/>
                <w:color w:val="000000"/>
                <w:sz w:val="20"/>
                <w:szCs w:val="20"/>
              </w:rPr>
            </w:pPr>
            <w:proofErr w:type="spellStart"/>
            <w:r>
              <w:rPr>
                <w:i/>
                <w:iCs/>
                <w:color w:val="000000"/>
                <w:sz w:val="20"/>
                <w:szCs w:val="20"/>
              </w:rPr>
              <w:t>Metrosideros</w:t>
            </w:r>
            <w:proofErr w:type="spellEnd"/>
            <w:r>
              <w:rPr>
                <w:i/>
                <w:iCs/>
                <w:color w:val="000000"/>
                <w:sz w:val="20"/>
                <w:szCs w:val="20"/>
              </w:rPr>
              <w:t xml:space="preserve"> (</w:t>
            </w:r>
            <w:proofErr w:type="spellStart"/>
            <w:r>
              <w:rPr>
                <w:i/>
                <w:iCs/>
                <w:color w:val="000000"/>
                <w:sz w:val="20"/>
                <w:szCs w:val="20"/>
              </w:rPr>
              <w:t>Tepualia</w:t>
            </w:r>
            <w:proofErr w:type="spellEnd"/>
            <w:r>
              <w:rPr>
                <w:i/>
                <w:iCs/>
                <w:color w:val="000000"/>
                <w:sz w:val="20"/>
                <w:szCs w:val="20"/>
              </w:rPr>
              <w:t>)</w:t>
            </w:r>
          </w:p>
        </w:tc>
        <w:tc>
          <w:tcPr>
            <w:tcW w:w="3000" w:type="dxa"/>
            <w:noWrap/>
            <w:vAlign w:val="center"/>
            <w:hideMark/>
          </w:tcPr>
          <w:p w14:paraId="1D1ACA82" w14:textId="77777777" w:rsidR="00455B1A" w:rsidRDefault="00455B1A">
            <w:pPr>
              <w:rPr>
                <w:i/>
                <w:iCs/>
                <w:color w:val="000000"/>
                <w:sz w:val="20"/>
                <w:szCs w:val="20"/>
              </w:rPr>
            </w:pPr>
            <w:proofErr w:type="spellStart"/>
            <w:r>
              <w:rPr>
                <w:i/>
                <w:iCs/>
                <w:color w:val="000000"/>
                <w:sz w:val="20"/>
                <w:szCs w:val="20"/>
              </w:rPr>
              <w:t>stipularis</w:t>
            </w:r>
            <w:proofErr w:type="spellEnd"/>
          </w:p>
        </w:tc>
        <w:tc>
          <w:tcPr>
            <w:tcW w:w="440" w:type="dxa"/>
            <w:noWrap/>
            <w:vAlign w:val="center"/>
            <w:hideMark/>
          </w:tcPr>
          <w:p w14:paraId="27D79008" w14:textId="77777777" w:rsidR="00455B1A" w:rsidRDefault="00455B1A">
            <w:pPr>
              <w:rPr>
                <w:color w:val="000000"/>
                <w:sz w:val="20"/>
                <w:szCs w:val="20"/>
              </w:rPr>
            </w:pPr>
            <w:r>
              <w:rPr>
                <w:color w:val="000000"/>
                <w:sz w:val="20"/>
                <w:szCs w:val="20"/>
              </w:rPr>
              <w:t>2</w:t>
            </w:r>
          </w:p>
        </w:tc>
        <w:tc>
          <w:tcPr>
            <w:tcW w:w="3055" w:type="dxa"/>
            <w:vAlign w:val="center"/>
            <w:hideMark/>
          </w:tcPr>
          <w:p w14:paraId="13BD3C3B" w14:textId="77777777" w:rsidR="00455B1A" w:rsidRDefault="00455B1A">
            <w:pPr>
              <w:rPr>
                <w:color w:val="000000"/>
                <w:sz w:val="20"/>
                <w:szCs w:val="20"/>
              </w:rPr>
            </w:pPr>
            <w:r>
              <w:rPr>
                <w:color w:val="000000"/>
                <w:sz w:val="20"/>
                <w:szCs w:val="20"/>
              </w:rPr>
              <w:t>South America</w:t>
            </w:r>
          </w:p>
        </w:tc>
      </w:tr>
      <w:tr w:rsidR="00455B1A" w14:paraId="2EBC63BC" w14:textId="77777777" w:rsidTr="00455B1A">
        <w:trPr>
          <w:trHeight w:val="300"/>
          <w:jc w:val="center"/>
        </w:trPr>
        <w:tc>
          <w:tcPr>
            <w:tcW w:w="2042" w:type="dxa"/>
            <w:noWrap/>
            <w:vAlign w:val="center"/>
            <w:hideMark/>
          </w:tcPr>
          <w:p w14:paraId="1D1CDD4B" w14:textId="77777777" w:rsidR="00455B1A" w:rsidRDefault="00455B1A">
            <w:pPr>
              <w:rPr>
                <w:i/>
                <w:iCs/>
                <w:color w:val="000000"/>
                <w:sz w:val="20"/>
                <w:szCs w:val="20"/>
              </w:rPr>
            </w:pPr>
            <w:proofErr w:type="spellStart"/>
            <w:r>
              <w:rPr>
                <w:i/>
                <w:iCs/>
                <w:color w:val="000000"/>
                <w:sz w:val="20"/>
                <w:szCs w:val="20"/>
              </w:rPr>
              <w:t>Backhousia</w:t>
            </w:r>
            <w:proofErr w:type="spellEnd"/>
          </w:p>
        </w:tc>
        <w:tc>
          <w:tcPr>
            <w:tcW w:w="3000" w:type="dxa"/>
            <w:noWrap/>
            <w:vAlign w:val="center"/>
            <w:hideMark/>
          </w:tcPr>
          <w:p w14:paraId="77624B54" w14:textId="77777777" w:rsidR="00455B1A" w:rsidRDefault="00455B1A">
            <w:pPr>
              <w:rPr>
                <w:i/>
                <w:iCs/>
                <w:color w:val="000000"/>
                <w:sz w:val="20"/>
                <w:szCs w:val="20"/>
              </w:rPr>
            </w:pPr>
            <w:proofErr w:type="spellStart"/>
            <w:r>
              <w:rPr>
                <w:i/>
                <w:iCs/>
                <w:color w:val="000000"/>
                <w:sz w:val="20"/>
                <w:szCs w:val="20"/>
              </w:rPr>
              <w:t>hughesii</w:t>
            </w:r>
            <w:proofErr w:type="spellEnd"/>
          </w:p>
        </w:tc>
        <w:tc>
          <w:tcPr>
            <w:tcW w:w="440" w:type="dxa"/>
            <w:noWrap/>
            <w:vAlign w:val="center"/>
            <w:hideMark/>
          </w:tcPr>
          <w:p w14:paraId="10F0C17E" w14:textId="77777777" w:rsidR="00455B1A" w:rsidRDefault="00455B1A">
            <w:pPr>
              <w:rPr>
                <w:color w:val="000000"/>
                <w:sz w:val="20"/>
                <w:szCs w:val="20"/>
              </w:rPr>
            </w:pPr>
            <w:r>
              <w:rPr>
                <w:color w:val="000000"/>
                <w:sz w:val="20"/>
                <w:szCs w:val="20"/>
              </w:rPr>
              <w:t>1</w:t>
            </w:r>
          </w:p>
        </w:tc>
        <w:tc>
          <w:tcPr>
            <w:tcW w:w="3055" w:type="dxa"/>
            <w:vAlign w:val="center"/>
            <w:hideMark/>
          </w:tcPr>
          <w:p w14:paraId="7F3BA881" w14:textId="77777777" w:rsidR="00455B1A" w:rsidRDefault="00455B1A">
            <w:pPr>
              <w:rPr>
                <w:color w:val="000000"/>
                <w:sz w:val="20"/>
                <w:szCs w:val="20"/>
              </w:rPr>
            </w:pPr>
            <w:r>
              <w:rPr>
                <w:color w:val="000000"/>
                <w:sz w:val="20"/>
                <w:szCs w:val="20"/>
              </w:rPr>
              <w:t>Australia</w:t>
            </w:r>
          </w:p>
        </w:tc>
      </w:tr>
      <w:tr w:rsidR="00455B1A" w14:paraId="3431DC6B" w14:textId="77777777" w:rsidTr="00455B1A">
        <w:trPr>
          <w:trHeight w:val="300"/>
          <w:jc w:val="center"/>
        </w:trPr>
        <w:tc>
          <w:tcPr>
            <w:tcW w:w="2042" w:type="dxa"/>
            <w:noWrap/>
            <w:vAlign w:val="center"/>
            <w:hideMark/>
          </w:tcPr>
          <w:p w14:paraId="0C4AFB57" w14:textId="77777777" w:rsidR="00455B1A" w:rsidRDefault="00455B1A">
            <w:pPr>
              <w:rPr>
                <w:i/>
                <w:iCs/>
                <w:color w:val="000000"/>
                <w:sz w:val="20"/>
                <w:szCs w:val="20"/>
              </w:rPr>
            </w:pPr>
            <w:proofErr w:type="spellStart"/>
            <w:r>
              <w:rPr>
                <w:i/>
                <w:iCs/>
                <w:color w:val="000000"/>
                <w:sz w:val="20"/>
                <w:szCs w:val="20"/>
              </w:rPr>
              <w:t>Cloezia</w:t>
            </w:r>
            <w:proofErr w:type="spellEnd"/>
          </w:p>
        </w:tc>
        <w:tc>
          <w:tcPr>
            <w:tcW w:w="3000" w:type="dxa"/>
            <w:noWrap/>
            <w:vAlign w:val="center"/>
            <w:hideMark/>
          </w:tcPr>
          <w:p w14:paraId="3398FC7E" w14:textId="77777777" w:rsidR="00455B1A" w:rsidRDefault="00455B1A">
            <w:pPr>
              <w:rPr>
                <w:i/>
                <w:iCs/>
                <w:color w:val="000000"/>
                <w:sz w:val="20"/>
                <w:szCs w:val="20"/>
              </w:rPr>
            </w:pPr>
            <w:proofErr w:type="spellStart"/>
            <w:r>
              <w:rPr>
                <w:i/>
                <w:iCs/>
                <w:color w:val="000000"/>
                <w:sz w:val="20"/>
                <w:szCs w:val="20"/>
              </w:rPr>
              <w:t>aquarum</w:t>
            </w:r>
            <w:proofErr w:type="spellEnd"/>
          </w:p>
        </w:tc>
        <w:tc>
          <w:tcPr>
            <w:tcW w:w="440" w:type="dxa"/>
            <w:noWrap/>
            <w:vAlign w:val="center"/>
            <w:hideMark/>
          </w:tcPr>
          <w:p w14:paraId="0F1B36FB" w14:textId="77777777" w:rsidR="00455B1A" w:rsidRDefault="00455B1A">
            <w:pPr>
              <w:rPr>
                <w:color w:val="000000"/>
                <w:sz w:val="20"/>
                <w:szCs w:val="20"/>
              </w:rPr>
            </w:pPr>
            <w:r>
              <w:rPr>
                <w:color w:val="000000"/>
                <w:sz w:val="20"/>
                <w:szCs w:val="20"/>
              </w:rPr>
              <w:t>1</w:t>
            </w:r>
          </w:p>
        </w:tc>
        <w:tc>
          <w:tcPr>
            <w:tcW w:w="3055" w:type="dxa"/>
            <w:vAlign w:val="center"/>
            <w:hideMark/>
          </w:tcPr>
          <w:p w14:paraId="2219006B" w14:textId="77777777" w:rsidR="00455B1A" w:rsidRDefault="00455B1A">
            <w:pPr>
              <w:rPr>
                <w:color w:val="000000"/>
                <w:sz w:val="20"/>
                <w:szCs w:val="20"/>
              </w:rPr>
            </w:pPr>
            <w:r>
              <w:rPr>
                <w:color w:val="000000"/>
                <w:sz w:val="20"/>
                <w:szCs w:val="20"/>
              </w:rPr>
              <w:t>New Caledonia</w:t>
            </w:r>
          </w:p>
        </w:tc>
      </w:tr>
      <w:tr w:rsidR="00455B1A" w:rsidRPr="00455B1A" w14:paraId="4C74F53F" w14:textId="77777777" w:rsidTr="00455B1A">
        <w:trPr>
          <w:trHeight w:val="300"/>
          <w:jc w:val="center"/>
        </w:trPr>
        <w:tc>
          <w:tcPr>
            <w:tcW w:w="2042" w:type="dxa"/>
            <w:noWrap/>
            <w:vAlign w:val="center"/>
            <w:hideMark/>
          </w:tcPr>
          <w:p w14:paraId="77E1BCA6" w14:textId="77777777" w:rsidR="00455B1A" w:rsidRDefault="00455B1A">
            <w:pPr>
              <w:rPr>
                <w:i/>
                <w:iCs/>
                <w:color w:val="000000"/>
                <w:sz w:val="20"/>
                <w:szCs w:val="20"/>
              </w:rPr>
            </w:pPr>
            <w:proofErr w:type="spellStart"/>
            <w:r>
              <w:rPr>
                <w:i/>
                <w:iCs/>
                <w:color w:val="000000"/>
                <w:sz w:val="20"/>
                <w:szCs w:val="20"/>
              </w:rPr>
              <w:t>Cloezia</w:t>
            </w:r>
            <w:proofErr w:type="spellEnd"/>
          </w:p>
        </w:tc>
        <w:tc>
          <w:tcPr>
            <w:tcW w:w="3000" w:type="dxa"/>
            <w:noWrap/>
            <w:vAlign w:val="center"/>
            <w:hideMark/>
          </w:tcPr>
          <w:p w14:paraId="2A0F2CF5" w14:textId="77777777" w:rsidR="00455B1A" w:rsidRDefault="00455B1A">
            <w:pPr>
              <w:rPr>
                <w:i/>
                <w:iCs/>
                <w:color w:val="000000"/>
                <w:sz w:val="20"/>
                <w:szCs w:val="20"/>
              </w:rPr>
            </w:pPr>
            <w:proofErr w:type="spellStart"/>
            <w:r>
              <w:rPr>
                <w:i/>
                <w:iCs/>
                <w:color w:val="000000"/>
                <w:sz w:val="20"/>
                <w:szCs w:val="20"/>
              </w:rPr>
              <w:t>artensis</w:t>
            </w:r>
            <w:proofErr w:type="spellEnd"/>
          </w:p>
        </w:tc>
        <w:tc>
          <w:tcPr>
            <w:tcW w:w="440" w:type="dxa"/>
            <w:noWrap/>
            <w:vAlign w:val="center"/>
            <w:hideMark/>
          </w:tcPr>
          <w:p w14:paraId="233C8833" w14:textId="77777777" w:rsidR="00455B1A" w:rsidRDefault="00455B1A">
            <w:pPr>
              <w:rPr>
                <w:color w:val="000000"/>
                <w:sz w:val="20"/>
                <w:szCs w:val="20"/>
              </w:rPr>
            </w:pPr>
            <w:r>
              <w:rPr>
                <w:color w:val="000000"/>
                <w:sz w:val="20"/>
                <w:szCs w:val="20"/>
              </w:rPr>
              <w:t>2</w:t>
            </w:r>
          </w:p>
        </w:tc>
        <w:tc>
          <w:tcPr>
            <w:tcW w:w="3055" w:type="dxa"/>
            <w:vAlign w:val="center"/>
            <w:hideMark/>
          </w:tcPr>
          <w:p w14:paraId="6441D428" w14:textId="77777777" w:rsidR="00455B1A" w:rsidRDefault="00455B1A">
            <w:pPr>
              <w:rPr>
                <w:color w:val="000000"/>
                <w:sz w:val="20"/>
                <w:szCs w:val="20"/>
              </w:rPr>
            </w:pPr>
            <w:r>
              <w:rPr>
                <w:color w:val="000000"/>
                <w:sz w:val="20"/>
                <w:szCs w:val="20"/>
              </w:rPr>
              <w:t>New Caledonia vars.</w:t>
            </w:r>
            <w:r>
              <w:rPr>
                <w:i/>
                <w:iCs/>
                <w:color w:val="000000"/>
                <w:sz w:val="20"/>
                <w:szCs w:val="20"/>
              </w:rPr>
              <w:t xml:space="preserve"> </w:t>
            </w:r>
            <w:proofErr w:type="spellStart"/>
            <w:r>
              <w:rPr>
                <w:i/>
                <w:iCs/>
                <w:color w:val="000000"/>
                <w:sz w:val="20"/>
                <w:szCs w:val="20"/>
              </w:rPr>
              <w:t>artensis</w:t>
            </w:r>
            <w:proofErr w:type="spellEnd"/>
            <w:r>
              <w:rPr>
                <w:i/>
                <w:iCs/>
                <w:color w:val="000000"/>
                <w:sz w:val="20"/>
                <w:szCs w:val="20"/>
              </w:rPr>
              <w:t xml:space="preserve">, </w:t>
            </w:r>
            <w:proofErr w:type="spellStart"/>
            <w:r>
              <w:rPr>
                <w:i/>
                <w:iCs/>
                <w:color w:val="000000"/>
                <w:sz w:val="20"/>
                <w:szCs w:val="20"/>
              </w:rPr>
              <w:t>riparia</w:t>
            </w:r>
            <w:proofErr w:type="spellEnd"/>
          </w:p>
        </w:tc>
      </w:tr>
      <w:tr w:rsidR="00455B1A" w14:paraId="439281F8" w14:textId="77777777" w:rsidTr="00455B1A">
        <w:trPr>
          <w:trHeight w:val="300"/>
          <w:jc w:val="center"/>
        </w:trPr>
        <w:tc>
          <w:tcPr>
            <w:tcW w:w="2042" w:type="dxa"/>
            <w:noWrap/>
            <w:vAlign w:val="center"/>
            <w:hideMark/>
          </w:tcPr>
          <w:p w14:paraId="3DF14F3F" w14:textId="77777777" w:rsidR="00455B1A" w:rsidRDefault="00455B1A">
            <w:pPr>
              <w:rPr>
                <w:i/>
                <w:iCs/>
                <w:color w:val="000000"/>
                <w:sz w:val="20"/>
                <w:szCs w:val="20"/>
              </w:rPr>
            </w:pPr>
            <w:proofErr w:type="spellStart"/>
            <w:r>
              <w:rPr>
                <w:i/>
                <w:iCs/>
                <w:color w:val="000000"/>
                <w:sz w:val="20"/>
                <w:szCs w:val="20"/>
              </w:rPr>
              <w:t>Cloezia</w:t>
            </w:r>
            <w:proofErr w:type="spellEnd"/>
          </w:p>
        </w:tc>
        <w:tc>
          <w:tcPr>
            <w:tcW w:w="3000" w:type="dxa"/>
            <w:noWrap/>
            <w:vAlign w:val="center"/>
            <w:hideMark/>
          </w:tcPr>
          <w:p w14:paraId="6D7A0A29" w14:textId="77777777" w:rsidR="00455B1A" w:rsidRDefault="00455B1A">
            <w:pPr>
              <w:rPr>
                <w:i/>
                <w:iCs/>
                <w:color w:val="000000"/>
                <w:sz w:val="20"/>
                <w:szCs w:val="20"/>
              </w:rPr>
            </w:pPr>
            <w:proofErr w:type="spellStart"/>
            <w:r>
              <w:rPr>
                <w:i/>
                <w:iCs/>
                <w:color w:val="000000"/>
                <w:sz w:val="20"/>
                <w:szCs w:val="20"/>
              </w:rPr>
              <w:t>buxifolia</w:t>
            </w:r>
            <w:proofErr w:type="spellEnd"/>
          </w:p>
        </w:tc>
        <w:tc>
          <w:tcPr>
            <w:tcW w:w="440" w:type="dxa"/>
            <w:noWrap/>
            <w:vAlign w:val="center"/>
            <w:hideMark/>
          </w:tcPr>
          <w:p w14:paraId="7DE4C4C5" w14:textId="77777777" w:rsidR="00455B1A" w:rsidRDefault="00455B1A">
            <w:pPr>
              <w:rPr>
                <w:color w:val="000000"/>
                <w:sz w:val="20"/>
                <w:szCs w:val="20"/>
              </w:rPr>
            </w:pPr>
            <w:r>
              <w:rPr>
                <w:color w:val="000000"/>
                <w:sz w:val="20"/>
                <w:szCs w:val="20"/>
              </w:rPr>
              <w:t>1</w:t>
            </w:r>
          </w:p>
        </w:tc>
        <w:tc>
          <w:tcPr>
            <w:tcW w:w="3055" w:type="dxa"/>
            <w:vAlign w:val="center"/>
            <w:hideMark/>
          </w:tcPr>
          <w:p w14:paraId="4C5DBFC3" w14:textId="77777777" w:rsidR="00455B1A" w:rsidRDefault="00455B1A">
            <w:pPr>
              <w:rPr>
                <w:color w:val="000000"/>
                <w:sz w:val="20"/>
                <w:szCs w:val="20"/>
              </w:rPr>
            </w:pPr>
            <w:r>
              <w:rPr>
                <w:color w:val="000000"/>
                <w:sz w:val="20"/>
                <w:szCs w:val="20"/>
              </w:rPr>
              <w:t>New Caledonia</w:t>
            </w:r>
          </w:p>
        </w:tc>
      </w:tr>
      <w:tr w:rsidR="00455B1A" w14:paraId="06258BC0" w14:textId="77777777" w:rsidTr="00455B1A">
        <w:trPr>
          <w:trHeight w:val="300"/>
          <w:jc w:val="center"/>
        </w:trPr>
        <w:tc>
          <w:tcPr>
            <w:tcW w:w="2042" w:type="dxa"/>
            <w:noWrap/>
            <w:vAlign w:val="center"/>
            <w:hideMark/>
          </w:tcPr>
          <w:p w14:paraId="6690D0AC" w14:textId="77777777" w:rsidR="00455B1A" w:rsidRDefault="00455B1A">
            <w:pPr>
              <w:rPr>
                <w:i/>
                <w:iCs/>
                <w:color w:val="000000"/>
                <w:sz w:val="20"/>
                <w:szCs w:val="20"/>
              </w:rPr>
            </w:pPr>
            <w:r>
              <w:rPr>
                <w:i/>
                <w:iCs/>
                <w:color w:val="000000"/>
                <w:sz w:val="20"/>
                <w:szCs w:val="20"/>
              </w:rPr>
              <w:t>Eucalyptus</w:t>
            </w:r>
          </w:p>
        </w:tc>
        <w:tc>
          <w:tcPr>
            <w:tcW w:w="3000" w:type="dxa"/>
            <w:noWrap/>
            <w:vAlign w:val="center"/>
            <w:hideMark/>
          </w:tcPr>
          <w:p w14:paraId="5CA23E8F" w14:textId="77777777" w:rsidR="00455B1A" w:rsidRDefault="00455B1A">
            <w:pPr>
              <w:rPr>
                <w:i/>
                <w:iCs/>
                <w:color w:val="000000"/>
                <w:sz w:val="20"/>
                <w:szCs w:val="20"/>
              </w:rPr>
            </w:pPr>
            <w:proofErr w:type="spellStart"/>
            <w:r>
              <w:rPr>
                <w:i/>
                <w:iCs/>
                <w:color w:val="000000"/>
                <w:sz w:val="20"/>
                <w:szCs w:val="20"/>
              </w:rPr>
              <w:t>deglupta</w:t>
            </w:r>
            <w:proofErr w:type="spellEnd"/>
          </w:p>
        </w:tc>
        <w:tc>
          <w:tcPr>
            <w:tcW w:w="440" w:type="dxa"/>
            <w:noWrap/>
            <w:vAlign w:val="center"/>
            <w:hideMark/>
          </w:tcPr>
          <w:p w14:paraId="5746D940" w14:textId="77777777" w:rsidR="00455B1A" w:rsidRDefault="00455B1A">
            <w:pPr>
              <w:rPr>
                <w:color w:val="000000"/>
                <w:sz w:val="20"/>
                <w:szCs w:val="20"/>
              </w:rPr>
            </w:pPr>
            <w:r>
              <w:rPr>
                <w:color w:val="000000"/>
                <w:sz w:val="20"/>
                <w:szCs w:val="20"/>
              </w:rPr>
              <w:t>1</w:t>
            </w:r>
          </w:p>
        </w:tc>
        <w:tc>
          <w:tcPr>
            <w:tcW w:w="3055" w:type="dxa"/>
            <w:vAlign w:val="center"/>
            <w:hideMark/>
          </w:tcPr>
          <w:p w14:paraId="54095C44" w14:textId="77777777" w:rsidR="00455B1A" w:rsidRDefault="00455B1A">
            <w:pPr>
              <w:rPr>
                <w:color w:val="000000"/>
                <w:sz w:val="20"/>
                <w:szCs w:val="20"/>
              </w:rPr>
            </w:pPr>
            <w:r>
              <w:rPr>
                <w:color w:val="000000"/>
                <w:sz w:val="20"/>
                <w:szCs w:val="20"/>
              </w:rPr>
              <w:t>Pacific</w:t>
            </w:r>
          </w:p>
        </w:tc>
      </w:tr>
      <w:tr w:rsidR="00455B1A" w14:paraId="779EBE35" w14:textId="77777777" w:rsidTr="00455B1A">
        <w:trPr>
          <w:trHeight w:val="300"/>
          <w:jc w:val="center"/>
        </w:trPr>
        <w:tc>
          <w:tcPr>
            <w:tcW w:w="2042" w:type="dxa"/>
            <w:noWrap/>
            <w:vAlign w:val="center"/>
            <w:hideMark/>
          </w:tcPr>
          <w:p w14:paraId="696EFF91" w14:textId="77777777" w:rsidR="00455B1A" w:rsidRDefault="00455B1A">
            <w:pPr>
              <w:rPr>
                <w:i/>
                <w:iCs/>
                <w:color w:val="000000"/>
                <w:sz w:val="20"/>
                <w:szCs w:val="20"/>
              </w:rPr>
            </w:pPr>
            <w:r>
              <w:rPr>
                <w:i/>
                <w:iCs/>
                <w:color w:val="000000"/>
                <w:sz w:val="20"/>
                <w:szCs w:val="20"/>
              </w:rPr>
              <w:t>Eugenia</w:t>
            </w:r>
          </w:p>
        </w:tc>
        <w:tc>
          <w:tcPr>
            <w:tcW w:w="3000" w:type="dxa"/>
            <w:noWrap/>
            <w:vAlign w:val="center"/>
            <w:hideMark/>
          </w:tcPr>
          <w:p w14:paraId="624F4E11" w14:textId="77777777" w:rsidR="00455B1A" w:rsidRDefault="00455B1A">
            <w:pPr>
              <w:rPr>
                <w:i/>
                <w:iCs/>
                <w:color w:val="000000"/>
                <w:sz w:val="20"/>
                <w:szCs w:val="20"/>
              </w:rPr>
            </w:pPr>
            <w:proofErr w:type="spellStart"/>
            <w:r>
              <w:rPr>
                <w:i/>
                <w:iCs/>
                <w:color w:val="000000"/>
                <w:sz w:val="20"/>
                <w:szCs w:val="20"/>
              </w:rPr>
              <w:t>uniflora</w:t>
            </w:r>
            <w:proofErr w:type="spellEnd"/>
          </w:p>
        </w:tc>
        <w:tc>
          <w:tcPr>
            <w:tcW w:w="440" w:type="dxa"/>
            <w:noWrap/>
            <w:vAlign w:val="center"/>
            <w:hideMark/>
          </w:tcPr>
          <w:p w14:paraId="1772CDB3" w14:textId="77777777" w:rsidR="00455B1A" w:rsidRDefault="00455B1A">
            <w:pPr>
              <w:rPr>
                <w:color w:val="000000"/>
                <w:sz w:val="20"/>
                <w:szCs w:val="20"/>
              </w:rPr>
            </w:pPr>
            <w:r>
              <w:rPr>
                <w:color w:val="000000"/>
                <w:sz w:val="20"/>
                <w:szCs w:val="20"/>
              </w:rPr>
              <w:t>1</w:t>
            </w:r>
          </w:p>
        </w:tc>
        <w:tc>
          <w:tcPr>
            <w:tcW w:w="3055" w:type="dxa"/>
            <w:vAlign w:val="center"/>
            <w:hideMark/>
          </w:tcPr>
          <w:p w14:paraId="2A4A189B" w14:textId="77777777" w:rsidR="00455B1A" w:rsidRDefault="00455B1A">
            <w:pPr>
              <w:rPr>
                <w:color w:val="000000"/>
                <w:sz w:val="20"/>
                <w:szCs w:val="20"/>
              </w:rPr>
            </w:pPr>
            <w:r>
              <w:rPr>
                <w:color w:val="000000"/>
                <w:sz w:val="20"/>
                <w:szCs w:val="20"/>
              </w:rPr>
              <w:t>South America</w:t>
            </w:r>
          </w:p>
        </w:tc>
      </w:tr>
      <w:tr w:rsidR="00455B1A" w14:paraId="06D7FF55" w14:textId="77777777" w:rsidTr="00455B1A">
        <w:trPr>
          <w:trHeight w:val="300"/>
          <w:jc w:val="center"/>
        </w:trPr>
        <w:tc>
          <w:tcPr>
            <w:tcW w:w="2042" w:type="dxa"/>
            <w:noWrap/>
            <w:vAlign w:val="center"/>
            <w:hideMark/>
          </w:tcPr>
          <w:p w14:paraId="1FF3F789" w14:textId="77777777" w:rsidR="00455B1A" w:rsidRDefault="00455B1A">
            <w:pPr>
              <w:rPr>
                <w:i/>
                <w:iCs/>
                <w:color w:val="000000"/>
                <w:sz w:val="20"/>
                <w:szCs w:val="20"/>
              </w:rPr>
            </w:pPr>
            <w:r>
              <w:rPr>
                <w:i/>
                <w:iCs/>
                <w:color w:val="000000"/>
                <w:sz w:val="20"/>
                <w:szCs w:val="20"/>
              </w:rPr>
              <w:t>Melaleuca</w:t>
            </w:r>
          </w:p>
        </w:tc>
        <w:tc>
          <w:tcPr>
            <w:tcW w:w="3000" w:type="dxa"/>
            <w:noWrap/>
            <w:vAlign w:val="center"/>
            <w:hideMark/>
          </w:tcPr>
          <w:p w14:paraId="6D6BF50B" w14:textId="77777777" w:rsidR="00455B1A" w:rsidRDefault="00455B1A">
            <w:pPr>
              <w:rPr>
                <w:i/>
                <w:iCs/>
                <w:color w:val="000000"/>
                <w:sz w:val="20"/>
                <w:szCs w:val="20"/>
              </w:rPr>
            </w:pPr>
            <w:proofErr w:type="spellStart"/>
            <w:r>
              <w:rPr>
                <w:i/>
                <w:iCs/>
                <w:color w:val="000000"/>
                <w:sz w:val="20"/>
                <w:szCs w:val="20"/>
              </w:rPr>
              <w:t>quinquenervia</w:t>
            </w:r>
            <w:proofErr w:type="spellEnd"/>
          </w:p>
        </w:tc>
        <w:tc>
          <w:tcPr>
            <w:tcW w:w="440" w:type="dxa"/>
            <w:noWrap/>
            <w:vAlign w:val="center"/>
            <w:hideMark/>
          </w:tcPr>
          <w:p w14:paraId="61A4A2A0" w14:textId="77777777" w:rsidR="00455B1A" w:rsidRDefault="00455B1A">
            <w:pPr>
              <w:rPr>
                <w:color w:val="000000"/>
                <w:sz w:val="20"/>
                <w:szCs w:val="20"/>
              </w:rPr>
            </w:pPr>
            <w:r>
              <w:rPr>
                <w:color w:val="000000"/>
                <w:sz w:val="20"/>
                <w:szCs w:val="20"/>
              </w:rPr>
              <w:t>1</w:t>
            </w:r>
          </w:p>
        </w:tc>
        <w:tc>
          <w:tcPr>
            <w:tcW w:w="3055" w:type="dxa"/>
            <w:vAlign w:val="center"/>
            <w:hideMark/>
          </w:tcPr>
          <w:p w14:paraId="03FFC93E" w14:textId="77777777" w:rsidR="00455B1A" w:rsidRDefault="00455B1A">
            <w:pPr>
              <w:rPr>
                <w:color w:val="000000"/>
                <w:sz w:val="20"/>
                <w:szCs w:val="20"/>
              </w:rPr>
            </w:pPr>
            <w:r>
              <w:rPr>
                <w:color w:val="000000"/>
                <w:sz w:val="20"/>
                <w:szCs w:val="20"/>
              </w:rPr>
              <w:t>Australasia</w:t>
            </w:r>
          </w:p>
        </w:tc>
      </w:tr>
      <w:tr w:rsidR="00455B1A" w14:paraId="03F7ED98" w14:textId="77777777" w:rsidTr="00455B1A">
        <w:trPr>
          <w:trHeight w:val="300"/>
          <w:jc w:val="center"/>
        </w:trPr>
        <w:tc>
          <w:tcPr>
            <w:tcW w:w="2042" w:type="dxa"/>
            <w:noWrap/>
            <w:vAlign w:val="center"/>
            <w:hideMark/>
          </w:tcPr>
          <w:p w14:paraId="276B0F03" w14:textId="77777777" w:rsidR="00455B1A" w:rsidRDefault="00455B1A">
            <w:pPr>
              <w:rPr>
                <w:i/>
                <w:iCs/>
                <w:color w:val="000000"/>
                <w:sz w:val="20"/>
                <w:szCs w:val="20"/>
              </w:rPr>
            </w:pPr>
            <w:proofErr w:type="spellStart"/>
            <w:r>
              <w:rPr>
                <w:i/>
                <w:iCs/>
                <w:color w:val="000000"/>
                <w:sz w:val="20"/>
                <w:szCs w:val="20"/>
              </w:rPr>
              <w:t>Pimenta</w:t>
            </w:r>
            <w:proofErr w:type="spellEnd"/>
          </w:p>
        </w:tc>
        <w:tc>
          <w:tcPr>
            <w:tcW w:w="3000" w:type="dxa"/>
            <w:noWrap/>
            <w:vAlign w:val="center"/>
            <w:hideMark/>
          </w:tcPr>
          <w:p w14:paraId="512BA33B" w14:textId="77777777" w:rsidR="00455B1A" w:rsidRDefault="00455B1A">
            <w:pPr>
              <w:rPr>
                <w:i/>
                <w:iCs/>
                <w:color w:val="000000"/>
                <w:sz w:val="20"/>
                <w:szCs w:val="20"/>
              </w:rPr>
            </w:pPr>
            <w:proofErr w:type="spellStart"/>
            <w:r>
              <w:rPr>
                <w:i/>
                <w:iCs/>
                <w:color w:val="000000"/>
                <w:sz w:val="20"/>
                <w:szCs w:val="20"/>
              </w:rPr>
              <w:t>dioica</w:t>
            </w:r>
            <w:proofErr w:type="spellEnd"/>
          </w:p>
        </w:tc>
        <w:tc>
          <w:tcPr>
            <w:tcW w:w="440" w:type="dxa"/>
            <w:noWrap/>
            <w:vAlign w:val="center"/>
            <w:hideMark/>
          </w:tcPr>
          <w:p w14:paraId="1221F0AB" w14:textId="77777777" w:rsidR="00455B1A" w:rsidRDefault="00455B1A">
            <w:pPr>
              <w:rPr>
                <w:color w:val="000000"/>
                <w:sz w:val="20"/>
                <w:szCs w:val="20"/>
              </w:rPr>
            </w:pPr>
            <w:r>
              <w:rPr>
                <w:color w:val="000000"/>
                <w:sz w:val="20"/>
                <w:szCs w:val="20"/>
              </w:rPr>
              <w:t>1</w:t>
            </w:r>
          </w:p>
        </w:tc>
        <w:tc>
          <w:tcPr>
            <w:tcW w:w="3055" w:type="dxa"/>
            <w:vAlign w:val="center"/>
            <w:hideMark/>
          </w:tcPr>
          <w:p w14:paraId="3B1A889E" w14:textId="77777777" w:rsidR="00455B1A" w:rsidRDefault="00455B1A">
            <w:pPr>
              <w:rPr>
                <w:color w:val="000000"/>
                <w:sz w:val="20"/>
                <w:szCs w:val="20"/>
              </w:rPr>
            </w:pPr>
            <w:r>
              <w:rPr>
                <w:color w:val="000000"/>
                <w:sz w:val="20"/>
                <w:szCs w:val="20"/>
              </w:rPr>
              <w:t>Central America/Caribbean</w:t>
            </w:r>
          </w:p>
        </w:tc>
      </w:tr>
      <w:tr w:rsidR="00455B1A" w14:paraId="7D417C88" w14:textId="77777777" w:rsidTr="00455B1A">
        <w:trPr>
          <w:trHeight w:val="300"/>
          <w:jc w:val="center"/>
        </w:trPr>
        <w:tc>
          <w:tcPr>
            <w:tcW w:w="2042" w:type="dxa"/>
            <w:noWrap/>
            <w:vAlign w:val="center"/>
            <w:hideMark/>
          </w:tcPr>
          <w:p w14:paraId="59628BAD" w14:textId="77777777" w:rsidR="00455B1A" w:rsidRDefault="00455B1A">
            <w:pPr>
              <w:rPr>
                <w:i/>
                <w:iCs/>
                <w:color w:val="000000"/>
                <w:sz w:val="20"/>
                <w:szCs w:val="20"/>
              </w:rPr>
            </w:pPr>
            <w:proofErr w:type="spellStart"/>
            <w:r>
              <w:rPr>
                <w:i/>
                <w:iCs/>
                <w:color w:val="000000"/>
                <w:sz w:val="20"/>
                <w:szCs w:val="20"/>
              </w:rPr>
              <w:t>Psidium</w:t>
            </w:r>
            <w:proofErr w:type="spellEnd"/>
          </w:p>
        </w:tc>
        <w:tc>
          <w:tcPr>
            <w:tcW w:w="3000" w:type="dxa"/>
            <w:noWrap/>
            <w:vAlign w:val="center"/>
            <w:hideMark/>
          </w:tcPr>
          <w:p w14:paraId="3495532D" w14:textId="77777777" w:rsidR="00455B1A" w:rsidRDefault="00455B1A">
            <w:pPr>
              <w:rPr>
                <w:i/>
                <w:iCs/>
                <w:color w:val="000000"/>
                <w:sz w:val="20"/>
                <w:szCs w:val="20"/>
              </w:rPr>
            </w:pPr>
            <w:proofErr w:type="spellStart"/>
            <w:r>
              <w:rPr>
                <w:i/>
                <w:iCs/>
                <w:color w:val="000000"/>
                <w:sz w:val="20"/>
                <w:szCs w:val="20"/>
              </w:rPr>
              <w:t>cattleianum</w:t>
            </w:r>
            <w:proofErr w:type="spellEnd"/>
          </w:p>
        </w:tc>
        <w:tc>
          <w:tcPr>
            <w:tcW w:w="440" w:type="dxa"/>
            <w:noWrap/>
            <w:vAlign w:val="center"/>
            <w:hideMark/>
          </w:tcPr>
          <w:p w14:paraId="5FA4AB54" w14:textId="77777777" w:rsidR="00455B1A" w:rsidRDefault="00455B1A">
            <w:pPr>
              <w:rPr>
                <w:color w:val="000000"/>
                <w:sz w:val="20"/>
                <w:szCs w:val="20"/>
              </w:rPr>
            </w:pPr>
            <w:r>
              <w:rPr>
                <w:color w:val="000000"/>
                <w:sz w:val="20"/>
                <w:szCs w:val="20"/>
              </w:rPr>
              <w:t>2</w:t>
            </w:r>
          </w:p>
        </w:tc>
        <w:tc>
          <w:tcPr>
            <w:tcW w:w="3055" w:type="dxa"/>
            <w:vAlign w:val="center"/>
            <w:hideMark/>
          </w:tcPr>
          <w:p w14:paraId="4B4DA861" w14:textId="77777777" w:rsidR="00455B1A" w:rsidRDefault="00455B1A">
            <w:pPr>
              <w:rPr>
                <w:color w:val="000000"/>
                <w:sz w:val="20"/>
                <w:szCs w:val="20"/>
              </w:rPr>
            </w:pPr>
            <w:r>
              <w:rPr>
                <w:color w:val="000000"/>
                <w:sz w:val="20"/>
                <w:szCs w:val="20"/>
              </w:rPr>
              <w:t>Brazil</w:t>
            </w:r>
          </w:p>
        </w:tc>
      </w:tr>
      <w:tr w:rsidR="00455B1A" w14:paraId="2185FBED" w14:textId="77777777" w:rsidTr="00455B1A">
        <w:trPr>
          <w:trHeight w:val="300"/>
          <w:jc w:val="center"/>
        </w:trPr>
        <w:tc>
          <w:tcPr>
            <w:tcW w:w="2042" w:type="dxa"/>
            <w:noWrap/>
            <w:vAlign w:val="center"/>
            <w:hideMark/>
          </w:tcPr>
          <w:p w14:paraId="545371CE" w14:textId="77777777" w:rsidR="00455B1A" w:rsidRDefault="00455B1A">
            <w:pPr>
              <w:rPr>
                <w:i/>
                <w:iCs/>
                <w:color w:val="000000"/>
                <w:sz w:val="20"/>
                <w:szCs w:val="20"/>
              </w:rPr>
            </w:pPr>
            <w:proofErr w:type="spellStart"/>
            <w:r>
              <w:rPr>
                <w:i/>
                <w:iCs/>
                <w:color w:val="000000"/>
                <w:sz w:val="20"/>
                <w:szCs w:val="20"/>
              </w:rPr>
              <w:t>Psidium</w:t>
            </w:r>
            <w:proofErr w:type="spellEnd"/>
          </w:p>
        </w:tc>
        <w:tc>
          <w:tcPr>
            <w:tcW w:w="3000" w:type="dxa"/>
            <w:noWrap/>
            <w:vAlign w:val="center"/>
            <w:hideMark/>
          </w:tcPr>
          <w:p w14:paraId="2041C42E" w14:textId="77777777" w:rsidR="00455B1A" w:rsidRDefault="00455B1A">
            <w:pPr>
              <w:rPr>
                <w:i/>
                <w:iCs/>
                <w:color w:val="000000"/>
                <w:sz w:val="20"/>
                <w:szCs w:val="20"/>
              </w:rPr>
            </w:pPr>
            <w:proofErr w:type="spellStart"/>
            <w:r>
              <w:rPr>
                <w:i/>
                <w:iCs/>
                <w:color w:val="000000"/>
                <w:sz w:val="20"/>
                <w:szCs w:val="20"/>
              </w:rPr>
              <w:t>guajava</w:t>
            </w:r>
            <w:proofErr w:type="spellEnd"/>
          </w:p>
        </w:tc>
        <w:tc>
          <w:tcPr>
            <w:tcW w:w="440" w:type="dxa"/>
            <w:noWrap/>
            <w:vAlign w:val="center"/>
            <w:hideMark/>
          </w:tcPr>
          <w:p w14:paraId="160FD21C" w14:textId="77777777" w:rsidR="00455B1A" w:rsidRDefault="00455B1A">
            <w:pPr>
              <w:rPr>
                <w:color w:val="000000"/>
                <w:sz w:val="20"/>
                <w:szCs w:val="20"/>
              </w:rPr>
            </w:pPr>
            <w:r>
              <w:rPr>
                <w:color w:val="000000"/>
                <w:sz w:val="20"/>
                <w:szCs w:val="20"/>
              </w:rPr>
              <w:t>1</w:t>
            </w:r>
          </w:p>
        </w:tc>
        <w:tc>
          <w:tcPr>
            <w:tcW w:w="3055" w:type="dxa"/>
            <w:vAlign w:val="center"/>
            <w:hideMark/>
          </w:tcPr>
          <w:p w14:paraId="77FC34E4" w14:textId="77777777" w:rsidR="00455B1A" w:rsidRDefault="00455B1A">
            <w:pPr>
              <w:rPr>
                <w:color w:val="000000"/>
                <w:sz w:val="20"/>
                <w:szCs w:val="20"/>
              </w:rPr>
            </w:pPr>
            <w:r>
              <w:rPr>
                <w:color w:val="000000"/>
                <w:sz w:val="20"/>
                <w:szCs w:val="20"/>
              </w:rPr>
              <w:t>South/Central America</w:t>
            </w:r>
          </w:p>
        </w:tc>
      </w:tr>
      <w:tr w:rsidR="00455B1A" w14:paraId="7B151A44" w14:textId="77777777" w:rsidTr="00455B1A">
        <w:trPr>
          <w:trHeight w:val="300"/>
          <w:jc w:val="center"/>
        </w:trPr>
        <w:tc>
          <w:tcPr>
            <w:tcW w:w="2042" w:type="dxa"/>
            <w:noWrap/>
            <w:vAlign w:val="center"/>
            <w:hideMark/>
          </w:tcPr>
          <w:p w14:paraId="2C1E788F" w14:textId="77777777" w:rsidR="00455B1A" w:rsidRDefault="00455B1A">
            <w:pPr>
              <w:rPr>
                <w:i/>
                <w:iCs/>
                <w:color w:val="000000"/>
                <w:sz w:val="20"/>
                <w:szCs w:val="20"/>
              </w:rPr>
            </w:pPr>
            <w:proofErr w:type="spellStart"/>
            <w:r>
              <w:rPr>
                <w:i/>
                <w:iCs/>
                <w:color w:val="000000"/>
                <w:sz w:val="20"/>
                <w:szCs w:val="20"/>
              </w:rPr>
              <w:t>Purpureostemon</w:t>
            </w:r>
            <w:proofErr w:type="spellEnd"/>
          </w:p>
        </w:tc>
        <w:tc>
          <w:tcPr>
            <w:tcW w:w="3000" w:type="dxa"/>
            <w:noWrap/>
            <w:vAlign w:val="center"/>
            <w:hideMark/>
          </w:tcPr>
          <w:p w14:paraId="2803C80A" w14:textId="77777777" w:rsidR="00455B1A" w:rsidRDefault="00455B1A">
            <w:pPr>
              <w:rPr>
                <w:i/>
                <w:iCs/>
                <w:color w:val="000000"/>
                <w:sz w:val="20"/>
                <w:szCs w:val="20"/>
              </w:rPr>
            </w:pPr>
            <w:proofErr w:type="spellStart"/>
            <w:r>
              <w:rPr>
                <w:i/>
                <w:iCs/>
                <w:color w:val="000000"/>
                <w:sz w:val="20"/>
                <w:szCs w:val="20"/>
              </w:rPr>
              <w:t>ciliatus</w:t>
            </w:r>
            <w:proofErr w:type="spellEnd"/>
          </w:p>
        </w:tc>
        <w:tc>
          <w:tcPr>
            <w:tcW w:w="440" w:type="dxa"/>
            <w:noWrap/>
            <w:vAlign w:val="center"/>
            <w:hideMark/>
          </w:tcPr>
          <w:p w14:paraId="341DE30D" w14:textId="77777777" w:rsidR="00455B1A" w:rsidRDefault="00455B1A">
            <w:pPr>
              <w:rPr>
                <w:color w:val="000000"/>
                <w:sz w:val="20"/>
                <w:szCs w:val="20"/>
              </w:rPr>
            </w:pPr>
            <w:r>
              <w:rPr>
                <w:color w:val="000000"/>
                <w:sz w:val="20"/>
                <w:szCs w:val="20"/>
              </w:rPr>
              <w:t>1</w:t>
            </w:r>
          </w:p>
        </w:tc>
        <w:tc>
          <w:tcPr>
            <w:tcW w:w="3055" w:type="dxa"/>
            <w:vAlign w:val="center"/>
            <w:hideMark/>
          </w:tcPr>
          <w:p w14:paraId="799C4522" w14:textId="77777777" w:rsidR="00455B1A" w:rsidRDefault="00455B1A">
            <w:pPr>
              <w:rPr>
                <w:color w:val="000000"/>
                <w:sz w:val="20"/>
                <w:szCs w:val="20"/>
              </w:rPr>
            </w:pPr>
            <w:r>
              <w:rPr>
                <w:color w:val="000000"/>
                <w:sz w:val="20"/>
                <w:szCs w:val="20"/>
              </w:rPr>
              <w:t>New Caledonia</w:t>
            </w:r>
          </w:p>
        </w:tc>
      </w:tr>
      <w:tr w:rsidR="00455B1A" w14:paraId="6DB4D5F5" w14:textId="77777777" w:rsidTr="00455B1A">
        <w:trPr>
          <w:trHeight w:val="300"/>
          <w:jc w:val="center"/>
        </w:trPr>
        <w:tc>
          <w:tcPr>
            <w:tcW w:w="2042" w:type="dxa"/>
            <w:noWrap/>
            <w:vAlign w:val="center"/>
            <w:hideMark/>
          </w:tcPr>
          <w:p w14:paraId="739D98B6" w14:textId="77777777" w:rsidR="00455B1A" w:rsidRDefault="00455B1A">
            <w:pPr>
              <w:rPr>
                <w:i/>
                <w:iCs/>
                <w:color w:val="000000"/>
                <w:sz w:val="20"/>
                <w:szCs w:val="20"/>
              </w:rPr>
            </w:pPr>
            <w:proofErr w:type="spellStart"/>
            <w:r>
              <w:rPr>
                <w:i/>
                <w:iCs/>
                <w:color w:val="000000"/>
                <w:sz w:val="20"/>
                <w:szCs w:val="20"/>
              </w:rPr>
              <w:t>Rhodomyrtus</w:t>
            </w:r>
            <w:proofErr w:type="spellEnd"/>
          </w:p>
        </w:tc>
        <w:tc>
          <w:tcPr>
            <w:tcW w:w="3000" w:type="dxa"/>
            <w:noWrap/>
            <w:vAlign w:val="center"/>
            <w:hideMark/>
          </w:tcPr>
          <w:p w14:paraId="7FF8819D" w14:textId="77777777" w:rsidR="00455B1A" w:rsidRDefault="00455B1A">
            <w:pPr>
              <w:rPr>
                <w:i/>
                <w:iCs/>
                <w:color w:val="000000"/>
                <w:sz w:val="20"/>
                <w:szCs w:val="20"/>
              </w:rPr>
            </w:pPr>
            <w:proofErr w:type="spellStart"/>
            <w:r>
              <w:rPr>
                <w:i/>
                <w:iCs/>
                <w:color w:val="000000"/>
                <w:sz w:val="20"/>
                <w:szCs w:val="20"/>
              </w:rPr>
              <w:t>tomentosa</w:t>
            </w:r>
            <w:proofErr w:type="spellEnd"/>
          </w:p>
        </w:tc>
        <w:tc>
          <w:tcPr>
            <w:tcW w:w="440" w:type="dxa"/>
            <w:noWrap/>
            <w:vAlign w:val="center"/>
            <w:hideMark/>
          </w:tcPr>
          <w:p w14:paraId="7B915BD8" w14:textId="77777777" w:rsidR="00455B1A" w:rsidRDefault="00455B1A">
            <w:pPr>
              <w:rPr>
                <w:color w:val="000000"/>
                <w:sz w:val="20"/>
                <w:szCs w:val="20"/>
              </w:rPr>
            </w:pPr>
            <w:r>
              <w:rPr>
                <w:color w:val="000000"/>
                <w:sz w:val="20"/>
                <w:szCs w:val="20"/>
              </w:rPr>
              <w:t>1</w:t>
            </w:r>
          </w:p>
        </w:tc>
        <w:tc>
          <w:tcPr>
            <w:tcW w:w="3055" w:type="dxa"/>
            <w:vAlign w:val="center"/>
            <w:hideMark/>
          </w:tcPr>
          <w:p w14:paraId="127D5865" w14:textId="77777777" w:rsidR="00455B1A" w:rsidRDefault="00455B1A">
            <w:pPr>
              <w:rPr>
                <w:color w:val="000000"/>
                <w:sz w:val="20"/>
                <w:szCs w:val="20"/>
              </w:rPr>
            </w:pPr>
            <w:r>
              <w:rPr>
                <w:color w:val="000000"/>
                <w:sz w:val="20"/>
                <w:szCs w:val="20"/>
              </w:rPr>
              <w:t>SE Asia</w:t>
            </w:r>
          </w:p>
        </w:tc>
      </w:tr>
      <w:tr w:rsidR="00455B1A" w14:paraId="3184357D" w14:textId="77777777" w:rsidTr="00455B1A">
        <w:trPr>
          <w:trHeight w:val="300"/>
          <w:jc w:val="center"/>
        </w:trPr>
        <w:tc>
          <w:tcPr>
            <w:tcW w:w="2042" w:type="dxa"/>
            <w:noWrap/>
            <w:vAlign w:val="center"/>
            <w:hideMark/>
          </w:tcPr>
          <w:p w14:paraId="4D810BD8" w14:textId="77777777" w:rsidR="00455B1A" w:rsidRDefault="00455B1A">
            <w:pPr>
              <w:rPr>
                <w:i/>
                <w:iCs/>
                <w:color w:val="000000"/>
                <w:sz w:val="20"/>
                <w:szCs w:val="20"/>
              </w:rPr>
            </w:pPr>
            <w:proofErr w:type="spellStart"/>
            <w:r>
              <w:rPr>
                <w:i/>
                <w:iCs/>
                <w:color w:val="000000"/>
                <w:sz w:val="20"/>
                <w:szCs w:val="20"/>
              </w:rPr>
              <w:t>Syzygium</w:t>
            </w:r>
            <w:proofErr w:type="spellEnd"/>
          </w:p>
        </w:tc>
        <w:tc>
          <w:tcPr>
            <w:tcW w:w="3000" w:type="dxa"/>
            <w:noWrap/>
            <w:vAlign w:val="center"/>
            <w:hideMark/>
          </w:tcPr>
          <w:p w14:paraId="6AB03069" w14:textId="77777777" w:rsidR="00455B1A" w:rsidRDefault="00455B1A">
            <w:pPr>
              <w:rPr>
                <w:i/>
                <w:iCs/>
                <w:color w:val="000000"/>
                <w:sz w:val="20"/>
                <w:szCs w:val="20"/>
              </w:rPr>
            </w:pPr>
            <w:proofErr w:type="spellStart"/>
            <w:r>
              <w:rPr>
                <w:i/>
                <w:iCs/>
                <w:color w:val="000000"/>
                <w:sz w:val="20"/>
                <w:szCs w:val="20"/>
              </w:rPr>
              <w:t>malaccense</w:t>
            </w:r>
            <w:proofErr w:type="spellEnd"/>
          </w:p>
        </w:tc>
        <w:tc>
          <w:tcPr>
            <w:tcW w:w="440" w:type="dxa"/>
            <w:noWrap/>
            <w:vAlign w:val="center"/>
            <w:hideMark/>
          </w:tcPr>
          <w:p w14:paraId="043E2F46" w14:textId="77777777" w:rsidR="00455B1A" w:rsidRDefault="00455B1A">
            <w:pPr>
              <w:rPr>
                <w:color w:val="000000"/>
                <w:sz w:val="20"/>
                <w:szCs w:val="20"/>
              </w:rPr>
            </w:pPr>
            <w:r>
              <w:rPr>
                <w:color w:val="000000"/>
                <w:sz w:val="20"/>
                <w:szCs w:val="20"/>
              </w:rPr>
              <w:t>2</w:t>
            </w:r>
          </w:p>
        </w:tc>
        <w:tc>
          <w:tcPr>
            <w:tcW w:w="3055" w:type="dxa"/>
            <w:vAlign w:val="center"/>
            <w:hideMark/>
          </w:tcPr>
          <w:p w14:paraId="60A83EF5" w14:textId="77777777" w:rsidR="00455B1A" w:rsidRDefault="00455B1A">
            <w:pPr>
              <w:rPr>
                <w:color w:val="000000"/>
                <w:sz w:val="20"/>
                <w:szCs w:val="20"/>
              </w:rPr>
            </w:pPr>
            <w:r>
              <w:rPr>
                <w:color w:val="000000"/>
                <w:sz w:val="20"/>
                <w:szCs w:val="20"/>
              </w:rPr>
              <w:t>Asia/South Pacific</w:t>
            </w:r>
          </w:p>
        </w:tc>
      </w:tr>
      <w:tr w:rsidR="00455B1A" w14:paraId="3F9C9FB5" w14:textId="77777777" w:rsidTr="00455B1A">
        <w:trPr>
          <w:trHeight w:val="300"/>
          <w:jc w:val="center"/>
        </w:trPr>
        <w:tc>
          <w:tcPr>
            <w:tcW w:w="2042" w:type="dxa"/>
            <w:noWrap/>
            <w:vAlign w:val="center"/>
            <w:hideMark/>
          </w:tcPr>
          <w:p w14:paraId="3804D93F" w14:textId="77777777" w:rsidR="00455B1A" w:rsidRDefault="00455B1A">
            <w:pPr>
              <w:rPr>
                <w:i/>
                <w:iCs/>
                <w:color w:val="000000"/>
                <w:sz w:val="20"/>
                <w:szCs w:val="20"/>
              </w:rPr>
            </w:pPr>
            <w:proofErr w:type="spellStart"/>
            <w:r>
              <w:rPr>
                <w:i/>
                <w:iCs/>
                <w:color w:val="000000"/>
                <w:sz w:val="20"/>
                <w:szCs w:val="20"/>
              </w:rPr>
              <w:t>Syzygium</w:t>
            </w:r>
            <w:proofErr w:type="spellEnd"/>
          </w:p>
        </w:tc>
        <w:tc>
          <w:tcPr>
            <w:tcW w:w="3000" w:type="dxa"/>
            <w:noWrap/>
            <w:vAlign w:val="center"/>
            <w:hideMark/>
          </w:tcPr>
          <w:p w14:paraId="2D0F21C0" w14:textId="77777777" w:rsidR="00455B1A" w:rsidRDefault="00455B1A">
            <w:pPr>
              <w:rPr>
                <w:i/>
                <w:iCs/>
                <w:color w:val="000000"/>
                <w:sz w:val="20"/>
                <w:szCs w:val="20"/>
              </w:rPr>
            </w:pPr>
            <w:proofErr w:type="spellStart"/>
            <w:r>
              <w:rPr>
                <w:i/>
                <w:iCs/>
                <w:color w:val="000000"/>
                <w:sz w:val="20"/>
                <w:szCs w:val="20"/>
              </w:rPr>
              <w:t>sandwicense</w:t>
            </w:r>
            <w:proofErr w:type="spellEnd"/>
          </w:p>
        </w:tc>
        <w:tc>
          <w:tcPr>
            <w:tcW w:w="440" w:type="dxa"/>
            <w:noWrap/>
            <w:vAlign w:val="center"/>
            <w:hideMark/>
          </w:tcPr>
          <w:p w14:paraId="388E90C0" w14:textId="77777777" w:rsidR="00455B1A" w:rsidRDefault="00455B1A">
            <w:pPr>
              <w:rPr>
                <w:color w:val="000000"/>
                <w:sz w:val="20"/>
                <w:szCs w:val="20"/>
              </w:rPr>
            </w:pPr>
            <w:r>
              <w:rPr>
                <w:color w:val="000000"/>
                <w:sz w:val="20"/>
                <w:szCs w:val="20"/>
              </w:rPr>
              <w:t>1</w:t>
            </w:r>
          </w:p>
        </w:tc>
        <w:tc>
          <w:tcPr>
            <w:tcW w:w="3055" w:type="dxa"/>
            <w:vAlign w:val="center"/>
            <w:hideMark/>
          </w:tcPr>
          <w:p w14:paraId="5053F2F6" w14:textId="77777777" w:rsidR="00455B1A" w:rsidRDefault="00455B1A">
            <w:pPr>
              <w:rPr>
                <w:color w:val="000000"/>
                <w:sz w:val="20"/>
                <w:szCs w:val="20"/>
              </w:rPr>
            </w:pPr>
            <w:r>
              <w:rPr>
                <w:color w:val="000000"/>
                <w:sz w:val="20"/>
                <w:szCs w:val="20"/>
              </w:rPr>
              <w:t>Hawaii</w:t>
            </w:r>
          </w:p>
        </w:tc>
      </w:tr>
      <w:tr w:rsidR="00455B1A" w14:paraId="150F4ED6" w14:textId="77777777" w:rsidTr="00455B1A">
        <w:trPr>
          <w:trHeight w:val="300"/>
          <w:jc w:val="center"/>
        </w:trPr>
        <w:tc>
          <w:tcPr>
            <w:tcW w:w="2042" w:type="dxa"/>
            <w:noWrap/>
            <w:vAlign w:val="center"/>
            <w:hideMark/>
          </w:tcPr>
          <w:p w14:paraId="76A7C282" w14:textId="77777777" w:rsidR="00455B1A" w:rsidRDefault="00455B1A">
            <w:pPr>
              <w:rPr>
                <w:i/>
                <w:iCs/>
                <w:color w:val="000000"/>
                <w:sz w:val="20"/>
                <w:szCs w:val="20"/>
              </w:rPr>
            </w:pPr>
            <w:proofErr w:type="spellStart"/>
            <w:r>
              <w:rPr>
                <w:i/>
                <w:iCs/>
                <w:color w:val="000000"/>
                <w:sz w:val="20"/>
                <w:szCs w:val="20"/>
              </w:rPr>
              <w:t>Tristaniopsis</w:t>
            </w:r>
            <w:proofErr w:type="spellEnd"/>
          </w:p>
        </w:tc>
        <w:tc>
          <w:tcPr>
            <w:tcW w:w="3000" w:type="dxa"/>
            <w:noWrap/>
            <w:vAlign w:val="center"/>
            <w:hideMark/>
          </w:tcPr>
          <w:p w14:paraId="1CDDFAAD" w14:textId="77777777" w:rsidR="00455B1A" w:rsidRDefault="00455B1A">
            <w:pPr>
              <w:rPr>
                <w:i/>
                <w:iCs/>
                <w:color w:val="000000"/>
                <w:sz w:val="20"/>
                <w:szCs w:val="20"/>
              </w:rPr>
            </w:pPr>
            <w:proofErr w:type="spellStart"/>
            <w:r>
              <w:rPr>
                <w:i/>
                <w:iCs/>
                <w:color w:val="000000"/>
                <w:sz w:val="20"/>
                <w:szCs w:val="20"/>
              </w:rPr>
              <w:t>calobuxus</w:t>
            </w:r>
            <w:proofErr w:type="spellEnd"/>
          </w:p>
        </w:tc>
        <w:tc>
          <w:tcPr>
            <w:tcW w:w="440" w:type="dxa"/>
            <w:noWrap/>
            <w:vAlign w:val="center"/>
            <w:hideMark/>
          </w:tcPr>
          <w:p w14:paraId="0AE685A9" w14:textId="77777777" w:rsidR="00455B1A" w:rsidRDefault="00455B1A">
            <w:pPr>
              <w:rPr>
                <w:color w:val="000000"/>
                <w:sz w:val="20"/>
                <w:szCs w:val="20"/>
              </w:rPr>
            </w:pPr>
            <w:r>
              <w:rPr>
                <w:color w:val="000000"/>
                <w:sz w:val="20"/>
                <w:szCs w:val="20"/>
              </w:rPr>
              <w:t>1</w:t>
            </w:r>
          </w:p>
        </w:tc>
        <w:tc>
          <w:tcPr>
            <w:tcW w:w="3055" w:type="dxa"/>
            <w:vAlign w:val="center"/>
            <w:hideMark/>
          </w:tcPr>
          <w:p w14:paraId="48A24A75" w14:textId="77777777" w:rsidR="00455B1A" w:rsidRDefault="00455B1A">
            <w:pPr>
              <w:rPr>
                <w:color w:val="000000"/>
                <w:sz w:val="20"/>
                <w:szCs w:val="20"/>
              </w:rPr>
            </w:pPr>
            <w:r>
              <w:rPr>
                <w:color w:val="000000"/>
                <w:sz w:val="20"/>
                <w:szCs w:val="20"/>
              </w:rPr>
              <w:t>New Caledonia</w:t>
            </w:r>
          </w:p>
        </w:tc>
      </w:tr>
      <w:tr w:rsidR="00455B1A" w14:paraId="766B7172" w14:textId="77777777" w:rsidTr="00455B1A">
        <w:trPr>
          <w:trHeight w:val="300"/>
          <w:jc w:val="center"/>
        </w:trPr>
        <w:tc>
          <w:tcPr>
            <w:tcW w:w="2042" w:type="dxa"/>
            <w:noWrap/>
            <w:vAlign w:val="center"/>
            <w:hideMark/>
          </w:tcPr>
          <w:p w14:paraId="0750238A" w14:textId="77777777" w:rsidR="00455B1A" w:rsidRDefault="00455B1A">
            <w:pPr>
              <w:rPr>
                <w:i/>
                <w:iCs/>
                <w:color w:val="000000"/>
                <w:sz w:val="20"/>
                <w:szCs w:val="20"/>
              </w:rPr>
            </w:pPr>
            <w:proofErr w:type="spellStart"/>
            <w:r>
              <w:rPr>
                <w:i/>
                <w:iCs/>
                <w:color w:val="000000"/>
                <w:sz w:val="20"/>
                <w:szCs w:val="20"/>
              </w:rPr>
              <w:t>Tristaniopsis</w:t>
            </w:r>
            <w:proofErr w:type="spellEnd"/>
          </w:p>
        </w:tc>
        <w:tc>
          <w:tcPr>
            <w:tcW w:w="3000" w:type="dxa"/>
            <w:noWrap/>
            <w:vAlign w:val="center"/>
            <w:hideMark/>
          </w:tcPr>
          <w:p w14:paraId="287016AA" w14:textId="77777777" w:rsidR="00455B1A" w:rsidRDefault="00455B1A">
            <w:pPr>
              <w:rPr>
                <w:i/>
                <w:iCs/>
                <w:color w:val="000000"/>
                <w:sz w:val="20"/>
                <w:szCs w:val="20"/>
              </w:rPr>
            </w:pPr>
            <w:proofErr w:type="spellStart"/>
            <w:r>
              <w:rPr>
                <w:i/>
                <w:iCs/>
                <w:color w:val="000000"/>
                <w:sz w:val="20"/>
                <w:szCs w:val="20"/>
              </w:rPr>
              <w:t>glauca</w:t>
            </w:r>
            <w:proofErr w:type="spellEnd"/>
          </w:p>
        </w:tc>
        <w:tc>
          <w:tcPr>
            <w:tcW w:w="440" w:type="dxa"/>
            <w:noWrap/>
            <w:vAlign w:val="center"/>
            <w:hideMark/>
          </w:tcPr>
          <w:p w14:paraId="6F222DB4" w14:textId="77777777" w:rsidR="00455B1A" w:rsidRDefault="00455B1A">
            <w:pPr>
              <w:rPr>
                <w:color w:val="000000"/>
                <w:sz w:val="20"/>
                <w:szCs w:val="20"/>
              </w:rPr>
            </w:pPr>
            <w:r>
              <w:rPr>
                <w:color w:val="000000"/>
                <w:sz w:val="20"/>
                <w:szCs w:val="20"/>
              </w:rPr>
              <w:t>1</w:t>
            </w:r>
          </w:p>
        </w:tc>
        <w:tc>
          <w:tcPr>
            <w:tcW w:w="3055" w:type="dxa"/>
            <w:vAlign w:val="center"/>
            <w:hideMark/>
          </w:tcPr>
          <w:p w14:paraId="0D404A34" w14:textId="77777777" w:rsidR="00455B1A" w:rsidRDefault="00455B1A">
            <w:pPr>
              <w:rPr>
                <w:color w:val="000000"/>
                <w:sz w:val="20"/>
                <w:szCs w:val="20"/>
              </w:rPr>
            </w:pPr>
            <w:r>
              <w:rPr>
                <w:color w:val="000000"/>
                <w:sz w:val="20"/>
                <w:szCs w:val="20"/>
              </w:rPr>
              <w:t>New Caledonia</w:t>
            </w:r>
          </w:p>
        </w:tc>
      </w:tr>
      <w:tr w:rsidR="00455B1A" w14:paraId="39196B1A" w14:textId="77777777" w:rsidTr="00455B1A">
        <w:trPr>
          <w:trHeight w:val="300"/>
          <w:jc w:val="center"/>
        </w:trPr>
        <w:tc>
          <w:tcPr>
            <w:tcW w:w="2042" w:type="dxa"/>
            <w:noWrap/>
            <w:vAlign w:val="center"/>
            <w:hideMark/>
          </w:tcPr>
          <w:p w14:paraId="12EC2A56" w14:textId="77777777" w:rsidR="00455B1A" w:rsidRDefault="00455B1A">
            <w:pPr>
              <w:rPr>
                <w:i/>
                <w:iCs/>
                <w:color w:val="000000"/>
                <w:sz w:val="20"/>
                <w:szCs w:val="20"/>
              </w:rPr>
            </w:pPr>
            <w:proofErr w:type="spellStart"/>
            <w:r>
              <w:rPr>
                <w:i/>
                <w:iCs/>
                <w:color w:val="000000"/>
                <w:sz w:val="20"/>
                <w:szCs w:val="20"/>
              </w:rPr>
              <w:t>Tristaniopsis</w:t>
            </w:r>
            <w:proofErr w:type="spellEnd"/>
          </w:p>
        </w:tc>
        <w:tc>
          <w:tcPr>
            <w:tcW w:w="3000" w:type="dxa"/>
            <w:noWrap/>
            <w:vAlign w:val="center"/>
            <w:hideMark/>
          </w:tcPr>
          <w:p w14:paraId="0920EBE7" w14:textId="77777777" w:rsidR="00455B1A" w:rsidRDefault="00455B1A">
            <w:pPr>
              <w:rPr>
                <w:i/>
                <w:iCs/>
                <w:color w:val="000000"/>
                <w:sz w:val="20"/>
                <w:szCs w:val="20"/>
              </w:rPr>
            </w:pPr>
            <w:proofErr w:type="spellStart"/>
            <w:r>
              <w:rPr>
                <w:i/>
                <w:iCs/>
                <w:color w:val="000000"/>
                <w:sz w:val="20"/>
                <w:szCs w:val="20"/>
              </w:rPr>
              <w:t>reticulata</w:t>
            </w:r>
            <w:proofErr w:type="spellEnd"/>
          </w:p>
        </w:tc>
        <w:tc>
          <w:tcPr>
            <w:tcW w:w="440" w:type="dxa"/>
            <w:noWrap/>
            <w:vAlign w:val="center"/>
            <w:hideMark/>
          </w:tcPr>
          <w:p w14:paraId="4F06BB68" w14:textId="77777777" w:rsidR="00455B1A" w:rsidRDefault="00455B1A">
            <w:pPr>
              <w:rPr>
                <w:color w:val="000000"/>
                <w:sz w:val="20"/>
                <w:szCs w:val="20"/>
              </w:rPr>
            </w:pPr>
            <w:r>
              <w:rPr>
                <w:color w:val="000000"/>
                <w:sz w:val="20"/>
                <w:szCs w:val="20"/>
              </w:rPr>
              <w:t>1</w:t>
            </w:r>
          </w:p>
        </w:tc>
        <w:tc>
          <w:tcPr>
            <w:tcW w:w="3055" w:type="dxa"/>
            <w:vAlign w:val="center"/>
            <w:hideMark/>
          </w:tcPr>
          <w:p w14:paraId="5050715A" w14:textId="77777777" w:rsidR="00455B1A" w:rsidRDefault="00455B1A">
            <w:pPr>
              <w:rPr>
                <w:color w:val="000000"/>
                <w:sz w:val="20"/>
                <w:szCs w:val="20"/>
              </w:rPr>
            </w:pPr>
            <w:r>
              <w:rPr>
                <w:color w:val="000000"/>
                <w:sz w:val="20"/>
                <w:szCs w:val="20"/>
              </w:rPr>
              <w:t>New Caledonia</w:t>
            </w:r>
          </w:p>
        </w:tc>
      </w:tr>
      <w:tr w:rsidR="00455B1A" w14:paraId="5F6C1C63" w14:textId="77777777" w:rsidTr="00455B1A">
        <w:trPr>
          <w:trHeight w:val="300"/>
          <w:jc w:val="center"/>
        </w:trPr>
        <w:tc>
          <w:tcPr>
            <w:tcW w:w="2042" w:type="dxa"/>
            <w:noWrap/>
            <w:vAlign w:val="center"/>
            <w:hideMark/>
          </w:tcPr>
          <w:p w14:paraId="1F2EA362" w14:textId="77777777" w:rsidR="00455B1A" w:rsidRDefault="00455B1A">
            <w:pPr>
              <w:rPr>
                <w:i/>
                <w:iCs/>
                <w:color w:val="000000"/>
                <w:sz w:val="20"/>
                <w:szCs w:val="20"/>
              </w:rPr>
            </w:pPr>
            <w:proofErr w:type="spellStart"/>
            <w:r>
              <w:rPr>
                <w:i/>
                <w:iCs/>
                <w:color w:val="000000"/>
                <w:sz w:val="20"/>
                <w:szCs w:val="20"/>
              </w:rPr>
              <w:t>Xanthomyrtus</w:t>
            </w:r>
            <w:proofErr w:type="spellEnd"/>
          </w:p>
        </w:tc>
        <w:tc>
          <w:tcPr>
            <w:tcW w:w="3000" w:type="dxa"/>
            <w:noWrap/>
            <w:vAlign w:val="center"/>
            <w:hideMark/>
          </w:tcPr>
          <w:p w14:paraId="5B3E9F65" w14:textId="77777777" w:rsidR="00455B1A" w:rsidRDefault="00455B1A">
            <w:pPr>
              <w:rPr>
                <w:i/>
                <w:iCs/>
                <w:color w:val="000000"/>
                <w:sz w:val="20"/>
                <w:szCs w:val="20"/>
              </w:rPr>
            </w:pPr>
            <w:r>
              <w:rPr>
                <w:color w:val="000000"/>
                <w:sz w:val="20"/>
                <w:szCs w:val="20"/>
              </w:rPr>
              <w:t xml:space="preserve">cf. </w:t>
            </w:r>
            <w:r>
              <w:rPr>
                <w:i/>
                <w:iCs/>
                <w:color w:val="000000"/>
                <w:sz w:val="20"/>
                <w:szCs w:val="20"/>
              </w:rPr>
              <w:t>compacta</w:t>
            </w:r>
          </w:p>
        </w:tc>
        <w:tc>
          <w:tcPr>
            <w:tcW w:w="440" w:type="dxa"/>
            <w:noWrap/>
            <w:vAlign w:val="center"/>
            <w:hideMark/>
          </w:tcPr>
          <w:p w14:paraId="0C75D9C2" w14:textId="77777777" w:rsidR="00455B1A" w:rsidRDefault="00455B1A">
            <w:pPr>
              <w:rPr>
                <w:color w:val="000000"/>
                <w:sz w:val="20"/>
                <w:szCs w:val="20"/>
              </w:rPr>
            </w:pPr>
            <w:r>
              <w:rPr>
                <w:color w:val="000000"/>
                <w:sz w:val="20"/>
                <w:szCs w:val="20"/>
              </w:rPr>
              <w:t>1</w:t>
            </w:r>
          </w:p>
        </w:tc>
        <w:tc>
          <w:tcPr>
            <w:tcW w:w="3055" w:type="dxa"/>
            <w:vAlign w:val="center"/>
            <w:hideMark/>
          </w:tcPr>
          <w:p w14:paraId="202FA8D1" w14:textId="77777777" w:rsidR="00455B1A" w:rsidRDefault="00455B1A">
            <w:pPr>
              <w:rPr>
                <w:color w:val="000000"/>
                <w:sz w:val="20"/>
                <w:szCs w:val="20"/>
              </w:rPr>
            </w:pPr>
            <w:r>
              <w:rPr>
                <w:color w:val="000000"/>
                <w:sz w:val="20"/>
                <w:szCs w:val="20"/>
              </w:rPr>
              <w:t>Indonesia</w:t>
            </w:r>
          </w:p>
        </w:tc>
      </w:tr>
      <w:tr w:rsidR="00455B1A" w14:paraId="612246A6" w14:textId="77777777" w:rsidTr="00455B1A">
        <w:trPr>
          <w:trHeight w:val="300"/>
          <w:jc w:val="center"/>
        </w:trPr>
        <w:tc>
          <w:tcPr>
            <w:tcW w:w="2042" w:type="dxa"/>
            <w:tcBorders>
              <w:top w:val="nil"/>
              <w:left w:val="nil"/>
              <w:bottom w:val="single" w:sz="4" w:space="0" w:color="auto"/>
              <w:right w:val="nil"/>
            </w:tcBorders>
            <w:noWrap/>
            <w:vAlign w:val="center"/>
            <w:hideMark/>
          </w:tcPr>
          <w:p w14:paraId="5189E039" w14:textId="77777777" w:rsidR="00455B1A" w:rsidRDefault="00455B1A">
            <w:pPr>
              <w:rPr>
                <w:i/>
                <w:iCs/>
                <w:color w:val="000000"/>
                <w:sz w:val="20"/>
                <w:szCs w:val="20"/>
              </w:rPr>
            </w:pPr>
            <w:proofErr w:type="spellStart"/>
            <w:r>
              <w:rPr>
                <w:i/>
                <w:iCs/>
                <w:color w:val="000000"/>
                <w:sz w:val="20"/>
                <w:szCs w:val="20"/>
              </w:rPr>
              <w:t>Xanthostemon</w:t>
            </w:r>
            <w:proofErr w:type="spellEnd"/>
          </w:p>
        </w:tc>
        <w:tc>
          <w:tcPr>
            <w:tcW w:w="3000" w:type="dxa"/>
            <w:tcBorders>
              <w:top w:val="nil"/>
              <w:left w:val="nil"/>
              <w:bottom w:val="single" w:sz="4" w:space="0" w:color="auto"/>
              <w:right w:val="nil"/>
            </w:tcBorders>
            <w:noWrap/>
            <w:vAlign w:val="center"/>
            <w:hideMark/>
          </w:tcPr>
          <w:p w14:paraId="316BD7E1" w14:textId="77777777" w:rsidR="00455B1A" w:rsidRDefault="00455B1A">
            <w:pPr>
              <w:rPr>
                <w:i/>
                <w:iCs/>
                <w:color w:val="000000"/>
                <w:sz w:val="20"/>
                <w:szCs w:val="20"/>
              </w:rPr>
            </w:pPr>
            <w:proofErr w:type="spellStart"/>
            <w:r>
              <w:rPr>
                <w:i/>
                <w:iCs/>
                <w:color w:val="000000"/>
                <w:sz w:val="20"/>
                <w:szCs w:val="20"/>
              </w:rPr>
              <w:t>chrysanthus</w:t>
            </w:r>
            <w:proofErr w:type="spellEnd"/>
          </w:p>
        </w:tc>
        <w:tc>
          <w:tcPr>
            <w:tcW w:w="440" w:type="dxa"/>
            <w:tcBorders>
              <w:top w:val="nil"/>
              <w:left w:val="nil"/>
              <w:bottom w:val="single" w:sz="4" w:space="0" w:color="auto"/>
              <w:right w:val="nil"/>
            </w:tcBorders>
            <w:noWrap/>
            <w:vAlign w:val="center"/>
            <w:hideMark/>
          </w:tcPr>
          <w:p w14:paraId="11459F2B" w14:textId="77777777" w:rsidR="00455B1A" w:rsidRDefault="00455B1A">
            <w:pPr>
              <w:rPr>
                <w:color w:val="000000"/>
                <w:sz w:val="20"/>
                <w:szCs w:val="20"/>
              </w:rPr>
            </w:pPr>
            <w:r>
              <w:rPr>
                <w:color w:val="000000"/>
                <w:sz w:val="20"/>
                <w:szCs w:val="20"/>
              </w:rPr>
              <w:t>1</w:t>
            </w:r>
          </w:p>
        </w:tc>
        <w:tc>
          <w:tcPr>
            <w:tcW w:w="3055" w:type="dxa"/>
            <w:tcBorders>
              <w:top w:val="nil"/>
              <w:left w:val="nil"/>
              <w:bottom w:val="single" w:sz="4" w:space="0" w:color="auto"/>
              <w:right w:val="nil"/>
            </w:tcBorders>
            <w:vAlign w:val="center"/>
            <w:hideMark/>
          </w:tcPr>
          <w:p w14:paraId="36F7F296" w14:textId="77777777" w:rsidR="00455B1A" w:rsidRDefault="00455B1A">
            <w:pPr>
              <w:rPr>
                <w:color w:val="000000"/>
                <w:sz w:val="20"/>
                <w:szCs w:val="20"/>
              </w:rPr>
            </w:pPr>
            <w:r>
              <w:rPr>
                <w:color w:val="000000"/>
                <w:sz w:val="20"/>
                <w:szCs w:val="20"/>
              </w:rPr>
              <w:t>Australia</w:t>
            </w:r>
          </w:p>
        </w:tc>
      </w:tr>
    </w:tbl>
    <w:p w14:paraId="7AFD2631" w14:textId="77777777" w:rsidR="00455B1A" w:rsidRDefault="00455B1A" w:rsidP="00455B1A"/>
    <w:p w14:paraId="5CAF2879" w14:textId="77777777" w:rsidR="00455B1A" w:rsidRDefault="00455B1A" w:rsidP="00455B1A">
      <w:pPr>
        <w:rPr>
          <w:iCs/>
          <w:color w:val="000000"/>
          <w:sz w:val="20"/>
          <w:szCs w:val="20"/>
        </w:rPr>
      </w:pPr>
      <w:r>
        <w:rPr>
          <w:iCs/>
          <w:color w:val="000000"/>
          <w:sz w:val="20"/>
          <w:szCs w:val="20"/>
          <w:vertAlign w:val="superscript"/>
        </w:rPr>
        <w:t>1</w:t>
      </w:r>
      <w:r>
        <w:rPr>
          <w:iCs/>
          <w:color w:val="000000"/>
          <w:sz w:val="20"/>
          <w:szCs w:val="20"/>
        </w:rPr>
        <w:t xml:space="preserve">Taxa named with single- or double-letter codes are </w:t>
      </w:r>
      <w:proofErr w:type="spellStart"/>
      <w:r>
        <w:rPr>
          <w:iCs/>
          <w:color w:val="000000"/>
          <w:sz w:val="20"/>
          <w:szCs w:val="20"/>
        </w:rPr>
        <w:t>morphotypes</w:t>
      </w:r>
      <w:proofErr w:type="spellEnd"/>
      <w:r>
        <w:rPr>
          <w:iCs/>
          <w:color w:val="000000"/>
          <w:sz w:val="20"/>
          <w:szCs w:val="20"/>
        </w:rPr>
        <w:t xml:space="preserve"> not formally described in </w:t>
      </w:r>
      <w:r>
        <w:rPr>
          <w:iCs/>
          <w:color w:val="000000"/>
          <w:sz w:val="20"/>
          <w:szCs w:val="20"/>
        </w:rPr>
        <w:fldChar w:fldCharType="begin"/>
      </w:r>
      <w:r>
        <w:rPr>
          <w:iCs/>
          <w:color w:val="000000"/>
          <w:sz w:val="20"/>
          <w:szCs w:val="20"/>
        </w:rPr>
        <w:instrText xml:space="preserve"> ADDIN EN.CITE &lt;EndNote&gt;&lt;Cite AuthorYear="1"&gt;&lt;Author&gt;Dawson&lt;/Author&gt;&lt;Year&gt;1990&lt;/Year&gt;&lt;RecNum&gt;2921&lt;/RecNum&gt;&lt;DisplayText&gt;Dawson and Stemmermann (1990)&lt;/DisplayText&gt;&lt;record&gt;&lt;rec-number&gt;2921&lt;/rec-number&gt;&lt;foreign-keys&gt;&lt;key app="EN" db-id="d9252dt58ae5w2e5vadxxtxuf0vx2aexda92" timestamp="1551207268"&gt;2921&lt;/key&gt;&lt;/foreign-keys&gt;&lt;ref-type name="Book Section"&gt;5&lt;/ref-type&gt;&lt;contributors&gt;&lt;authors&gt;&lt;author&gt;Dawson, J. W.&lt;/author&gt;&lt;author&gt;Stemmermann, L.&lt;/author&gt;&lt;/authors&gt;&lt;secondary-authors&gt;&lt;author&gt;Wagner, W. l.&lt;/author&gt;&lt;author&gt;Herbst, D. R.&lt;/author&gt;&lt;author&gt;Sohmer, S. H.&lt;/author&gt;&lt;/secondary-authors&gt;&lt;/contributors&gt;&lt;titles&gt;&lt;title&gt;Metrosideros (Gaud.)&lt;/title&gt;&lt;secondary-title&gt;Manual of the flowering plants of Hawai’i&lt;/secondary-title&gt;&lt;/titles&gt;&lt;pages&gt;964-970&lt;/pages&gt;&lt;dates&gt;&lt;year&gt;1990&lt;/year&gt;&lt;/dates&gt;&lt;pub-location&gt;Honolulu, Hawai’i&lt;/pub-location&gt;&lt;publisher&gt;University of Hawai’i Press&lt;/publisher&gt;&lt;urls&gt;&lt;/urls&gt;&lt;/record&gt;&lt;/Cite&gt;&lt;/EndNote&gt;</w:instrText>
      </w:r>
      <w:r>
        <w:rPr>
          <w:iCs/>
          <w:color w:val="000000"/>
          <w:sz w:val="20"/>
          <w:szCs w:val="20"/>
        </w:rPr>
        <w:fldChar w:fldCharType="separate"/>
      </w:r>
      <w:r>
        <w:rPr>
          <w:iCs/>
          <w:noProof/>
          <w:color w:val="000000"/>
          <w:sz w:val="20"/>
          <w:szCs w:val="20"/>
        </w:rPr>
        <w:t>Dawson and Stemmermann (1990)</w:t>
      </w:r>
      <w:r>
        <w:rPr>
          <w:iCs/>
          <w:color w:val="000000"/>
          <w:sz w:val="20"/>
          <w:szCs w:val="20"/>
        </w:rPr>
        <w:fldChar w:fldCharType="end"/>
      </w:r>
      <w:r>
        <w:rPr>
          <w:iCs/>
          <w:color w:val="000000"/>
          <w:sz w:val="20"/>
          <w:szCs w:val="20"/>
        </w:rPr>
        <w:t>.</w:t>
      </w:r>
    </w:p>
    <w:p w14:paraId="46B0A1C4" w14:textId="77777777" w:rsidR="00455B1A" w:rsidRDefault="00455B1A" w:rsidP="00455B1A">
      <w:pPr>
        <w:rPr>
          <w:iCs/>
          <w:color w:val="000000"/>
          <w:sz w:val="20"/>
          <w:szCs w:val="20"/>
        </w:rPr>
      </w:pPr>
      <w:r>
        <w:rPr>
          <w:iCs/>
          <w:color w:val="000000"/>
          <w:sz w:val="20"/>
          <w:szCs w:val="20"/>
          <w:vertAlign w:val="superscript"/>
        </w:rPr>
        <w:t>2</w:t>
      </w:r>
      <w:r>
        <w:rPr>
          <w:iCs/>
          <w:color w:val="000000"/>
          <w:sz w:val="20"/>
          <w:szCs w:val="20"/>
        </w:rPr>
        <w:t xml:space="preserve">These two varieties of </w:t>
      </w:r>
      <w:r>
        <w:rPr>
          <w:i/>
          <w:iCs/>
          <w:color w:val="000000"/>
          <w:sz w:val="20"/>
          <w:szCs w:val="20"/>
        </w:rPr>
        <w:t xml:space="preserve">M. </w:t>
      </w:r>
      <w:proofErr w:type="spellStart"/>
      <w:r>
        <w:rPr>
          <w:i/>
          <w:iCs/>
          <w:color w:val="000000"/>
          <w:sz w:val="20"/>
          <w:szCs w:val="20"/>
        </w:rPr>
        <w:t>polymorpha</w:t>
      </w:r>
      <w:proofErr w:type="spellEnd"/>
      <w:r>
        <w:rPr>
          <w:iCs/>
          <w:color w:val="000000"/>
          <w:sz w:val="20"/>
          <w:szCs w:val="20"/>
        </w:rPr>
        <w:t xml:space="preserve"> occur on all islands (var. </w:t>
      </w:r>
      <w:proofErr w:type="spellStart"/>
      <w:r>
        <w:rPr>
          <w:i/>
          <w:iCs/>
          <w:color w:val="000000"/>
          <w:sz w:val="20"/>
          <w:szCs w:val="20"/>
        </w:rPr>
        <w:t>glaberrima</w:t>
      </w:r>
      <w:proofErr w:type="spellEnd"/>
      <w:r>
        <w:rPr>
          <w:iCs/>
          <w:color w:val="000000"/>
          <w:sz w:val="20"/>
          <w:szCs w:val="20"/>
        </w:rPr>
        <w:t xml:space="preserve">) or all islands except </w:t>
      </w:r>
      <w:proofErr w:type="spellStart"/>
      <w:r>
        <w:rPr>
          <w:iCs/>
          <w:color w:val="000000"/>
          <w:sz w:val="20"/>
          <w:szCs w:val="20"/>
        </w:rPr>
        <w:t>Kauaʻi</w:t>
      </w:r>
      <w:proofErr w:type="spellEnd"/>
      <w:r>
        <w:rPr>
          <w:iCs/>
          <w:color w:val="000000"/>
          <w:sz w:val="20"/>
          <w:szCs w:val="20"/>
        </w:rPr>
        <w:t xml:space="preserve"> (var. </w:t>
      </w:r>
      <w:proofErr w:type="spellStart"/>
      <w:r>
        <w:rPr>
          <w:i/>
          <w:iCs/>
          <w:color w:val="000000"/>
          <w:sz w:val="20"/>
          <w:szCs w:val="20"/>
        </w:rPr>
        <w:t>incana</w:t>
      </w:r>
      <w:proofErr w:type="spellEnd"/>
      <w:r>
        <w:rPr>
          <w:iCs/>
          <w:color w:val="000000"/>
          <w:sz w:val="20"/>
          <w:szCs w:val="20"/>
        </w:rPr>
        <w:t xml:space="preserve">) and are purported by Stacy and Sakishima (2019) to be the principal colonizers of new islands and the progenitors of island-endemic </w:t>
      </w:r>
      <w:proofErr w:type="spellStart"/>
      <w:r>
        <w:rPr>
          <w:i/>
          <w:iCs/>
          <w:color w:val="000000"/>
          <w:sz w:val="20"/>
          <w:szCs w:val="20"/>
        </w:rPr>
        <w:t>Metrosideros</w:t>
      </w:r>
      <w:proofErr w:type="spellEnd"/>
      <w:r>
        <w:rPr>
          <w:iCs/>
          <w:color w:val="000000"/>
          <w:sz w:val="20"/>
          <w:szCs w:val="20"/>
        </w:rPr>
        <w:t xml:space="preserve"> taxa within the Hawaiian Islands.</w:t>
      </w:r>
    </w:p>
    <w:p w14:paraId="013AC70E" w14:textId="77777777" w:rsidR="00455B1A" w:rsidRDefault="00455B1A" w:rsidP="00455B1A">
      <w:pPr>
        <w:rPr>
          <w:iCs/>
          <w:color w:val="000000"/>
          <w:sz w:val="20"/>
          <w:szCs w:val="20"/>
        </w:rPr>
      </w:pPr>
    </w:p>
    <w:p w14:paraId="46F31850" w14:textId="77777777" w:rsidR="00455B1A" w:rsidRDefault="00455B1A" w:rsidP="00455B1A">
      <w:pPr>
        <w:rPr>
          <w:iCs/>
          <w:color w:val="000000"/>
        </w:rPr>
      </w:pPr>
      <w:r>
        <w:rPr>
          <w:iCs/>
          <w:color w:val="000000"/>
        </w:rPr>
        <w:br w:type="page"/>
      </w:r>
    </w:p>
    <w:p w14:paraId="36478B4F" w14:textId="79E85CC3" w:rsidR="00455B1A" w:rsidRDefault="00455B1A" w:rsidP="00455B1A">
      <w:r>
        <w:lastRenderedPageBreak/>
        <w:t xml:space="preserve">Table 2. Gene diversity (div. and standard error, SE) and sampling per Hawaiian Island; N is the number of adults genotyped, and “taxa” refer to described taxa and </w:t>
      </w:r>
      <w:proofErr w:type="spellStart"/>
      <w:r>
        <w:t>morphotypes</w:t>
      </w:r>
      <w:proofErr w:type="spellEnd"/>
      <w:r>
        <w:t xml:space="preserve">. Island codes: HA: </w:t>
      </w:r>
      <w:proofErr w:type="spellStart"/>
      <w:r>
        <w:t>Hawaiʻi</w:t>
      </w:r>
      <w:proofErr w:type="spellEnd"/>
      <w:r>
        <w:t xml:space="preserve">, MA: Maui, MO: </w:t>
      </w:r>
      <w:proofErr w:type="spellStart"/>
      <w:r>
        <w:t>Molokaʻi</w:t>
      </w:r>
      <w:proofErr w:type="spellEnd"/>
      <w:r>
        <w:t xml:space="preserve">, OA: </w:t>
      </w:r>
      <w:proofErr w:type="spellStart"/>
      <w:r>
        <w:t>Oʻahu</w:t>
      </w:r>
      <w:proofErr w:type="spellEnd"/>
      <w:r>
        <w:t xml:space="preserve">, and KA: </w:t>
      </w:r>
      <w:proofErr w:type="spellStart"/>
      <w:r>
        <w:t>Kauaʻi</w:t>
      </w:r>
      <w:proofErr w:type="spellEnd"/>
      <w:r>
        <w:t>.</w:t>
      </w:r>
    </w:p>
    <w:p w14:paraId="71B81FA7" w14:textId="77777777" w:rsidR="00455B1A" w:rsidRDefault="00455B1A" w:rsidP="00455B1A"/>
    <w:tbl>
      <w:tblPr>
        <w:tblW w:w="0" w:type="auto"/>
        <w:jc w:val="center"/>
        <w:tblLayout w:type="fixed"/>
        <w:tblLook w:val="04A0" w:firstRow="1" w:lastRow="0" w:firstColumn="1" w:lastColumn="0" w:noHBand="0" w:noVBand="1"/>
      </w:tblPr>
      <w:tblGrid>
        <w:gridCol w:w="900"/>
        <w:gridCol w:w="1504"/>
        <w:gridCol w:w="1504"/>
        <w:gridCol w:w="1040"/>
        <w:gridCol w:w="1040"/>
      </w:tblGrid>
      <w:tr w:rsidR="00455B1A" w14:paraId="14C12E80" w14:textId="77777777" w:rsidTr="00455B1A">
        <w:trPr>
          <w:trHeight w:val="240"/>
          <w:jc w:val="center"/>
        </w:trPr>
        <w:tc>
          <w:tcPr>
            <w:tcW w:w="900" w:type="dxa"/>
            <w:tcBorders>
              <w:top w:val="single" w:sz="6" w:space="0" w:color="auto"/>
              <w:left w:val="nil"/>
              <w:bottom w:val="single" w:sz="6" w:space="0" w:color="auto"/>
              <w:right w:val="nil"/>
            </w:tcBorders>
            <w:hideMark/>
          </w:tcPr>
          <w:p w14:paraId="3FA32E39" w14:textId="77777777" w:rsidR="00455B1A" w:rsidRDefault="00455B1A">
            <w:pPr>
              <w:autoSpaceDE w:val="0"/>
              <w:autoSpaceDN w:val="0"/>
              <w:adjustRightInd w:val="0"/>
              <w:rPr>
                <w:color w:val="000000"/>
                <w:sz w:val="20"/>
                <w:szCs w:val="20"/>
              </w:rPr>
            </w:pPr>
            <w:r>
              <w:rPr>
                <w:color w:val="000000"/>
                <w:sz w:val="20"/>
                <w:szCs w:val="20"/>
              </w:rPr>
              <w:t>Island</w:t>
            </w:r>
          </w:p>
        </w:tc>
        <w:tc>
          <w:tcPr>
            <w:tcW w:w="1504" w:type="dxa"/>
            <w:tcBorders>
              <w:top w:val="single" w:sz="6" w:space="0" w:color="auto"/>
              <w:left w:val="nil"/>
              <w:bottom w:val="single" w:sz="6" w:space="0" w:color="auto"/>
              <w:right w:val="nil"/>
            </w:tcBorders>
            <w:hideMark/>
          </w:tcPr>
          <w:p w14:paraId="7231118D" w14:textId="77777777" w:rsidR="00455B1A" w:rsidRDefault="00455B1A">
            <w:pPr>
              <w:autoSpaceDE w:val="0"/>
              <w:autoSpaceDN w:val="0"/>
              <w:adjustRightInd w:val="0"/>
              <w:jc w:val="right"/>
              <w:rPr>
                <w:color w:val="000000"/>
                <w:sz w:val="20"/>
                <w:szCs w:val="20"/>
              </w:rPr>
            </w:pPr>
            <w:r>
              <w:rPr>
                <w:color w:val="000000"/>
                <w:sz w:val="20"/>
                <w:szCs w:val="20"/>
              </w:rPr>
              <w:t>Div.</w:t>
            </w:r>
          </w:p>
        </w:tc>
        <w:tc>
          <w:tcPr>
            <w:tcW w:w="1504" w:type="dxa"/>
            <w:tcBorders>
              <w:top w:val="single" w:sz="6" w:space="0" w:color="auto"/>
              <w:left w:val="nil"/>
              <w:bottom w:val="single" w:sz="6" w:space="0" w:color="auto"/>
              <w:right w:val="nil"/>
            </w:tcBorders>
            <w:hideMark/>
          </w:tcPr>
          <w:p w14:paraId="5F7B4E0C" w14:textId="77777777" w:rsidR="00455B1A" w:rsidRDefault="00455B1A">
            <w:pPr>
              <w:autoSpaceDE w:val="0"/>
              <w:autoSpaceDN w:val="0"/>
              <w:adjustRightInd w:val="0"/>
              <w:jc w:val="right"/>
              <w:rPr>
                <w:color w:val="000000"/>
                <w:sz w:val="20"/>
                <w:szCs w:val="20"/>
              </w:rPr>
            </w:pPr>
            <w:r>
              <w:rPr>
                <w:color w:val="000000"/>
                <w:sz w:val="20"/>
                <w:szCs w:val="20"/>
              </w:rPr>
              <w:t>SE</w:t>
            </w:r>
          </w:p>
        </w:tc>
        <w:tc>
          <w:tcPr>
            <w:tcW w:w="1040" w:type="dxa"/>
            <w:tcBorders>
              <w:top w:val="single" w:sz="6" w:space="0" w:color="auto"/>
              <w:left w:val="nil"/>
              <w:bottom w:val="single" w:sz="6" w:space="0" w:color="auto"/>
              <w:right w:val="nil"/>
            </w:tcBorders>
            <w:hideMark/>
          </w:tcPr>
          <w:p w14:paraId="186E1E12" w14:textId="77777777" w:rsidR="00455B1A" w:rsidRDefault="00455B1A">
            <w:pPr>
              <w:autoSpaceDE w:val="0"/>
              <w:autoSpaceDN w:val="0"/>
              <w:adjustRightInd w:val="0"/>
              <w:jc w:val="right"/>
              <w:rPr>
                <w:color w:val="000000"/>
                <w:sz w:val="20"/>
                <w:szCs w:val="20"/>
              </w:rPr>
            </w:pPr>
            <w:r>
              <w:rPr>
                <w:color w:val="000000"/>
                <w:sz w:val="20"/>
                <w:szCs w:val="20"/>
              </w:rPr>
              <w:t>N</w:t>
            </w:r>
          </w:p>
        </w:tc>
        <w:tc>
          <w:tcPr>
            <w:tcW w:w="1040" w:type="dxa"/>
            <w:tcBorders>
              <w:top w:val="single" w:sz="6" w:space="0" w:color="auto"/>
              <w:left w:val="nil"/>
              <w:bottom w:val="single" w:sz="6" w:space="0" w:color="auto"/>
              <w:right w:val="nil"/>
            </w:tcBorders>
            <w:hideMark/>
          </w:tcPr>
          <w:p w14:paraId="538447BE" w14:textId="77777777" w:rsidR="00455B1A" w:rsidRDefault="00455B1A">
            <w:pPr>
              <w:autoSpaceDE w:val="0"/>
              <w:autoSpaceDN w:val="0"/>
              <w:adjustRightInd w:val="0"/>
              <w:jc w:val="right"/>
              <w:rPr>
                <w:color w:val="000000"/>
                <w:sz w:val="20"/>
                <w:szCs w:val="20"/>
              </w:rPr>
            </w:pPr>
            <w:r>
              <w:rPr>
                <w:color w:val="000000"/>
                <w:sz w:val="20"/>
                <w:szCs w:val="20"/>
              </w:rPr>
              <w:t>No. taxa</w:t>
            </w:r>
          </w:p>
        </w:tc>
      </w:tr>
      <w:tr w:rsidR="00455B1A" w14:paraId="5351D8C5" w14:textId="77777777" w:rsidTr="00455B1A">
        <w:trPr>
          <w:trHeight w:val="240"/>
          <w:jc w:val="center"/>
        </w:trPr>
        <w:tc>
          <w:tcPr>
            <w:tcW w:w="900" w:type="dxa"/>
            <w:hideMark/>
          </w:tcPr>
          <w:p w14:paraId="52219C3F" w14:textId="77777777" w:rsidR="00455B1A" w:rsidRDefault="00455B1A">
            <w:pPr>
              <w:autoSpaceDE w:val="0"/>
              <w:autoSpaceDN w:val="0"/>
              <w:adjustRightInd w:val="0"/>
              <w:rPr>
                <w:color w:val="000000"/>
                <w:sz w:val="20"/>
                <w:szCs w:val="20"/>
              </w:rPr>
            </w:pPr>
            <w:r>
              <w:rPr>
                <w:color w:val="000000"/>
                <w:sz w:val="20"/>
                <w:szCs w:val="20"/>
              </w:rPr>
              <w:t>HA</w:t>
            </w:r>
          </w:p>
        </w:tc>
        <w:tc>
          <w:tcPr>
            <w:tcW w:w="1504" w:type="dxa"/>
            <w:hideMark/>
          </w:tcPr>
          <w:p w14:paraId="6E73FC1E" w14:textId="77777777" w:rsidR="00455B1A" w:rsidRDefault="00455B1A">
            <w:pPr>
              <w:autoSpaceDE w:val="0"/>
              <w:autoSpaceDN w:val="0"/>
              <w:adjustRightInd w:val="0"/>
              <w:jc w:val="right"/>
              <w:rPr>
                <w:color w:val="000000"/>
                <w:sz w:val="20"/>
                <w:szCs w:val="20"/>
              </w:rPr>
            </w:pPr>
            <w:r>
              <w:rPr>
                <w:color w:val="000000"/>
                <w:sz w:val="20"/>
                <w:szCs w:val="20"/>
              </w:rPr>
              <w:t>0.00245</w:t>
            </w:r>
          </w:p>
        </w:tc>
        <w:tc>
          <w:tcPr>
            <w:tcW w:w="1504" w:type="dxa"/>
            <w:hideMark/>
          </w:tcPr>
          <w:p w14:paraId="729C05EE" w14:textId="77777777" w:rsidR="00455B1A" w:rsidRDefault="00455B1A">
            <w:pPr>
              <w:autoSpaceDE w:val="0"/>
              <w:autoSpaceDN w:val="0"/>
              <w:adjustRightInd w:val="0"/>
              <w:jc w:val="right"/>
              <w:rPr>
                <w:color w:val="000000"/>
                <w:sz w:val="20"/>
                <w:szCs w:val="20"/>
              </w:rPr>
            </w:pPr>
            <w:r>
              <w:rPr>
                <w:color w:val="000000"/>
                <w:sz w:val="20"/>
                <w:szCs w:val="20"/>
              </w:rPr>
              <w:t>0.00058</w:t>
            </w:r>
          </w:p>
        </w:tc>
        <w:tc>
          <w:tcPr>
            <w:tcW w:w="1040" w:type="dxa"/>
            <w:hideMark/>
          </w:tcPr>
          <w:p w14:paraId="669C5F30" w14:textId="77777777" w:rsidR="00455B1A" w:rsidRDefault="00455B1A">
            <w:pPr>
              <w:autoSpaceDE w:val="0"/>
              <w:autoSpaceDN w:val="0"/>
              <w:adjustRightInd w:val="0"/>
              <w:jc w:val="right"/>
              <w:rPr>
                <w:color w:val="000000"/>
                <w:sz w:val="20"/>
                <w:szCs w:val="20"/>
              </w:rPr>
            </w:pPr>
            <w:r>
              <w:rPr>
                <w:color w:val="000000"/>
                <w:sz w:val="20"/>
                <w:szCs w:val="20"/>
              </w:rPr>
              <w:t>28</w:t>
            </w:r>
          </w:p>
        </w:tc>
        <w:tc>
          <w:tcPr>
            <w:tcW w:w="1040" w:type="dxa"/>
            <w:hideMark/>
          </w:tcPr>
          <w:p w14:paraId="17FCABA7" w14:textId="77777777" w:rsidR="00455B1A" w:rsidRDefault="00455B1A">
            <w:pPr>
              <w:autoSpaceDE w:val="0"/>
              <w:autoSpaceDN w:val="0"/>
              <w:adjustRightInd w:val="0"/>
              <w:jc w:val="right"/>
              <w:rPr>
                <w:color w:val="000000"/>
                <w:sz w:val="20"/>
                <w:szCs w:val="20"/>
              </w:rPr>
            </w:pPr>
            <w:r>
              <w:rPr>
                <w:color w:val="000000"/>
                <w:sz w:val="20"/>
                <w:szCs w:val="20"/>
              </w:rPr>
              <w:t>7</w:t>
            </w:r>
          </w:p>
        </w:tc>
      </w:tr>
      <w:tr w:rsidR="00455B1A" w14:paraId="34108C16" w14:textId="77777777" w:rsidTr="00455B1A">
        <w:trPr>
          <w:trHeight w:val="240"/>
          <w:jc w:val="center"/>
        </w:trPr>
        <w:tc>
          <w:tcPr>
            <w:tcW w:w="900" w:type="dxa"/>
            <w:hideMark/>
          </w:tcPr>
          <w:p w14:paraId="05F5D2C4" w14:textId="77777777" w:rsidR="00455B1A" w:rsidRDefault="00455B1A">
            <w:pPr>
              <w:autoSpaceDE w:val="0"/>
              <w:autoSpaceDN w:val="0"/>
              <w:adjustRightInd w:val="0"/>
              <w:rPr>
                <w:color w:val="000000"/>
                <w:sz w:val="20"/>
                <w:szCs w:val="20"/>
              </w:rPr>
            </w:pPr>
            <w:r>
              <w:rPr>
                <w:color w:val="000000"/>
                <w:sz w:val="20"/>
                <w:szCs w:val="20"/>
              </w:rPr>
              <w:t>MA</w:t>
            </w:r>
          </w:p>
        </w:tc>
        <w:tc>
          <w:tcPr>
            <w:tcW w:w="1504" w:type="dxa"/>
            <w:hideMark/>
          </w:tcPr>
          <w:p w14:paraId="42A34A79" w14:textId="77777777" w:rsidR="00455B1A" w:rsidRDefault="00455B1A">
            <w:pPr>
              <w:autoSpaceDE w:val="0"/>
              <w:autoSpaceDN w:val="0"/>
              <w:adjustRightInd w:val="0"/>
              <w:jc w:val="right"/>
              <w:rPr>
                <w:color w:val="000000"/>
                <w:sz w:val="20"/>
                <w:szCs w:val="20"/>
              </w:rPr>
            </w:pPr>
            <w:r>
              <w:rPr>
                <w:color w:val="000000"/>
                <w:sz w:val="20"/>
                <w:szCs w:val="20"/>
              </w:rPr>
              <w:t>0.00235</w:t>
            </w:r>
          </w:p>
        </w:tc>
        <w:tc>
          <w:tcPr>
            <w:tcW w:w="1504" w:type="dxa"/>
            <w:hideMark/>
          </w:tcPr>
          <w:p w14:paraId="0D6CD050" w14:textId="77777777" w:rsidR="00455B1A" w:rsidRDefault="00455B1A">
            <w:pPr>
              <w:autoSpaceDE w:val="0"/>
              <w:autoSpaceDN w:val="0"/>
              <w:adjustRightInd w:val="0"/>
              <w:jc w:val="right"/>
              <w:rPr>
                <w:color w:val="000000"/>
                <w:sz w:val="20"/>
                <w:szCs w:val="20"/>
              </w:rPr>
            </w:pPr>
            <w:r>
              <w:rPr>
                <w:color w:val="000000"/>
                <w:sz w:val="20"/>
                <w:szCs w:val="20"/>
              </w:rPr>
              <w:t>0.00117</w:t>
            </w:r>
          </w:p>
        </w:tc>
        <w:tc>
          <w:tcPr>
            <w:tcW w:w="1040" w:type="dxa"/>
            <w:hideMark/>
          </w:tcPr>
          <w:p w14:paraId="22804410" w14:textId="77777777" w:rsidR="00455B1A" w:rsidRDefault="00455B1A">
            <w:pPr>
              <w:autoSpaceDE w:val="0"/>
              <w:autoSpaceDN w:val="0"/>
              <w:adjustRightInd w:val="0"/>
              <w:jc w:val="right"/>
              <w:rPr>
                <w:color w:val="000000"/>
                <w:sz w:val="20"/>
                <w:szCs w:val="20"/>
              </w:rPr>
            </w:pPr>
            <w:r>
              <w:rPr>
                <w:color w:val="000000"/>
                <w:sz w:val="20"/>
                <w:szCs w:val="20"/>
              </w:rPr>
              <w:t>7</w:t>
            </w:r>
          </w:p>
        </w:tc>
        <w:tc>
          <w:tcPr>
            <w:tcW w:w="1040" w:type="dxa"/>
            <w:hideMark/>
          </w:tcPr>
          <w:p w14:paraId="2DBFD9BA" w14:textId="77777777" w:rsidR="00455B1A" w:rsidRDefault="00455B1A">
            <w:pPr>
              <w:autoSpaceDE w:val="0"/>
              <w:autoSpaceDN w:val="0"/>
              <w:adjustRightInd w:val="0"/>
              <w:jc w:val="right"/>
              <w:rPr>
                <w:color w:val="000000"/>
                <w:sz w:val="20"/>
                <w:szCs w:val="20"/>
              </w:rPr>
            </w:pPr>
            <w:r>
              <w:rPr>
                <w:color w:val="000000"/>
                <w:sz w:val="20"/>
                <w:szCs w:val="20"/>
              </w:rPr>
              <w:t>2</w:t>
            </w:r>
          </w:p>
        </w:tc>
      </w:tr>
      <w:tr w:rsidR="00455B1A" w14:paraId="7CC89C1D" w14:textId="77777777" w:rsidTr="00455B1A">
        <w:trPr>
          <w:trHeight w:val="240"/>
          <w:jc w:val="center"/>
        </w:trPr>
        <w:tc>
          <w:tcPr>
            <w:tcW w:w="900" w:type="dxa"/>
            <w:hideMark/>
          </w:tcPr>
          <w:p w14:paraId="79DB07D3" w14:textId="77777777" w:rsidR="00455B1A" w:rsidRDefault="00455B1A">
            <w:pPr>
              <w:autoSpaceDE w:val="0"/>
              <w:autoSpaceDN w:val="0"/>
              <w:adjustRightInd w:val="0"/>
              <w:rPr>
                <w:color w:val="000000"/>
                <w:sz w:val="20"/>
                <w:szCs w:val="20"/>
              </w:rPr>
            </w:pPr>
            <w:r>
              <w:rPr>
                <w:color w:val="000000"/>
                <w:sz w:val="20"/>
                <w:szCs w:val="20"/>
              </w:rPr>
              <w:t>MO</w:t>
            </w:r>
          </w:p>
        </w:tc>
        <w:tc>
          <w:tcPr>
            <w:tcW w:w="1504" w:type="dxa"/>
            <w:hideMark/>
          </w:tcPr>
          <w:p w14:paraId="62C80FB4" w14:textId="77777777" w:rsidR="00455B1A" w:rsidRDefault="00455B1A">
            <w:pPr>
              <w:autoSpaceDE w:val="0"/>
              <w:autoSpaceDN w:val="0"/>
              <w:adjustRightInd w:val="0"/>
              <w:jc w:val="right"/>
              <w:rPr>
                <w:color w:val="000000"/>
                <w:sz w:val="20"/>
                <w:szCs w:val="20"/>
              </w:rPr>
            </w:pPr>
            <w:r>
              <w:rPr>
                <w:color w:val="000000"/>
                <w:sz w:val="20"/>
                <w:szCs w:val="20"/>
              </w:rPr>
              <w:t>0.00262</w:t>
            </w:r>
          </w:p>
        </w:tc>
        <w:tc>
          <w:tcPr>
            <w:tcW w:w="1504" w:type="dxa"/>
            <w:hideMark/>
          </w:tcPr>
          <w:p w14:paraId="300F5584" w14:textId="77777777" w:rsidR="00455B1A" w:rsidRDefault="00455B1A">
            <w:pPr>
              <w:autoSpaceDE w:val="0"/>
              <w:autoSpaceDN w:val="0"/>
              <w:adjustRightInd w:val="0"/>
              <w:jc w:val="right"/>
              <w:rPr>
                <w:color w:val="000000"/>
                <w:sz w:val="20"/>
                <w:szCs w:val="20"/>
              </w:rPr>
            </w:pPr>
            <w:r>
              <w:rPr>
                <w:color w:val="000000"/>
                <w:sz w:val="20"/>
                <w:szCs w:val="20"/>
              </w:rPr>
              <w:t>0.00070</w:t>
            </w:r>
          </w:p>
        </w:tc>
        <w:tc>
          <w:tcPr>
            <w:tcW w:w="1040" w:type="dxa"/>
            <w:hideMark/>
          </w:tcPr>
          <w:p w14:paraId="57507CB9" w14:textId="77777777" w:rsidR="00455B1A" w:rsidRDefault="00455B1A">
            <w:pPr>
              <w:autoSpaceDE w:val="0"/>
              <w:autoSpaceDN w:val="0"/>
              <w:adjustRightInd w:val="0"/>
              <w:jc w:val="right"/>
              <w:rPr>
                <w:color w:val="000000"/>
                <w:sz w:val="20"/>
                <w:szCs w:val="20"/>
              </w:rPr>
            </w:pPr>
            <w:r>
              <w:rPr>
                <w:color w:val="000000"/>
                <w:sz w:val="20"/>
                <w:szCs w:val="20"/>
              </w:rPr>
              <w:t>18</w:t>
            </w:r>
          </w:p>
        </w:tc>
        <w:tc>
          <w:tcPr>
            <w:tcW w:w="1040" w:type="dxa"/>
            <w:hideMark/>
          </w:tcPr>
          <w:p w14:paraId="45CDA1E5" w14:textId="77777777" w:rsidR="00455B1A" w:rsidRDefault="00455B1A">
            <w:pPr>
              <w:autoSpaceDE w:val="0"/>
              <w:autoSpaceDN w:val="0"/>
              <w:adjustRightInd w:val="0"/>
              <w:jc w:val="right"/>
              <w:rPr>
                <w:color w:val="000000"/>
                <w:sz w:val="20"/>
                <w:szCs w:val="20"/>
              </w:rPr>
            </w:pPr>
            <w:r>
              <w:rPr>
                <w:color w:val="000000"/>
                <w:sz w:val="20"/>
                <w:szCs w:val="20"/>
              </w:rPr>
              <w:t>6</w:t>
            </w:r>
          </w:p>
        </w:tc>
      </w:tr>
      <w:tr w:rsidR="00455B1A" w14:paraId="0164439F" w14:textId="77777777" w:rsidTr="00455B1A">
        <w:trPr>
          <w:trHeight w:val="240"/>
          <w:jc w:val="center"/>
        </w:trPr>
        <w:tc>
          <w:tcPr>
            <w:tcW w:w="900" w:type="dxa"/>
            <w:hideMark/>
          </w:tcPr>
          <w:p w14:paraId="371A0124" w14:textId="77777777" w:rsidR="00455B1A" w:rsidRDefault="00455B1A">
            <w:pPr>
              <w:autoSpaceDE w:val="0"/>
              <w:autoSpaceDN w:val="0"/>
              <w:adjustRightInd w:val="0"/>
              <w:rPr>
                <w:color w:val="000000"/>
                <w:sz w:val="20"/>
                <w:szCs w:val="20"/>
              </w:rPr>
            </w:pPr>
            <w:r>
              <w:rPr>
                <w:color w:val="000000"/>
                <w:sz w:val="20"/>
                <w:szCs w:val="20"/>
              </w:rPr>
              <w:t>OA</w:t>
            </w:r>
          </w:p>
        </w:tc>
        <w:tc>
          <w:tcPr>
            <w:tcW w:w="1504" w:type="dxa"/>
            <w:hideMark/>
          </w:tcPr>
          <w:p w14:paraId="7BAA9E9C" w14:textId="77777777" w:rsidR="00455B1A" w:rsidRDefault="00455B1A">
            <w:pPr>
              <w:autoSpaceDE w:val="0"/>
              <w:autoSpaceDN w:val="0"/>
              <w:adjustRightInd w:val="0"/>
              <w:jc w:val="right"/>
              <w:rPr>
                <w:color w:val="000000"/>
                <w:sz w:val="20"/>
                <w:szCs w:val="20"/>
              </w:rPr>
            </w:pPr>
            <w:r>
              <w:rPr>
                <w:color w:val="000000"/>
                <w:sz w:val="20"/>
                <w:szCs w:val="20"/>
              </w:rPr>
              <w:t>0.00254</w:t>
            </w:r>
          </w:p>
        </w:tc>
        <w:tc>
          <w:tcPr>
            <w:tcW w:w="1504" w:type="dxa"/>
            <w:hideMark/>
          </w:tcPr>
          <w:p w14:paraId="5B93D363" w14:textId="77777777" w:rsidR="00455B1A" w:rsidRDefault="00455B1A">
            <w:pPr>
              <w:autoSpaceDE w:val="0"/>
              <w:autoSpaceDN w:val="0"/>
              <w:adjustRightInd w:val="0"/>
              <w:jc w:val="right"/>
              <w:rPr>
                <w:color w:val="000000"/>
                <w:sz w:val="20"/>
                <w:szCs w:val="20"/>
              </w:rPr>
            </w:pPr>
            <w:r>
              <w:rPr>
                <w:color w:val="000000"/>
                <w:sz w:val="20"/>
                <w:szCs w:val="20"/>
              </w:rPr>
              <w:t>0.00044</w:t>
            </w:r>
          </w:p>
        </w:tc>
        <w:tc>
          <w:tcPr>
            <w:tcW w:w="1040" w:type="dxa"/>
            <w:hideMark/>
          </w:tcPr>
          <w:p w14:paraId="51215B99" w14:textId="77777777" w:rsidR="00455B1A" w:rsidRDefault="00455B1A">
            <w:pPr>
              <w:autoSpaceDE w:val="0"/>
              <w:autoSpaceDN w:val="0"/>
              <w:adjustRightInd w:val="0"/>
              <w:jc w:val="right"/>
              <w:rPr>
                <w:color w:val="000000"/>
                <w:sz w:val="20"/>
                <w:szCs w:val="20"/>
              </w:rPr>
            </w:pPr>
            <w:r>
              <w:rPr>
                <w:color w:val="000000"/>
                <w:sz w:val="20"/>
                <w:szCs w:val="20"/>
              </w:rPr>
              <w:t>44</w:t>
            </w:r>
          </w:p>
        </w:tc>
        <w:tc>
          <w:tcPr>
            <w:tcW w:w="1040" w:type="dxa"/>
            <w:hideMark/>
          </w:tcPr>
          <w:p w14:paraId="07C3E63C" w14:textId="77777777" w:rsidR="00455B1A" w:rsidRDefault="00455B1A">
            <w:pPr>
              <w:autoSpaceDE w:val="0"/>
              <w:autoSpaceDN w:val="0"/>
              <w:adjustRightInd w:val="0"/>
              <w:jc w:val="right"/>
              <w:rPr>
                <w:color w:val="000000"/>
                <w:sz w:val="20"/>
                <w:szCs w:val="20"/>
              </w:rPr>
            </w:pPr>
            <w:r>
              <w:rPr>
                <w:color w:val="000000"/>
                <w:sz w:val="20"/>
                <w:szCs w:val="20"/>
              </w:rPr>
              <w:t>11</w:t>
            </w:r>
          </w:p>
        </w:tc>
      </w:tr>
      <w:tr w:rsidR="00455B1A" w14:paraId="3992985C" w14:textId="77777777" w:rsidTr="00455B1A">
        <w:trPr>
          <w:trHeight w:val="240"/>
          <w:jc w:val="center"/>
        </w:trPr>
        <w:tc>
          <w:tcPr>
            <w:tcW w:w="900" w:type="dxa"/>
            <w:tcBorders>
              <w:top w:val="nil"/>
              <w:left w:val="nil"/>
              <w:bottom w:val="single" w:sz="6" w:space="0" w:color="auto"/>
              <w:right w:val="nil"/>
            </w:tcBorders>
            <w:hideMark/>
          </w:tcPr>
          <w:p w14:paraId="7E82EA99" w14:textId="77777777" w:rsidR="00455B1A" w:rsidRDefault="00455B1A">
            <w:pPr>
              <w:autoSpaceDE w:val="0"/>
              <w:autoSpaceDN w:val="0"/>
              <w:adjustRightInd w:val="0"/>
              <w:rPr>
                <w:color w:val="000000"/>
                <w:sz w:val="20"/>
                <w:szCs w:val="20"/>
              </w:rPr>
            </w:pPr>
            <w:r>
              <w:rPr>
                <w:color w:val="000000"/>
                <w:sz w:val="20"/>
                <w:szCs w:val="20"/>
              </w:rPr>
              <w:t>KA</w:t>
            </w:r>
          </w:p>
        </w:tc>
        <w:tc>
          <w:tcPr>
            <w:tcW w:w="1504" w:type="dxa"/>
            <w:tcBorders>
              <w:top w:val="nil"/>
              <w:left w:val="nil"/>
              <w:bottom w:val="single" w:sz="6" w:space="0" w:color="auto"/>
              <w:right w:val="nil"/>
            </w:tcBorders>
            <w:hideMark/>
          </w:tcPr>
          <w:p w14:paraId="7F6EE67E" w14:textId="77777777" w:rsidR="00455B1A" w:rsidRDefault="00455B1A">
            <w:pPr>
              <w:autoSpaceDE w:val="0"/>
              <w:autoSpaceDN w:val="0"/>
              <w:adjustRightInd w:val="0"/>
              <w:jc w:val="right"/>
              <w:rPr>
                <w:color w:val="000000"/>
                <w:sz w:val="20"/>
                <w:szCs w:val="20"/>
              </w:rPr>
            </w:pPr>
            <w:r>
              <w:rPr>
                <w:color w:val="000000"/>
                <w:sz w:val="20"/>
                <w:szCs w:val="20"/>
              </w:rPr>
              <w:t>0.00125</w:t>
            </w:r>
          </w:p>
        </w:tc>
        <w:tc>
          <w:tcPr>
            <w:tcW w:w="1504" w:type="dxa"/>
            <w:tcBorders>
              <w:top w:val="nil"/>
              <w:left w:val="nil"/>
              <w:bottom w:val="single" w:sz="6" w:space="0" w:color="auto"/>
              <w:right w:val="nil"/>
            </w:tcBorders>
            <w:hideMark/>
          </w:tcPr>
          <w:p w14:paraId="5C8D5F57" w14:textId="77777777" w:rsidR="00455B1A" w:rsidRDefault="00455B1A">
            <w:pPr>
              <w:autoSpaceDE w:val="0"/>
              <w:autoSpaceDN w:val="0"/>
              <w:adjustRightInd w:val="0"/>
              <w:jc w:val="right"/>
              <w:rPr>
                <w:color w:val="000000"/>
                <w:sz w:val="20"/>
                <w:szCs w:val="20"/>
              </w:rPr>
            </w:pPr>
            <w:r>
              <w:rPr>
                <w:color w:val="000000"/>
                <w:sz w:val="20"/>
                <w:szCs w:val="20"/>
              </w:rPr>
              <w:t>0.00100</w:t>
            </w:r>
          </w:p>
        </w:tc>
        <w:tc>
          <w:tcPr>
            <w:tcW w:w="1040" w:type="dxa"/>
            <w:tcBorders>
              <w:top w:val="nil"/>
              <w:left w:val="nil"/>
              <w:bottom w:val="single" w:sz="6" w:space="0" w:color="auto"/>
              <w:right w:val="nil"/>
            </w:tcBorders>
            <w:hideMark/>
          </w:tcPr>
          <w:p w14:paraId="368F7847" w14:textId="77777777" w:rsidR="00455B1A" w:rsidRDefault="00455B1A">
            <w:pPr>
              <w:autoSpaceDE w:val="0"/>
              <w:autoSpaceDN w:val="0"/>
              <w:adjustRightInd w:val="0"/>
              <w:jc w:val="right"/>
              <w:rPr>
                <w:color w:val="000000"/>
                <w:sz w:val="20"/>
                <w:szCs w:val="20"/>
              </w:rPr>
            </w:pPr>
            <w:r>
              <w:rPr>
                <w:color w:val="000000"/>
                <w:sz w:val="20"/>
                <w:szCs w:val="20"/>
              </w:rPr>
              <w:t>30</w:t>
            </w:r>
          </w:p>
        </w:tc>
        <w:tc>
          <w:tcPr>
            <w:tcW w:w="1040" w:type="dxa"/>
            <w:tcBorders>
              <w:top w:val="nil"/>
              <w:left w:val="nil"/>
              <w:bottom w:val="single" w:sz="6" w:space="0" w:color="auto"/>
              <w:right w:val="nil"/>
            </w:tcBorders>
            <w:hideMark/>
          </w:tcPr>
          <w:p w14:paraId="3906164F" w14:textId="77777777" w:rsidR="00455B1A" w:rsidRDefault="00455B1A">
            <w:pPr>
              <w:autoSpaceDE w:val="0"/>
              <w:autoSpaceDN w:val="0"/>
              <w:adjustRightInd w:val="0"/>
              <w:jc w:val="right"/>
              <w:rPr>
                <w:color w:val="000000"/>
                <w:sz w:val="20"/>
                <w:szCs w:val="20"/>
              </w:rPr>
            </w:pPr>
            <w:r>
              <w:rPr>
                <w:color w:val="000000"/>
                <w:sz w:val="20"/>
                <w:szCs w:val="20"/>
              </w:rPr>
              <w:t>3</w:t>
            </w:r>
          </w:p>
        </w:tc>
      </w:tr>
    </w:tbl>
    <w:p w14:paraId="47EBDC16" w14:textId="77777777" w:rsidR="00455B1A" w:rsidRDefault="00455B1A" w:rsidP="00455B1A"/>
    <w:p w14:paraId="1AA6F72E" w14:textId="77777777" w:rsidR="00455B1A" w:rsidRDefault="00455B1A" w:rsidP="00E95A63">
      <w:pPr>
        <w:spacing w:line="480" w:lineRule="auto"/>
      </w:pPr>
    </w:p>
    <w:p w14:paraId="7E8729C4" w14:textId="77777777" w:rsidR="00455B1A" w:rsidRDefault="00455B1A">
      <w:r>
        <w:br w:type="page"/>
      </w:r>
    </w:p>
    <w:p w14:paraId="5DC25899" w14:textId="3E3FE9F3" w:rsidR="00E95A63" w:rsidRDefault="00E95A63" w:rsidP="00E95A63">
      <w:pPr>
        <w:spacing w:line="480" w:lineRule="auto"/>
      </w:pPr>
      <w:r>
        <w:lastRenderedPageBreak/>
        <w:t>Fig. 1. Maximum likelihood consensus tree with summarized support values from all analyses. Shapes on nodes indicate “good node support,” numbered circles correspond to calibration points used in estimation of divergence times. Inset</w:t>
      </w:r>
      <w:r w:rsidR="00E63D29">
        <w:t xml:space="preserve"> (“ASTRAL-III alternate basal topology”)</w:t>
      </w:r>
      <w:r>
        <w:t xml:space="preserve"> shows basal portion of ASTRAL-III consensus tree, where the placement of </w:t>
      </w:r>
      <w:proofErr w:type="spellStart"/>
      <w:r w:rsidRPr="00CE689F">
        <w:rPr>
          <w:i/>
        </w:rPr>
        <w:t>Xanthomyrtus</w:t>
      </w:r>
      <w:proofErr w:type="spellEnd"/>
      <w:r>
        <w:rPr>
          <w:i/>
        </w:rPr>
        <w:t xml:space="preserve"> </w:t>
      </w:r>
      <w:r>
        <w:t xml:space="preserve">was the only well-supported difference between alternative heuristics. </w:t>
      </w:r>
      <w:r w:rsidRPr="00CE689F">
        <w:t>Taxon</w:t>
      </w:r>
      <w:r>
        <w:t xml:space="preserve"> labels include species identification and collection locality/DNA identifier in square brackets; for Hawaiian </w:t>
      </w:r>
      <w:r w:rsidRPr="00DF4A73">
        <w:rPr>
          <w:i/>
        </w:rPr>
        <w:t>Metrosideros</w:t>
      </w:r>
      <w:r>
        <w:t>, “G” or “P” before collection locality refers to glabrous or pubescent leaves.</w:t>
      </w:r>
      <w:r w:rsidR="00D540E4">
        <w:t xml:space="preserve"> Tribal classifications are provided after collection locality/DNA identifiers in taxon names, except for </w:t>
      </w:r>
      <w:proofErr w:type="spellStart"/>
      <w:r w:rsidR="00D540E4">
        <w:t>Myrteae</w:t>
      </w:r>
      <w:proofErr w:type="spellEnd"/>
      <w:r w:rsidR="00D540E4">
        <w:t xml:space="preserve"> and </w:t>
      </w:r>
      <w:proofErr w:type="spellStart"/>
      <w:r w:rsidR="00D540E4">
        <w:t>Metrosidereae</w:t>
      </w:r>
      <w:proofErr w:type="spellEnd"/>
      <w:r w:rsidR="00D540E4">
        <w:t xml:space="preserve"> which are labeled at their crown nodes</w:t>
      </w:r>
      <w:r w:rsidR="007B2E98">
        <w:t xml:space="preserve">, and the genus </w:t>
      </w:r>
      <w:proofErr w:type="spellStart"/>
      <w:r w:rsidR="007B2E98" w:rsidRPr="007B2E98">
        <w:rPr>
          <w:i/>
          <w:iCs/>
        </w:rPr>
        <w:t>Cloezia</w:t>
      </w:r>
      <w:proofErr w:type="spellEnd"/>
      <w:r w:rsidR="007B2E98">
        <w:t xml:space="preserve"> where tribal classification is uncertain</w:t>
      </w:r>
      <w:r w:rsidR="00D540E4">
        <w:t>.</w:t>
      </w:r>
      <w:r w:rsidR="007B2E98">
        <w:t xml:space="preserve"> Tribe names with asterisks belong to the BKMMST clade.</w:t>
      </w:r>
    </w:p>
    <w:p w14:paraId="14F7A76C" w14:textId="3A6C0D3D" w:rsidR="007B2E98" w:rsidRDefault="00455B1A" w:rsidP="00E95A63">
      <w:pPr>
        <w:spacing w:line="480" w:lineRule="auto"/>
      </w:pPr>
      <w:r>
        <w:rPr>
          <w:noProof/>
          <w:lang w:val="fr-FR" w:eastAsia="fr-FR"/>
        </w:rPr>
        <w:lastRenderedPageBreak/>
        <w:drawing>
          <wp:inline distT="0" distB="0" distL="0" distR="0" wp14:anchorId="5E44BCC5" wp14:editId="38403742">
            <wp:extent cx="5943600" cy="716915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7169150"/>
                    </a:xfrm>
                    <a:prstGeom prst="rect">
                      <a:avLst/>
                    </a:prstGeom>
                  </pic:spPr>
                </pic:pic>
              </a:graphicData>
            </a:graphic>
          </wp:inline>
        </w:drawing>
      </w:r>
    </w:p>
    <w:p w14:paraId="29461B75" w14:textId="77777777" w:rsidR="00455B1A" w:rsidRDefault="00455B1A" w:rsidP="007F118E">
      <w:pPr>
        <w:spacing w:line="480" w:lineRule="auto"/>
        <w:outlineLvl w:val="0"/>
      </w:pPr>
    </w:p>
    <w:p w14:paraId="61BC728B" w14:textId="77777777" w:rsidR="00455B1A" w:rsidRDefault="00455B1A" w:rsidP="007F118E">
      <w:pPr>
        <w:spacing w:line="480" w:lineRule="auto"/>
        <w:outlineLvl w:val="0"/>
      </w:pPr>
    </w:p>
    <w:p w14:paraId="2C78E7AA" w14:textId="0B76A59F" w:rsidR="000A213F" w:rsidRDefault="00E95A63" w:rsidP="007F118E">
      <w:pPr>
        <w:spacing w:line="480" w:lineRule="auto"/>
        <w:outlineLvl w:val="0"/>
      </w:pPr>
      <w:r>
        <w:lastRenderedPageBreak/>
        <w:t xml:space="preserve">Fig. 2. Maximum clade credibility tree obtained from BEAST. Ages shown as median divergence time estimates with 95% credibility intervals (blue bars). Numbered circles correspond to calibration points used in </w:t>
      </w:r>
      <w:r w:rsidR="00455B1A">
        <w:t>estimation of divergence times.</w:t>
      </w:r>
    </w:p>
    <w:p w14:paraId="660C4244" w14:textId="29104D29" w:rsidR="00455B1A" w:rsidRDefault="00455B1A" w:rsidP="007F118E">
      <w:pPr>
        <w:spacing w:line="480" w:lineRule="auto"/>
        <w:outlineLvl w:val="0"/>
      </w:pPr>
      <w:bookmarkStart w:id="0" w:name="_GoBack"/>
      <w:r>
        <w:rPr>
          <w:noProof/>
          <w:lang w:val="fr-FR" w:eastAsia="fr-FR"/>
        </w:rPr>
        <w:drawing>
          <wp:inline distT="0" distB="0" distL="0" distR="0" wp14:anchorId="716CE5E6" wp14:editId="186188FC">
            <wp:extent cx="5943600" cy="5875655"/>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5875655"/>
                    </a:xfrm>
                    <a:prstGeom prst="rect">
                      <a:avLst/>
                    </a:prstGeom>
                  </pic:spPr>
                </pic:pic>
              </a:graphicData>
            </a:graphic>
          </wp:inline>
        </w:drawing>
      </w:r>
      <w:bookmarkEnd w:id="0"/>
    </w:p>
    <w:sectPr w:rsidR="00455B1A" w:rsidSect="00455B1A">
      <w:footerReference w:type="even"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FD56E7" w14:textId="77777777" w:rsidR="000B6DCD" w:rsidRDefault="000B6DCD" w:rsidP="00ED15A4">
      <w:r>
        <w:separator/>
      </w:r>
    </w:p>
  </w:endnote>
  <w:endnote w:type="continuationSeparator" w:id="0">
    <w:p w14:paraId="66E60BBE" w14:textId="77777777" w:rsidR="000B6DCD" w:rsidRDefault="000B6DCD" w:rsidP="00ED15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504020202020204"/>
    <w:charset w:val="00"/>
    <w:family w:val="auto"/>
    <w:pitch w:val="variable"/>
    <w:sig w:usb0="E00002FF" w:usb1="5000785B" w:usb2="00000000"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umrodepage"/>
      </w:rPr>
      <w:id w:val="-757134475"/>
      <w:docPartObj>
        <w:docPartGallery w:val="Page Numbers (Bottom of Page)"/>
        <w:docPartUnique/>
      </w:docPartObj>
    </w:sdtPr>
    <w:sdtEndPr>
      <w:rPr>
        <w:rStyle w:val="Numrodepage"/>
      </w:rPr>
    </w:sdtEndPr>
    <w:sdtContent>
      <w:p w14:paraId="27534539" w14:textId="70261AAA" w:rsidR="00BA1ACF" w:rsidRDefault="00BA1ACF" w:rsidP="006C3E09">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7F2F1A15" w14:textId="77777777" w:rsidR="00BA1ACF" w:rsidRDefault="00BA1ACF" w:rsidP="00ED15A4">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umrodepage"/>
      </w:rPr>
      <w:id w:val="-581453092"/>
      <w:docPartObj>
        <w:docPartGallery w:val="Page Numbers (Bottom of Page)"/>
        <w:docPartUnique/>
      </w:docPartObj>
    </w:sdtPr>
    <w:sdtEndPr>
      <w:rPr>
        <w:rStyle w:val="Numrodepage"/>
      </w:rPr>
    </w:sdtEndPr>
    <w:sdtContent>
      <w:p w14:paraId="69A12154" w14:textId="7A5B9ABF" w:rsidR="00BA1ACF" w:rsidRDefault="00BA1ACF" w:rsidP="006C3E09">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sidR="00455B1A">
          <w:rPr>
            <w:rStyle w:val="Numrodepage"/>
            <w:noProof/>
          </w:rPr>
          <w:t>39</w:t>
        </w:r>
        <w:r>
          <w:rPr>
            <w:rStyle w:val="Numrodepage"/>
          </w:rPr>
          <w:fldChar w:fldCharType="end"/>
        </w:r>
      </w:p>
    </w:sdtContent>
  </w:sdt>
  <w:p w14:paraId="5A6E3DE3" w14:textId="42EC20B8" w:rsidR="00BA1ACF" w:rsidRDefault="00BA1ACF" w:rsidP="00ED15A4">
    <w:pPr>
      <w:pStyle w:val="Pieddepage"/>
      <w:ind w:right="360"/>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E4C352" w14:textId="77777777" w:rsidR="000B6DCD" w:rsidRDefault="000B6DCD" w:rsidP="00ED15A4">
      <w:r>
        <w:separator/>
      </w:r>
    </w:p>
  </w:footnote>
  <w:footnote w:type="continuationSeparator" w:id="0">
    <w:p w14:paraId="72837868" w14:textId="77777777" w:rsidR="000B6DCD" w:rsidRDefault="000B6DCD" w:rsidP="00ED15A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A536F8"/>
    <w:multiLevelType w:val="hybridMultilevel"/>
    <w:tmpl w:val="05305F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291396"/>
    <w:multiLevelType w:val="hybridMultilevel"/>
    <w:tmpl w:val="3D880A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E23231"/>
    <w:multiLevelType w:val="hybridMultilevel"/>
    <w:tmpl w:val="63E0FA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153460"/>
    <w:multiLevelType w:val="hybridMultilevel"/>
    <w:tmpl w:val="2026BF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5B7306D"/>
    <w:multiLevelType w:val="hybridMultilevel"/>
    <w:tmpl w:val="DFF8D9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273"/>
  <w:removePersonalInformation/>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131078" w:nlCheck="1" w:checkStyle="1"/>
  <w:activeWritingStyle w:appName="MSWord" w:lang="fr-FR" w:vendorID="64" w:dllVersion="131078" w:nlCheck="1" w:checkStyle="0"/>
  <w:proofState w:spelling="clean" w:grammar="clean"/>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SystematicsEvolu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9252dt58ae5w2e5vadxxtxuf0vx2aexda92&quot;&gt;My EndNote Library&lt;record-ids&gt;&lt;item&gt;694&lt;/item&gt;&lt;item&gt;854&lt;/item&gt;&lt;item&gt;929&lt;/item&gt;&lt;item&gt;1291&lt;/item&gt;&lt;item&gt;2010&lt;/item&gt;&lt;item&gt;2021&lt;/item&gt;&lt;item&gt;2115&lt;/item&gt;&lt;item&gt;2138&lt;/item&gt;&lt;item&gt;2151&lt;/item&gt;&lt;item&gt;2211&lt;/item&gt;&lt;item&gt;2228&lt;/item&gt;&lt;item&gt;2235&lt;/item&gt;&lt;item&gt;2236&lt;/item&gt;&lt;item&gt;2319&lt;/item&gt;&lt;item&gt;2335&lt;/item&gt;&lt;item&gt;2345&lt;/item&gt;&lt;item&gt;2358&lt;/item&gt;&lt;item&gt;2374&lt;/item&gt;&lt;item&gt;2451&lt;/item&gt;&lt;item&gt;2493&lt;/item&gt;&lt;item&gt;2535&lt;/item&gt;&lt;item&gt;2536&lt;/item&gt;&lt;item&gt;2544&lt;/item&gt;&lt;item&gt;2776&lt;/item&gt;&lt;item&gt;2784&lt;/item&gt;&lt;item&gt;2790&lt;/item&gt;&lt;item&gt;2791&lt;/item&gt;&lt;item&gt;2794&lt;/item&gt;&lt;item&gt;2797&lt;/item&gt;&lt;item&gt;2798&lt;/item&gt;&lt;item&gt;2804&lt;/item&gt;&lt;item&gt;2805&lt;/item&gt;&lt;item&gt;2806&lt;/item&gt;&lt;item&gt;2807&lt;/item&gt;&lt;item&gt;2816&lt;/item&gt;&lt;item&gt;2818&lt;/item&gt;&lt;item&gt;2819&lt;/item&gt;&lt;item&gt;2820&lt;/item&gt;&lt;item&gt;2821&lt;/item&gt;&lt;item&gt;2822&lt;/item&gt;&lt;item&gt;2823&lt;/item&gt;&lt;item&gt;2824&lt;/item&gt;&lt;item&gt;2825&lt;/item&gt;&lt;item&gt;2826&lt;/item&gt;&lt;item&gt;2827&lt;/item&gt;&lt;item&gt;2828&lt;/item&gt;&lt;item&gt;2829&lt;/item&gt;&lt;item&gt;2830&lt;/item&gt;&lt;item&gt;2831&lt;/item&gt;&lt;item&gt;2832&lt;/item&gt;&lt;item&gt;2833&lt;/item&gt;&lt;item&gt;2834&lt;/item&gt;&lt;item&gt;2835&lt;/item&gt;&lt;item&gt;2836&lt;/item&gt;&lt;item&gt;2837&lt;/item&gt;&lt;item&gt;2838&lt;/item&gt;&lt;item&gt;2867&lt;/item&gt;&lt;item&gt;2868&lt;/item&gt;&lt;item&gt;2869&lt;/item&gt;&lt;item&gt;2870&lt;/item&gt;&lt;item&gt;2871&lt;/item&gt;&lt;item&gt;2872&lt;/item&gt;&lt;item&gt;2873&lt;/item&gt;&lt;item&gt;2906&lt;/item&gt;&lt;item&gt;2907&lt;/item&gt;&lt;item&gt;2908&lt;/item&gt;&lt;item&gt;2909&lt;/item&gt;&lt;item&gt;2910&lt;/item&gt;&lt;item&gt;2911&lt;/item&gt;&lt;item&gt;2912&lt;/item&gt;&lt;item&gt;2913&lt;/item&gt;&lt;item&gt;2917&lt;/item&gt;&lt;item&gt;2918&lt;/item&gt;&lt;item&gt;2919&lt;/item&gt;&lt;item&gt;2920&lt;/item&gt;&lt;item&gt;2930&lt;/item&gt;&lt;item&gt;2931&lt;/item&gt;&lt;item&gt;2932&lt;/item&gt;&lt;item&gt;2933&lt;/item&gt;&lt;item&gt;2934&lt;/item&gt;&lt;item&gt;2935&lt;/item&gt;&lt;item&gt;2936&lt;/item&gt;&lt;item&gt;2937&lt;/item&gt;&lt;item&gt;2956&lt;/item&gt;&lt;item&gt;3039&lt;/item&gt;&lt;item&gt;3040&lt;/item&gt;&lt;item&gt;3041&lt;/item&gt;&lt;/record-ids&gt;&lt;/item&gt;&lt;/Libraries&gt;"/>
  </w:docVars>
  <w:rsids>
    <w:rsidRoot w:val="00244AC6"/>
    <w:rsid w:val="00004AE9"/>
    <w:rsid w:val="00004B7B"/>
    <w:rsid w:val="0001001D"/>
    <w:rsid w:val="00010211"/>
    <w:rsid w:val="00012735"/>
    <w:rsid w:val="00013BEC"/>
    <w:rsid w:val="00013D93"/>
    <w:rsid w:val="00017427"/>
    <w:rsid w:val="00020CE1"/>
    <w:rsid w:val="00022983"/>
    <w:rsid w:val="000231CC"/>
    <w:rsid w:val="000242AB"/>
    <w:rsid w:val="00025440"/>
    <w:rsid w:val="00025E10"/>
    <w:rsid w:val="00025F77"/>
    <w:rsid w:val="00026790"/>
    <w:rsid w:val="00030137"/>
    <w:rsid w:val="00030531"/>
    <w:rsid w:val="000313E5"/>
    <w:rsid w:val="00032A28"/>
    <w:rsid w:val="00032DB6"/>
    <w:rsid w:val="000340FF"/>
    <w:rsid w:val="000344F1"/>
    <w:rsid w:val="00034C07"/>
    <w:rsid w:val="00035289"/>
    <w:rsid w:val="00035BDC"/>
    <w:rsid w:val="000403D8"/>
    <w:rsid w:val="000409CE"/>
    <w:rsid w:val="000411BC"/>
    <w:rsid w:val="00045554"/>
    <w:rsid w:val="000457EA"/>
    <w:rsid w:val="0005130B"/>
    <w:rsid w:val="00053AC5"/>
    <w:rsid w:val="00056E13"/>
    <w:rsid w:val="00056F18"/>
    <w:rsid w:val="0005765C"/>
    <w:rsid w:val="00057EC6"/>
    <w:rsid w:val="00060165"/>
    <w:rsid w:val="0006458E"/>
    <w:rsid w:val="000669C6"/>
    <w:rsid w:val="00066C59"/>
    <w:rsid w:val="00070334"/>
    <w:rsid w:val="00071923"/>
    <w:rsid w:val="00071AF3"/>
    <w:rsid w:val="00074D5A"/>
    <w:rsid w:val="00080DA6"/>
    <w:rsid w:val="000840C9"/>
    <w:rsid w:val="00086E54"/>
    <w:rsid w:val="00095E0A"/>
    <w:rsid w:val="00096AFF"/>
    <w:rsid w:val="000A207B"/>
    <w:rsid w:val="000A213F"/>
    <w:rsid w:val="000A232E"/>
    <w:rsid w:val="000A2CDD"/>
    <w:rsid w:val="000A500C"/>
    <w:rsid w:val="000B39D4"/>
    <w:rsid w:val="000B4E25"/>
    <w:rsid w:val="000B59F7"/>
    <w:rsid w:val="000B6DCD"/>
    <w:rsid w:val="000B7080"/>
    <w:rsid w:val="000C016A"/>
    <w:rsid w:val="000C0D16"/>
    <w:rsid w:val="000C28CB"/>
    <w:rsid w:val="000C2B9B"/>
    <w:rsid w:val="000C37D4"/>
    <w:rsid w:val="000C45A0"/>
    <w:rsid w:val="000C7353"/>
    <w:rsid w:val="000C7F06"/>
    <w:rsid w:val="000D2CE6"/>
    <w:rsid w:val="000D30CF"/>
    <w:rsid w:val="000D3406"/>
    <w:rsid w:val="000D5A52"/>
    <w:rsid w:val="000D5C7A"/>
    <w:rsid w:val="000D6307"/>
    <w:rsid w:val="000D6630"/>
    <w:rsid w:val="000D6E7D"/>
    <w:rsid w:val="000E345F"/>
    <w:rsid w:val="000E34BD"/>
    <w:rsid w:val="000E41E1"/>
    <w:rsid w:val="000E41FF"/>
    <w:rsid w:val="000E495B"/>
    <w:rsid w:val="000E4C8C"/>
    <w:rsid w:val="000E63DE"/>
    <w:rsid w:val="000F000A"/>
    <w:rsid w:val="000F0A9D"/>
    <w:rsid w:val="000F378C"/>
    <w:rsid w:val="000F3AE2"/>
    <w:rsid w:val="000F450B"/>
    <w:rsid w:val="000F49EC"/>
    <w:rsid w:val="000F56FA"/>
    <w:rsid w:val="00100C4C"/>
    <w:rsid w:val="001010F1"/>
    <w:rsid w:val="00107206"/>
    <w:rsid w:val="001073EC"/>
    <w:rsid w:val="00107FEB"/>
    <w:rsid w:val="00110700"/>
    <w:rsid w:val="001118C9"/>
    <w:rsid w:val="00114492"/>
    <w:rsid w:val="00115D02"/>
    <w:rsid w:val="00116094"/>
    <w:rsid w:val="001168DB"/>
    <w:rsid w:val="0012256B"/>
    <w:rsid w:val="00122F3A"/>
    <w:rsid w:val="0012353D"/>
    <w:rsid w:val="00123EB2"/>
    <w:rsid w:val="00124EE9"/>
    <w:rsid w:val="00126D54"/>
    <w:rsid w:val="001314E1"/>
    <w:rsid w:val="00132F1A"/>
    <w:rsid w:val="00134C6B"/>
    <w:rsid w:val="001352E5"/>
    <w:rsid w:val="00136EFF"/>
    <w:rsid w:val="001421F3"/>
    <w:rsid w:val="00144477"/>
    <w:rsid w:val="0014636E"/>
    <w:rsid w:val="00146D6B"/>
    <w:rsid w:val="001474F8"/>
    <w:rsid w:val="00147CAE"/>
    <w:rsid w:val="0015221B"/>
    <w:rsid w:val="0015242E"/>
    <w:rsid w:val="00152C62"/>
    <w:rsid w:val="00154E1D"/>
    <w:rsid w:val="0015575B"/>
    <w:rsid w:val="00160BBA"/>
    <w:rsid w:val="00161E9A"/>
    <w:rsid w:val="001620BE"/>
    <w:rsid w:val="00163142"/>
    <w:rsid w:val="00164D8C"/>
    <w:rsid w:val="001724F2"/>
    <w:rsid w:val="00172713"/>
    <w:rsid w:val="0017272E"/>
    <w:rsid w:val="00173D98"/>
    <w:rsid w:val="00174014"/>
    <w:rsid w:val="00174A96"/>
    <w:rsid w:val="001758E6"/>
    <w:rsid w:val="00175CE1"/>
    <w:rsid w:val="00176818"/>
    <w:rsid w:val="00176AD0"/>
    <w:rsid w:val="00176DE1"/>
    <w:rsid w:val="00177853"/>
    <w:rsid w:val="00177B6F"/>
    <w:rsid w:val="00177F51"/>
    <w:rsid w:val="00182A6F"/>
    <w:rsid w:val="00185146"/>
    <w:rsid w:val="001855AC"/>
    <w:rsid w:val="00185635"/>
    <w:rsid w:val="00186679"/>
    <w:rsid w:val="00187386"/>
    <w:rsid w:val="00187718"/>
    <w:rsid w:val="001900CE"/>
    <w:rsid w:val="00191D20"/>
    <w:rsid w:val="00193188"/>
    <w:rsid w:val="00193B1E"/>
    <w:rsid w:val="00194203"/>
    <w:rsid w:val="0019669D"/>
    <w:rsid w:val="001979E4"/>
    <w:rsid w:val="00197B55"/>
    <w:rsid w:val="001A0701"/>
    <w:rsid w:val="001A3363"/>
    <w:rsid w:val="001A39D1"/>
    <w:rsid w:val="001B160C"/>
    <w:rsid w:val="001B4BF0"/>
    <w:rsid w:val="001B7B0B"/>
    <w:rsid w:val="001C0027"/>
    <w:rsid w:val="001C0482"/>
    <w:rsid w:val="001C0E97"/>
    <w:rsid w:val="001C1C19"/>
    <w:rsid w:val="001C2536"/>
    <w:rsid w:val="001C5865"/>
    <w:rsid w:val="001C60DD"/>
    <w:rsid w:val="001C61E5"/>
    <w:rsid w:val="001C65B5"/>
    <w:rsid w:val="001C75EE"/>
    <w:rsid w:val="001D1645"/>
    <w:rsid w:val="001D1A2E"/>
    <w:rsid w:val="001D2709"/>
    <w:rsid w:val="001D35D6"/>
    <w:rsid w:val="001D48A5"/>
    <w:rsid w:val="001D6185"/>
    <w:rsid w:val="001D6288"/>
    <w:rsid w:val="001E056F"/>
    <w:rsid w:val="001E0EF7"/>
    <w:rsid w:val="001E12D7"/>
    <w:rsid w:val="001E57A7"/>
    <w:rsid w:val="001E593C"/>
    <w:rsid w:val="001E5A53"/>
    <w:rsid w:val="001E7F06"/>
    <w:rsid w:val="001E7F96"/>
    <w:rsid w:val="001F10CF"/>
    <w:rsid w:val="001F38A3"/>
    <w:rsid w:val="001F5589"/>
    <w:rsid w:val="001F5BD0"/>
    <w:rsid w:val="00200CD8"/>
    <w:rsid w:val="00202D8E"/>
    <w:rsid w:val="00202EF2"/>
    <w:rsid w:val="00202FC3"/>
    <w:rsid w:val="0020410E"/>
    <w:rsid w:val="002042DE"/>
    <w:rsid w:val="0020468F"/>
    <w:rsid w:val="002116CF"/>
    <w:rsid w:val="00211AB9"/>
    <w:rsid w:val="00212FCC"/>
    <w:rsid w:val="00214849"/>
    <w:rsid w:val="002151B9"/>
    <w:rsid w:val="00215CBA"/>
    <w:rsid w:val="00216C15"/>
    <w:rsid w:val="00216FB5"/>
    <w:rsid w:val="00222A9F"/>
    <w:rsid w:val="00231673"/>
    <w:rsid w:val="00231CC2"/>
    <w:rsid w:val="00233B30"/>
    <w:rsid w:val="00234F94"/>
    <w:rsid w:val="002354D0"/>
    <w:rsid w:val="0023786B"/>
    <w:rsid w:val="00237EA8"/>
    <w:rsid w:val="002411FE"/>
    <w:rsid w:val="002433D0"/>
    <w:rsid w:val="00243FB1"/>
    <w:rsid w:val="00244AC6"/>
    <w:rsid w:val="002456A7"/>
    <w:rsid w:val="00245C0B"/>
    <w:rsid w:val="00245F18"/>
    <w:rsid w:val="00246455"/>
    <w:rsid w:val="00246729"/>
    <w:rsid w:val="0024781B"/>
    <w:rsid w:val="00250008"/>
    <w:rsid w:val="002502DD"/>
    <w:rsid w:val="002507F6"/>
    <w:rsid w:val="00251C17"/>
    <w:rsid w:val="002539A6"/>
    <w:rsid w:val="002539DB"/>
    <w:rsid w:val="00253AD8"/>
    <w:rsid w:val="00256859"/>
    <w:rsid w:val="0026102D"/>
    <w:rsid w:val="00261A3C"/>
    <w:rsid w:val="00264F9B"/>
    <w:rsid w:val="002666CC"/>
    <w:rsid w:val="00266EFA"/>
    <w:rsid w:val="00267A73"/>
    <w:rsid w:val="00272A7C"/>
    <w:rsid w:val="00273017"/>
    <w:rsid w:val="00273223"/>
    <w:rsid w:val="0027342F"/>
    <w:rsid w:val="00273987"/>
    <w:rsid w:val="002759B5"/>
    <w:rsid w:val="00280723"/>
    <w:rsid w:val="00281AF7"/>
    <w:rsid w:val="00282ED3"/>
    <w:rsid w:val="00284737"/>
    <w:rsid w:val="002851AA"/>
    <w:rsid w:val="00285546"/>
    <w:rsid w:val="002912E5"/>
    <w:rsid w:val="00292831"/>
    <w:rsid w:val="00292CDF"/>
    <w:rsid w:val="002939B9"/>
    <w:rsid w:val="00294ACB"/>
    <w:rsid w:val="002A0C60"/>
    <w:rsid w:val="002A1584"/>
    <w:rsid w:val="002A2031"/>
    <w:rsid w:val="002A3AE1"/>
    <w:rsid w:val="002A4073"/>
    <w:rsid w:val="002A4B35"/>
    <w:rsid w:val="002A62C3"/>
    <w:rsid w:val="002A62F7"/>
    <w:rsid w:val="002A70B8"/>
    <w:rsid w:val="002B1DCD"/>
    <w:rsid w:val="002B2503"/>
    <w:rsid w:val="002B49F1"/>
    <w:rsid w:val="002C1124"/>
    <w:rsid w:val="002C279D"/>
    <w:rsid w:val="002C5004"/>
    <w:rsid w:val="002C600F"/>
    <w:rsid w:val="002C77F6"/>
    <w:rsid w:val="002D0560"/>
    <w:rsid w:val="002D5FFE"/>
    <w:rsid w:val="002D61F5"/>
    <w:rsid w:val="002E18DB"/>
    <w:rsid w:val="002E2A7C"/>
    <w:rsid w:val="002E400B"/>
    <w:rsid w:val="002E77B6"/>
    <w:rsid w:val="002E7D62"/>
    <w:rsid w:val="002F19E9"/>
    <w:rsid w:val="002F2C52"/>
    <w:rsid w:val="002F4437"/>
    <w:rsid w:val="002F5773"/>
    <w:rsid w:val="002F7B2C"/>
    <w:rsid w:val="002F7E27"/>
    <w:rsid w:val="0030164D"/>
    <w:rsid w:val="0030357B"/>
    <w:rsid w:val="00304E8A"/>
    <w:rsid w:val="0030561E"/>
    <w:rsid w:val="00306AA6"/>
    <w:rsid w:val="00306C8D"/>
    <w:rsid w:val="00310008"/>
    <w:rsid w:val="003124CF"/>
    <w:rsid w:val="00312827"/>
    <w:rsid w:val="0031297E"/>
    <w:rsid w:val="00314F60"/>
    <w:rsid w:val="0032030F"/>
    <w:rsid w:val="00321293"/>
    <w:rsid w:val="003214A4"/>
    <w:rsid w:val="0032202E"/>
    <w:rsid w:val="00324395"/>
    <w:rsid w:val="003271AA"/>
    <w:rsid w:val="003279F3"/>
    <w:rsid w:val="00331675"/>
    <w:rsid w:val="00331A2E"/>
    <w:rsid w:val="00331EE5"/>
    <w:rsid w:val="00332443"/>
    <w:rsid w:val="00337A24"/>
    <w:rsid w:val="00340841"/>
    <w:rsid w:val="00345617"/>
    <w:rsid w:val="00346C35"/>
    <w:rsid w:val="003604D4"/>
    <w:rsid w:val="0036114A"/>
    <w:rsid w:val="00361435"/>
    <w:rsid w:val="00361E47"/>
    <w:rsid w:val="0036322B"/>
    <w:rsid w:val="003634E5"/>
    <w:rsid w:val="003641EE"/>
    <w:rsid w:val="003647C1"/>
    <w:rsid w:val="00365D12"/>
    <w:rsid w:val="003702EC"/>
    <w:rsid w:val="003706E7"/>
    <w:rsid w:val="0037070F"/>
    <w:rsid w:val="00373905"/>
    <w:rsid w:val="00377654"/>
    <w:rsid w:val="003800A0"/>
    <w:rsid w:val="0038088B"/>
    <w:rsid w:val="00380D7D"/>
    <w:rsid w:val="003853B2"/>
    <w:rsid w:val="003866EB"/>
    <w:rsid w:val="00390CFD"/>
    <w:rsid w:val="003915D7"/>
    <w:rsid w:val="00391F3E"/>
    <w:rsid w:val="00392973"/>
    <w:rsid w:val="00392DC4"/>
    <w:rsid w:val="00392E91"/>
    <w:rsid w:val="00393099"/>
    <w:rsid w:val="00394786"/>
    <w:rsid w:val="00394A0D"/>
    <w:rsid w:val="00394F3F"/>
    <w:rsid w:val="0039543A"/>
    <w:rsid w:val="0039608D"/>
    <w:rsid w:val="00396883"/>
    <w:rsid w:val="003A6D47"/>
    <w:rsid w:val="003B1F58"/>
    <w:rsid w:val="003B3B53"/>
    <w:rsid w:val="003B4CC6"/>
    <w:rsid w:val="003C121F"/>
    <w:rsid w:val="003C29A9"/>
    <w:rsid w:val="003C2A9C"/>
    <w:rsid w:val="003C4765"/>
    <w:rsid w:val="003C5084"/>
    <w:rsid w:val="003C688B"/>
    <w:rsid w:val="003C75DA"/>
    <w:rsid w:val="003D01BB"/>
    <w:rsid w:val="003D0FAC"/>
    <w:rsid w:val="003D1A86"/>
    <w:rsid w:val="003D2CA4"/>
    <w:rsid w:val="003D314B"/>
    <w:rsid w:val="003D61C5"/>
    <w:rsid w:val="003E4E47"/>
    <w:rsid w:val="003E529A"/>
    <w:rsid w:val="003E7184"/>
    <w:rsid w:val="003E7421"/>
    <w:rsid w:val="003F0701"/>
    <w:rsid w:val="003F28AE"/>
    <w:rsid w:val="003F2A25"/>
    <w:rsid w:val="003F4AD1"/>
    <w:rsid w:val="003F526B"/>
    <w:rsid w:val="003F5BEE"/>
    <w:rsid w:val="003F7D1A"/>
    <w:rsid w:val="00400BB0"/>
    <w:rsid w:val="00400CA3"/>
    <w:rsid w:val="004023D4"/>
    <w:rsid w:val="00402410"/>
    <w:rsid w:val="0040501F"/>
    <w:rsid w:val="0040713B"/>
    <w:rsid w:val="00407EB2"/>
    <w:rsid w:val="0041025A"/>
    <w:rsid w:val="0041210E"/>
    <w:rsid w:val="00412208"/>
    <w:rsid w:val="004130E7"/>
    <w:rsid w:val="00414BAF"/>
    <w:rsid w:val="004158F8"/>
    <w:rsid w:val="00421CDA"/>
    <w:rsid w:val="00423D3F"/>
    <w:rsid w:val="00432ABF"/>
    <w:rsid w:val="00433DB4"/>
    <w:rsid w:val="004345E2"/>
    <w:rsid w:val="0043467C"/>
    <w:rsid w:val="00435A32"/>
    <w:rsid w:val="00436409"/>
    <w:rsid w:val="00437EF5"/>
    <w:rsid w:val="004400E4"/>
    <w:rsid w:val="00442DEA"/>
    <w:rsid w:val="0044520B"/>
    <w:rsid w:val="004474F8"/>
    <w:rsid w:val="0045338D"/>
    <w:rsid w:val="00453870"/>
    <w:rsid w:val="00455B1A"/>
    <w:rsid w:val="00461B81"/>
    <w:rsid w:val="00462823"/>
    <w:rsid w:val="004628CD"/>
    <w:rsid w:val="004638A2"/>
    <w:rsid w:val="00465CF6"/>
    <w:rsid w:val="004660DC"/>
    <w:rsid w:val="00467720"/>
    <w:rsid w:val="0046788A"/>
    <w:rsid w:val="00470813"/>
    <w:rsid w:val="004718B2"/>
    <w:rsid w:val="00471B5B"/>
    <w:rsid w:val="00473193"/>
    <w:rsid w:val="00473D1C"/>
    <w:rsid w:val="004749C6"/>
    <w:rsid w:val="00476CC5"/>
    <w:rsid w:val="00476DFC"/>
    <w:rsid w:val="00481215"/>
    <w:rsid w:val="00481466"/>
    <w:rsid w:val="00481F1F"/>
    <w:rsid w:val="00482BDD"/>
    <w:rsid w:val="00483AC8"/>
    <w:rsid w:val="00485A08"/>
    <w:rsid w:val="004877CC"/>
    <w:rsid w:val="0049032D"/>
    <w:rsid w:val="0049037E"/>
    <w:rsid w:val="00490A74"/>
    <w:rsid w:val="00490FF5"/>
    <w:rsid w:val="00491750"/>
    <w:rsid w:val="004924E2"/>
    <w:rsid w:val="00493F34"/>
    <w:rsid w:val="0049455C"/>
    <w:rsid w:val="0049793A"/>
    <w:rsid w:val="004A39D1"/>
    <w:rsid w:val="004A4D3C"/>
    <w:rsid w:val="004A4FF6"/>
    <w:rsid w:val="004A51C5"/>
    <w:rsid w:val="004B2E84"/>
    <w:rsid w:val="004B3304"/>
    <w:rsid w:val="004B3A43"/>
    <w:rsid w:val="004B62AE"/>
    <w:rsid w:val="004B6F9B"/>
    <w:rsid w:val="004C05C5"/>
    <w:rsid w:val="004C073C"/>
    <w:rsid w:val="004C1D98"/>
    <w:rsid w:val="004C2898"/>
    <w:rsid w:val="004C2E9E"/>
    <w:rsid w:val="004C4A15"/>
    <w:rsid w:val="004C64DD"/>
    <w:rsid w:val="004C6631"/>
    <w:rsid w:val="004D0629"/>
    <w:rsid w:val="004D116E"/>
    <w:rsid w:val="004D11EB"/>
    <w:rsid w:val="004D45A6"/>
    <w:rsid w:val="004E12D6"/>
    <w:rsid w:val="004E1A34"/>
    <w:rsid w:val="004E245C"/>
    <w:rsid w:val="004E3D80"/>
    <w:rsid w:val="004E4192"/>
    <w:rsid w:val="004E4AAE"/>
    <w:rsid w:val="004E5090"/>
    <w:rsid w:val="004E7BC6"/>
    <w:rsid w:val="004F0B89"/>
    <w:rsid w:val="004F13B1"/>
    <w:rsid w:val="004F2809"/>
    <w:rsid w:val="004F2BB0"/>
    <w:rsid w:val="004F6A90"/>
    <w:rsid w:val="005009AE"/>
    <w:rsid w:val="005038FD"/>
    <w:rsid w:val="00505791"/>
    <w:rsid w:val="00507264"/>
    <w:rsid w:val="0051109B"/>
    <w:rsid w:val="0051239F"/>
    <w:rsid w:val="005125EF"/>
    <w:rsid w:val="0051342E"/>
    <w:rsid w:val="00514AB3"/>
    <w:rsid w:val="0051567F"/>
    <w:rsid w:val="00520692"/>
    <w:rsid w:val="00520ABE"/>
    <w:rsid w:val="005228A8"/>
    <w:rsid w:val="00522DCA"/>
    <w:rsid w:val="00525333"/>
    <w:rsid w:val="00527882"/>
    <w:rsid w:val="00527C77"/>
    <w:rsid w:val="00530BAD"/>
    <w:rsid w:val="005311C3"/>
    <w:rsid w:val="005312E6"/>
    <w:rsid w:val="00531576"/>
    <w:rsid w:val="005318DB"/>
    <w:rsid w:val="00534384"/>
    <w:rsid w:val="00534662"/>
    <w:rsid w:val="0053556A"/>
    <w:rsid w:val="00537ABF"/>
    <w:rsid w:val="0054042D"/>
    <w:rsid w:val="00540EA9"/>
    <w:rsid w:val="00541FC8"/>
    <w:rsid w:val="005466B4"/>
    <w:rsid w:val="00546763"/>
    <w:rsid w:val="0054744C"/>
    <w:rsid w:val="00552213"/>
    <w:rsid w:val="005543D6"/>
    <w:rsid w:val="00554AC2"/>
    <w:rsid w:val="00554DDF"/>
    <w:rsid w:val="0055508A"/>
    <w:rsid w:val="00555A7B"/>
    <w:rsid w:val="00556EE4"/>
    <w:rsid w:val="00557471"/>
    <w:rsid w:val="005602ED"/>
    <w:rsid w:val="0056065E"/>
    <w:rsid w:val="0056154E"/>
    <w:rsid w:val="00562845"/>
    <w:rsid w:val="00562887"/>
    <w:rsid w:val="005631AC"/>
    <w:rsid w:val="00564134"/>
    <w:rsid w:val="00564520"/>
    <w:rsid w:val="00564CC7"/>
    <w:rsid w:val="00564F3E"/>
    <w:rsid w:val="00564FC6"/>
    <w:rsid w:val="00565BC3"/>
    <w:rsid w:val="005676AC"/>
    <w:rsid w:val="00567B0B"/>
    <w:rsid w:val="00572A82"/>
    <w:rsid w:val="00572AC3"/>
    <w:rsid w:val="00572C8D"/>
    <w:rsid w:val="00576539"/>
    <w:rsid w:val="00576865"/>
    <w:rsid w:val="00581CE2"/>
    <w:rsid w:val="00582C3E"/>
    <w:rsid w:val="00582F65"/>
    <w:rsid w:val="00583374"/>
    <w:rsid w:val="005835E6"/>
    <w:rsid w:val="00583EA8"/>
    <w:rsid w:val="005858FF"/>
    <w:rsid w:val="0058594B"/>
    <w:rsid w:val="00585F54"/>
    <w:rsid w:val="00587E4D"/>
    <w:rsid w:val="005923A8"/>
    <w:rsid w:val="00593046"/>
    <w:rsid w:val="00593BE3"/>
    <w:rsid w:val="005A0AAE"/>
    <w:rsid w:val="005A21F5"/>
    <w:rsid w:val="005B0B4F"/>
    <w:rsid w:val="005B3476"/>
    <w:rsid w:val="005B394C"/>
    <w:rsid w:val="005B43B5"/>
    <w:rsid w:val="005B4B1D"/>
    <w:rsid w:val="005B4FB6"/>
    <w:rsid w:val="005B5139"/>
    <w:rsid w:val="005B5E5A"/>
    <w:rsid w:val="005B640C"/>
    <w:rsid w:val="005C0566"/>
    <w:rsid w:val="005C0892"/>
    <w:rsid w:val="005C1DFD"/>
    <w:rsid w:val="005C3106"/>
    <w:rsid w:val="005C3CD1"/>
    <w:rsid w:val="005C3FD1"/>
    <w:rsid w:val="005C4054"/>
    <w:rsid w:val="005C489A"/>
    <w:rsid w:val="005C5957"/>
    <w:rsid w:val="005C5F8B"/>
    <w:rsid w:val="005C6404"/>
    <w:rsid w:val="005C6FFE"/>
    <w:rsid w:val="005C7F2E"/>
    <w:rsid w:val="005D0BF5"/>
    <w:rsid w:val="005D26EC"/>
    <w:rsid w:val="005D4A0F"/>
    <w:rsid w:val="005D4EBD"/>
    <w:rsid w:val="005D5495"/>
    <w:rsid w:val="005D690F"/>
    <w:rsid w:val="005D75F0"/>
    <w:rsid w:val="005E462C"/>
    <w:rsid w:val="005E5257"/>
    <w:rsid w:val="005E6E44"/>
    <w:rsid w:val="005F02BF"/>
    <w:rsid w:val="005F3417"/>
    <w:rsid w:val="005F4A2B"/>
    <w:rsid w:val="005F4EFD"/>
    <w:rsid w:val="005F4FFC"/>
    <w:rsid w:val="005F62F6"/>
    <w:rsid w:val="005F65F2"/>
    <w:rsid w:val="005F7582"/>
    <w:rsid w:val="005F7E9C"/>
    <w:rsid w:val="00600DFF"/>
    <w:rsid w:val="00600E46"/>
    <w:rsid w:val="0060195D"/>
    <w:rsid w:val="00601C8F"/>
    <w:rsid w:val="0060249E"/>
    <w:rsid w:val="0060549C"/>
    <w:rsid w:val="00605EC1"/>
    <w:rsid w:val="00606317"/>
    <w:rsid w:val="0060663F"/>
    <w:rsid w:val="00607A9B"/>
    <w:rsid w:val="00611707"/>
    <w:rsid w:val="0061252E"/>
    <w:rsid w:val="0061467D"/>
    <w:rsid w:val="00620FE9"/>
    <w:rsid w:val="00623EC1"/>
    <w:rsid w:val="00625020"/>
    <w:rsid w:val="0062673F"/>
    <w:rsid w:val="00627C55"/>
    <w:rsid w:val="006300CB"/>
    <w:rsid w:val="00633493"/>
    <w:rsid w:val="0063506E"/>
    <w:rsid w:val="00636D18"/>
    <w:rsid w:val="00637799"/>
    <w:rsid w:val="00641361"/>
    <w:rsid w:val="006427F1"/>
    <w:rsid w:val="00642ABA"/>
    <w:rsid w:val="00642D3D"/>
    <w:rsid w:val="00642DF3"/>
    <w:rsid w:val="0064344C"/>
    <w:rsid w:val="00644D0F"/>
    <w:rsid w:val="006451B1"/>
    <w:rsid w:val="0064523E"/>
    <w:rsid w:val="00645E42"/>
    <w:rsid w:val="00647324"/>
    <w:rsid w:val="00647B21"/>
    <w:rsid w:val="00647CF8"/>
    <w:rsid w:val="00650DA3"/>
    <w:rsid w:val="006519F3"/>
    <w:rsid w:val="00652711"/>
    <w:rsid w:val="00652DE2"/>
    <w:rsid w:val="00654434"/>
    <w:rsid w:val="00660804"/>
    <w:rsid w:val="00660AEB"/>
    <w:rsid w:val="00661771"/>
    <w:rsid w:val="00662074"/>
    <w:rsid w:val="006630F4"/>
    <w:rsid w:val="0066314D"/>
    <w:rsid w:val="00664BB5"/>
    <w:rsid w:val="006653B9"/>
    <w:rsid w:val="00665B69"/>
    <w:rsid w:val="006704F7"/>
    <w:rsid w:val="00670868"/>
    <w:rsid w:val="00673122"/>
    <w:rsid w:val="00673728"/>
    <w:rsid w:val="00674658"/>
    <w:rsid w:val="006805BA"/>
    <w:rsid w:val="00681FE2"/>
    <w:rsid w:val="00683846"/>
    <w:rsid w:val="00684791"/>
    <w:rsid w:val="006852B9"/>
    <w:rsid w:val="006922B5"/>
    <w:rsid w:val="0069283D"/>
    <w:rsid w:val="00692C26"/>
    <w:rsid w:val="006934A6"/>
    <w:rsid w:val="00694F41"/>
    <w:rsid w:val="00695707"/>
    <w:rsid w:val="00696DF8"/>
    <w:rsid w:val="006A2D3C"/>
    <w:rsid w:val="006A3214"/>
    <w:rsid w:val="006A3965"/>
    <w:rsid w:val="006A4270"/>
    <w:rsid w:val="006A75B5"/>
    <w:rsid w:val="006A768F"/>
    <w:rsid w:val="006B437A"/>
    <w:rsid w:val="006B5FD4"/>
    <w:rsid w:val="006C0052"/>
    <w:rsid w:val="006C0F97"/>
    <w:rsid w:val="006C11A1"/>
    <w:rsid w:val="006C3E09"/>
    <w:rsid w:val="006C40DC"/>
    <w:rsid w:val="006C4DF7"/>
    <w:rsid w:val="006C5217"/>
    <w:rsid w:val="006C774A"/>
    <w:rsid w:val="006D035A"/>
    <w:rsid w:val="006D03DE"/>
    <w:rsid w:val="006D05CA"/>
    <w:rsid w:val="006D1154"/>
    <w:rsid w:val="006D18E1"/>
    <w:rsid w:val="006D398C"/>
    <w:rsid w:val="006D4600"/>
    <w:rsid w:val="006D5DB4"/>
    <w:rsid w:val="006D6359"/>
    <w:rsid w:val="006D7D3B"/>
    <w:rsid w:val="006E113F"/>
    <w:rsid w:val="006E26BF"/>
    <w:rsid w:val="006E6976"/>
    <w:rsid w:val="006E7119"/>
    <w:rsid w:val="006F1A33"/>
    <w:rsid w:val="006F4429"/>
    <w:rsid w:val="006F4F2C"/>
    <w:rsid w:val="006F5F45"/>
    <w:rsid w:val="006F6344"/>
    <w:rsid w:val="006F7640"/>
    <w:rsid w:val="00702409"/>
    <w:rsid w:val="00702617"/>
    <w:rsid w:val="0070266A"/>
    <w:rsid w:val="0070326A"/>
    <w:rsid w:val="0070425E"/>
    <w:rsid w:val="0070548B"/>
    <w:rsid w:val="00705AF4"/>
    <w:rsid w:val="007062A5"/>
    <w:rsid w:val="00706B32"/>
    <w:rsid w:val="0070729C"/>
    <w:rsid w:val="0071060E"/>
    <w:rsid w:val="007106FE"/>
    <w:rsid w:val="00710DA7"/>
    <w:rsid w:val="007114B7"/>
    <w:rsid w:val="0071245E"/>
    <w:rsid w:val="007129AC"/>
    <w:rsid w:val="007213D2"/>
    <w:rsid w:val="00722D36"/>
    <w:rsid w:val="00722FA6"/>
    <w:rsid w:val="0072337E"/>
    <w:rsid w:val="007238FE"/>
    <w:rsid w:val="00725177"/>
    <w:rsid w:val="00733C24"/>
    <w:rsid w:val="00736375"/>
    <w:rsid w:val="00737C78"/>
    <w:rsid w:val="00737E97"/>
    <w:rsid w:val="00745D4D"/>
    <w:rsid w:val="00745E76"/>
    <w:rsid w:val="00746800"/>
    <w:rsid w:val="00746CBD"/>
    <w:rsid w:val="00746CFF"/>
    <w:rsid w:val="00747FA2"/>
    <w:rsid w:val="0075039C"/>
    <w:rsid w:val="00760875"/>
    <w:rsid w:val="00760F28"/>
    <w:rsid w:val="007614C2"/>
    <w:rsid w:val="007638D1"/>
    <w:rsid w:val="00763CF4"/>
    <w:rsid w:val="00767D87"/>
    <w:rsid w:val="00770A81"/>
    <w:rsid w:val="00771FF1"/>
    <w:rsid w:val="00772480"/>
    <w:rsid w:val="00773AF9"/>
    <w:rsid w:val="0077441F"/>
    <w:rsid w:val="00774DA1"/>
    <w:rsid w:val="00775364"/>
    <w:rsid w:val="00775829"/>
    <w:rsid w:val="00775853"/>
    <w:rsid w:val="00775D28"/>
    <w:rsid w:val="0077609B"/>
    <w:rsid w:val="00777852"/>
    <w:rsid w:val="0077785B"/>
    <w:rsid w:val="007779C7"/>
    <w:rsid w:val="00780412"/>
    <w:rsid w:val="0078317B"/>
    <w:rsid w:val="007835BA"/>
    <w:rsid w:val="00786120"/>
    <w:rsid w:val="00787505"/>
    <w:rsid w:val="00790698"/>
    <w:rsid w:val="00791011"/>
    <w:rsid w:val="00791031"/>
    <w:rsid w:val="0079219D"/>
    <w:rsid w:val="00792586"/>
    <w:rsid w:val="00793C1C"/>
    <w:rsid w:val="00793C2C"/>
    <w:rsid w:val="00793FB3"/>
    <w:rsid w:val="007A15EE"/>
    <w:rsid w:val="007A1865"/>
    <w:rsid w:val="007A2E63"/>
    <w:rsid w:val="007A5001"/>
    <w:rsid w:val="007A5A66"/>
    <w:rsid w:val="007A614A"/>
    <w:rsid w:val="007B088F"/>
    <w:rsid w:val="007B2E98"/>
    <w:rsid w:val="007B2F74"/>
    <w:rsid w:val="007B34DD"/>
    <w:rsid w:val="007B4B14"/>
    <w:rsid w:val="007B6DA4"/>
    <w:rsid w:val="007C49B6"/>
    <w:rsid w:val="007C5BC6"/>
    <w:rsid w:val="007C5CA0"/>
    <w:rsid w:val="007C67A3"/>
    <w:rsid w:val="007C6DBA"/>
    <w:rsid w:val="007D1FED"/>
    <w:rsid w:val="007D4091"/>
    <w:rsid w:val="007D4EEF"/>
    <w:rsid w:val="007D7E32"/>
    <w:rsid w:val="007E3904"/>
    <w:rsid w:val="007E3AAB"/>
    <w:rsid w:val="007E54D7"/>
    <w:rsid w:val="007E60AB"/>
    <w:rsid w:val="007E6751"/>
    <w:rsid w:val="007E7C11"/>
    <w:rsid w:val="007E7C7A"/>
    <w:rsid w:val="007F118E"/>
    <w:rsid w:val="007F1E55"/>
    <w:rsid w:val="007F2D6D"/>
    <w:rsid w:val="007F448A"/>
    <w:rsid w:val="007F5490"/>
    <w:rsid w:val="007F5BC9"/>
    <w:rsid w:val="007F65D3"/>
    <w:rsid w:val="007F6A35"/>
    <w:rsid w:val="007F7951"/>
    <w:rsid w:val="008030B7"/>
    <w:rsid w:val="00804FE1"/>
    <w:rsid w:val="0080505A"/>
    <w:rsid w:val="008071CB"/>
    <w:rsid w:val="00807D13"/>
    <w:rsid w:val="00812981"/>
    <w:rsid w:val="00813030"/>
    <w:rsid w:val="00813057"/>
    <w:rsid w:val="00815D6E"/>
    <w:rsid w:val="008161DB"/>
    <w:rsid w:val="00816FAB"/>
    <w:rsid w:val="00817148"/>
    <w:rsid w:val="00817320"/>
    <w:rsid w:val="00817A5C"/>
    <w:rsid w:val="0082127B"/>
    <w:rsid w:val="0082185E"/>
    <w:rsid w:val="00821F18"/>
    <w:rsid w:val="00822745"/>
    <w:rsid w:val="00822F25"/>
    <w:rsid w:val="00825068"/>
    <w:rsid w:val="0082598A"/>
    <w:rsid w:val="00836CDC"/>
    <w:rsid w:val="00840C10"/>
    <w:rsid w:val="00840D5C"/>
    <w:rsid w:val="00840D82"/>
    <w:rsid w:val="0084208E"/>
    <w:rsid w:val="00842291"/>
    <w:rsid w:val="00843A3C"/>
    <w:rsid w:val="00843C46"/>
    <w:rsid w:val="00844A75"/>
    <w:rsid w:val="00844F46"/>
    <w:rsid w:val="00844FC5"/>
    <w:rsid w:val="00846DD6"/>
    <w:rsid w:val="00851955"/>
    <w:rsid w:val="00853620"/>
    <w:rsid w:val="00856150"/>
    <w:rsid w:val="00856C5B"/>
    <w:rsid w:val="00856D23"/>
    <w:rsid w:val="00860C04"/>
    <w:rsid w:val="008612C5"/>
    <w:rsid w:val="008653FC"/>
    <w:rsid w:val="00865FEB"/>
    <w:rsid w:val="008660F7"/>
    <w:rsid w:val="008678BB"/>
    <w:rsid w:val="00867BBB"/>
    <w:rsid w:val="00871762"/>
    <w:rsid w:val="00872652"/>
    <w:rsid w:val="00872ED1"/>
    <w:rsid w:val="008736C5"/>
    <w:rsid w:val="00873ECB"/>
    <w:rsid w:val="0087414F"/>
    <w:rsid w:val="008742C1"/>
    <w:rsid w:val="00874F3B"/>
    <w:rsid w:val="0087511C"/>
    <w:rsid w:val="00875C97"/>
    <w:rsid w:val="00875FC5"/>
    <w:rsid w:val="0088159B"/>
    <w:rsid w:val="00881C24"/>
    <w:rsid w:val="00881C98"/>
    <w:rsid w:val="008829EC"/>
    <w:rsid w:val="00885209"/>
    <w:rsid w:val="00885501"/>
    <w:rsid w:val="00885E79"/>
    <w:rsid w:val="008871D1"/>
    <w:rsid w:val="008907EB"/>
    <w:rsid w:val="00895D0C"/>
    <w:rsid w:val="008A1BC1"/>
    <w:rsid w:val="008A1EF4"/>
    <w:rsid w:val="008A21CE"/>
    <w:rsid w:val="008A3E0E"/>
    <w:rsid w:val="008A3E56"/>
    <w:rsid w:val="008A46BE"/>
    <w:rsid w:val="008A4E12"/>
    <w:rsid w:val="008A51C7"/>
    <w:rsid w:val="008A5358"/>
    <w:rsid w:val="008A724A"/>
    <w:rsid w:val="008B093B"/>
    <w:rsid w:val="008B1437"/>
    <w:rsid w:val="008B1726"/>
    <w:rsid w:val="008B1BA0"/>
    <w:rsid w:val="008B2BE1"/>
    <w:rsid w:val="008B3D49"/>
    <w:rsid w:val="008B3E3C"/>
    <w:rsid w:val="008B4137"/>
    <w:rsid w:val="008C0E88"/>
    <w:rsid w:val="008C1ACF"/>
    <w:rsid w:val="008C595E"/>
    <w:rsid w:val="008C6FE0"/>
    <w:rsid w:val="008D175B"/>
    <w:rsid w:val="008D1863"/>
    <w:rsid w:val="008D34B8"/>
    <w:rsid w:val="008D4180"/>
    <w:rsid w:val="008D4CB7"/>
    <w:rsid w:val="008D57EA"/>
    <w:rsid w:val="008D73EC"/>
    <w:rsid w:val="008E0FC8"/>
    <w:rsid w:val="008E1E13"/>
    <w:rsid w:val="008E2F83"/>
    <w:rsid w:val="008E38BA"/>
    <w:rsid w:val="008E397B"/>
    <w:rsid w:val="008E48A1"/>
    <w:rsid w:val="008E51F5"/>
    <w:rsid w:val="008E5795"/>
    <w:rsid w:val="008E70F6"/>
    <w:rsid w:val="008E7E11"/>
    <w:rsid w:val="008F010B"/>
    <w:rsid w:val="008F1CDE"/>
    <w:rsid w:val="008F33E3"/>
    <w:rsid w:val="008F5CA7"/>
    <w:rsid w:val="008F7B00"/>
    <w:rsid w:val="00901971"/>
    <w:rsid w:val="009044B0"/>
    <w:rsid w:val="00912157"/>
    <w:rsid w:val="0091383A"/>
    <w:rsid w:val="00916410"/>
    <w:rsid w:val="009166E7"/>
    <w:rsid w:val="0091687A"/>
    <w:rsid w:val="00916933"/>
    <w:rsid w:val="00917015"/>
    <w:rsid w:val="0091738D"/>
    <w:rsid w:val="00920907"/>
    <w:rsid w:val="00924D95"/>
    <w:rsid w:val="00925D22"/>
    <w:rsid w:val="00925DA8"/>
    <w:rsid w:val="00926447"/>
    <w:rsid w:val="00930CDC"/>
    <w:rsid w:val="00931BEA"/>
    <w:rsid w:val="00931EE8"/>
    <w:rsid w:val="00934663"/>
    <w:rsid w:val="00935C56"/>
    <w:rsid w:val="00935E80"/>
    <w:rsid w:val="00935F20"/>
    <w:rsid w:val="00940B22"/>
    <w:rsid w:val="00941B2E"/>
    <w:rsid w:val="00943784"/>
    <w:rsid w:val="009451D9"/>
    <w:rsid w:val="00947220"/>
    <w:rsid w:val="00947291"/>
    <w:rsid w:val="009472B7"/>
    <w:rsid w:val="00950211"/>
    <w:rsid w:val="00952118"/>
    <w:rsid w:val="00954E09"/>
    <w:rsid w:val="00955E55"/>
    <w:rsid w:val="0095677F"/>
    <w:rsid w:val="00956ED5"/>
    <w:rsid w:val="0095787C"/>
    <w:rsid w:val="0096267D"/>
    <w:rsid w:val="00965B3C"/>
    <w:rsid w:val="00966231"/>
    <w:rsid w:val="00966679"/>
    <w:rsid w:val="009679B3"/>
    <w:rsid w:val="00967A93"/>
    <w:rsid w:val="00967B07"/>
    <w:rsid w:val="00967E69"/>
    <w:rsid w:val="009711D9"/>
    <w:rsid w:val="00972936"/>
    <w:rsid w:val="00972DA4"/>
    <w:rsid w:val="00974D0F"/>
    <w:rsid w:val="00974E3B"/>
    <w:rsid w:val="00975293"/>
    <w:rsid w:val="00975F43"/>
    <w:rsid w:val="00976A8E"/>
    <w:rsid w:val="009811D0"/>
    <w:rsid w:val="0098279B"/>
    <w:rsid w:val="00984074"/>
    <w:rsid w:val="00985E52"/>
    <w:rsid w:val="00986AB1"/>
    <w:rsid w:val="00986CCA"/>
    <w:rsid w:val="00987187"/>
    <w:rsid w:val="00991232"/>
    <w:rsid w:val="00992017"/>
    <w:rsid w:val="00992172"/>
    <w:rsid w:val="00993CC0"/>
    <w:rsid w:val="00993EAB"/>
    <w:rsid w:val="009953F2"/>
    <w:rsid w:val="009A01D5"/>
    <w:rsid w:val="009A088E"/>
    <w:rsid w:val="009A0A0E"/>
    <w:rsid w:val="009A1022"/>
    <w:rsid w:val="009A1946"/>
    <w:rsid w:val="009A1FD5"/>
    <w:rsid w:val="009A2846"/>
    <w:rsid w:val="009A3021"/>
    <w:rsid w:val="009A4B38"/>
    <w:rsid w:val="009A4D99"/>
    <w:rsid w:val="009A4F8D"/>
    <w:rsid w:val="009A6CDC"/>
    <w:rsid w:val="009B0228"/>
    <w:rsid w:val="009B2300"/>
    <w:rsid w:val="009B3346"/>
    <w:rsid w:val="009B35FE"/>
    <w:rsid w:val="009B3D8E"/>
    <w:rsid w:val="009B7FF6"/>
    <w:rsid w:val="009C0DE3"/>
    <w:rsid w:val="009C1692"/>
    <w:rsid w:val="009C18CB"/>
    <w:rsid w:val="009C196D"/>
    <w:rsid w:val="009C39C9"/>
    <w:rsid w:val="009C3C12"/>
    <w:rsid w:val="009C557A"/>
    <w:rsid w:val="009C5613"/>
    <w:rsid w:val="009C656A"/>
    <w:rsid w:val="009C7D84"/>
    <w:rsid w:val="009D111E"/>
    <w:rsid w:val="009D35E2"/>
    <w:rsid w:val="009D6D3D"/>
    <w:rsid w:val="009D78D4"/>
    <w:rsid w:val="009D7D1C"/>
    <w:rsid w:val="009E1717"/>
    <w:rsid w:val="009E4316"/>
    <w:rsid w:val="009E599E"/>
    <w:rsid w:val="009E6E43"/>
    <w:rsid w:val="009E70A4"/>
    <w:rsid w:val="009F09B7"/>
    <w:rsid w:val="009F187A"/>
    <w:rsid w:val="009F35EE"/>
    <w:rsid w:val="009F4737"/>
    <w:rsid w:val="009F480C"/>
    <w:rsid w:val="009F489A"/>
    <w:rsid w:val="009F588D"/>
    <w:rsid w:val="00A00CDF"/>
    <w:rsid w:val="00A0292C"/>
    <w:rsid w:val="00A02EBF"/>
    <w:rsid w:val="00A04D2F"/>
    <w:rsid w:val="00A05068"/>
    <w:rsid w:val="00A05179"/>
    <w:rsid w:val="00A052D1"/>
    <w:rsid w:val="00A06C46"/>
    <w:rsid w:val="00A0740F"/>
    <w:rsid w:val="00A1179E"/>
    <w:rsid w:val="00A1568C"/>
    <w:rsid w:val="00A15F91"/>
    <w:rsid w:val="00A212D4"/>
    <w:rsid w:val="00A21A5B"/>
    <w:rsid w:val="00A21EAA"/>
    <w:rsid w:val="00A23D9D"/>
    <w:rsid w:val="00A24679"/>
    <w:rsid w:val="00A2607D"/>
    <w:rsid w:val="00A3207A"/>
    <w:rsid w:val="00A3218E"/>
    <w:rsid w:val="00A322EE"/>
    <w:rsid w:val="00A325F0"/>
    <w:rsid w:val="00A33DAD"/>
    <w:rsid w:val="00A376CF"/>
    <w:rsid w:val="00A37934"/>
    <w:rsid w:val="00A4089C"/>
    <w:rsid w:val="00A42795"/>
    <w:rsid w:val="00A431C8"/>
    <w:rsid w:val="00A4444E"/>
    <w:rsid w:val="00A466A1"/>
    <w:rsid w:val="00A46D48"/>
    <w:rsid w:val="00A46FE0"/>
    <w:rsid w:val="00A50850"/>
    <w:rsid w:val="00A51FA3"/>
    <w:rsid w:val="00A523DD"/>
    <w:rsid w:val="00A534BF"/>
    <w:rsid w:val="00A53E05"/>
    <w:rsid w:val="00A54798"/>
    <w:rsid w:val="00A55B03"/>
    <w:rsid w:val="00A5697A"/>
    <w:rsid w:val="00A603A8"/>
    <w:rsid w:val="00A610B5"/>
    <w:rsid w:val="00A62965"/>
    <w:rsid w:val="00A64408"/>
    <w:rsid w:val="00A6471A"/>
    <w:rsid w:val="00A653FB"/>
    <w:rsid w:val="00A658C3"/>
    <w:rsid w:val="00A66BBB"/>
    <w:rsid w:val="00A67AF0"/>
    <w:rsid w:val="00A71DF8"/>
    <w:rsid w:val="00A726D9"/>
    <w:rsid w:val="00A7360E"/>
    <w:rsid w:val="00A73BA7"/>
    <w:rsid w:val="00A74BF4"/>
    <w:rsid w:val="00A74E72"/>
    <w:rsid w:val="00A76133"/>
    <w:rsid w:val="00A77512"/>
    <w:rsid w:val="00A80690"/>
    <w:rsid w:val="00A826D6"/>
    <w:rsid w:val="00A83CAA"/>
    <w:rsid w:val="00A86658"/>
    <w:rsid w:val="00A86738"/>
    <w:rsid w:val="00A869EB"/>
    <w:rsid w:val="00A87A70"/>
    <w:rsid w:val="00A87BAA"/>
    <w:rsid w:val="00A915CD"/>
    <w:rsid w:val="00A9447B"/>
    <w:rsid w:val="00A96699"/>
    <w:rsid w:val="00A96D6E"/>
    <w:rsid w:val="00AA0210"/>
    <w:rsid w:val="00AA0EB3"/>
    <w:rsid w:val="00AA12D9"/>
    <w:rsid w:val="00AA6988"/>
    <w:rsid w:val="00AB06D6"/>
    <w:rsid w:val="00AB096A"/>
    <w:rsid w:val="00AB0DFC"/>
    <w:rsid w:val="00AB1202"/>
    <w:rsid w:val="00AB15A1"/>
    <w:rsid w:val="00AB37D5"/>
    <w:rsid w:val="00AB47B6"/>
    <w:rsid w:val="00AB6561"/>
    <w:rsid w:val="00AC015A"/>
    <w:rsid w:val="00AC4BB4"/>
    <w:rsid w:val="00AC5036"/>
    <w:rsid w:val="00AC535D"/>
    <w:rsid w:val="00AC5C48"/>
    <w:rsid w:val="00AC6403"/>
    <w:rsid w:val="00AC6B4C"/>
    <w:rsid w:val="00AD08FC"/>
    <w:rsid w:val="00AD156A"/>
    <w:rsid w:val="00AD2DD1"/>
    <w:rsid w:val="00AD31D3"/>
    <w:rsid w:val="00AD3CA5"/>
    <w:rsid w:val="00AD77E0"/>
    <w:rsid w:val="00AD7CF6"/>
    <w:rsid w:val="00AE05A4"/>
    <w:rsid w:val="00AE111F"/>
    <w:rsid w:val="00AE16C0"/>
    <w:rsid w:val="00AE390D"/>
    <w:rsid w:val="00AE5B6D"/>
    <w:rsid w:val="00AE695F"/>
    <w:rsid w:val="00AE7948"/>
    <w:rsid w:val="00AF1793"/>
    <w:rsid w:val="00AF26A6"/>
    <w:rsid w:val="00AF39FB"/>
    <w:rsid w:val="00AF3C79"/>
    <w:rsid w:val="00AF3E78"/>
    <w:rsid w:val="00AF3EA6"/>
    <w:rsid w:val="00AF4E7E"/>
    <w:rsid w:val="00AF5D51"/>
    <w:rsid w:val="00AF6E22"/>
    <w:rsid w:val="00AF74C8"/>
    <w:rsid w:val="00AF7A7F"/>
    <w:rsid w:val="00B0259F"/>
    <w:rsid w:val="00B0294F"/>
    <w:rsid w:val="00B03FEC"/>
    <w:rsid w:val="00B053CC"/>
    <w:rsid w:val="00B06946"/>
    <w:rsid w:val="00B071C1"/>
    <w:rsid w:val="00B07C9C"/>
    <w:rsid w:val="00B12C1E"/>
    <w:rsid w:val="00B140FE"/>
    <w:rsid w:val="00B21537"/>
    <w:rsid w:val="00B21839"/>
    <w:rsid w:val="00B22D45"/>
    <w:rsid w:val="00B234CA"/>
    <w:rsid w:val="00B2550D"/>
    <w:rsid w:val="00B2586A"/>
    <w:rsid w:val="00B26E5E"/>
    <w:rsid w:val="00B27374"/>
    <w:rsid w:val="00B30705"/>
    <w:rsid w:val="00B320FB"/>
    <w:rsid w:val="00B337AA"/>
    <w:rsid w:val="00B34952"/>
    <w:rsid w:val="00B34F97"/>
    <w:rsid w:val="00B36178"/>
    <w:rsid w:val="00B368B6"/>
    <w:rsid w:val="00B36AE9"/>
    <w:rsid w:val="00B404D6"/>
    <w:rsid w:val="00B413C9"/>
    <w:rsid w:val="00B41660"/>
    <w:rsid w:val="00B41AA4"/>
    <w:rsid w:val="00B503D7"/>
    <w:rsid w:val="00B507DF"/>
    <w:rsid w:val="00B52274"/>
    <w:rsid w:val="00B52618"/>
    <w:rsid w:val="00B541FE"/>
    <w:rsid w:val="00B5705A"/>
    <w:rsid w:val="00B574D7"/>
    <w:rsid w:val="00B60835"/>
    <w:rsid w:val="00B61AFD"/>
    <w:rsid w:val="00B6250B"/>
    <w:rsid w:val="00B63DA4"/>
    <w:rsid w:val="00B644BB"/>
    <w:rsid w:val="00B6453F"/>
    <w:rsid w:val="00B668DA"/>
    <w:rsid w:val="00B676D2"/>
    <w:rsid w:val="00B67BAC"/>
    <w:rsid w:val="00B70666"/>
    <w:rsid w:val="00B7227B"/>
    <w:rsid w:val="00B722DB"/>
    <w:rsid w:val="00B73298"/>
    <w:rsid w:val="00B73AC3"/>
    <w:rsid w:val="00B73AFD"/>
    <w:rsid w:val="00B761DC"/>
    <w:rsid w:val="00B762F3"/>
    <w:rsid w:val="00B7663A"/>
    <w:rsid w:val="00B77CD5"/>
    <w:rsid w:val="00B82036"/>
    <w:rsid w:val="00B84B05"/>
    <w:rsid w:val="00B85DF9"/>
    <w:rsid w:val="00B863A9"/>
    <w:rsid w:val="00B8766C"/>
    <w:rsid w:val="00B91587"/>
    <w:rsid w:val="00B91A92"/>
    <w:rsid w:val="00B92E5D"/>
    <w:rsid w:val="00B937A9"/>
    <w:rsid w:val="00B96950"/>
    <w:rsid w:val="00B9697F"/>
    <w:rsid w:val="00B978C7"/>
    <w:rsid w:val="00B97EFE"/>
    <w:rsid w:val="00BA1ACF"/>
    <w:rsid w:val="00BA1B52"/>
    <w:rsid w:val="00BA248A"/>
    <w:rsid w:val="00BA3205"/>
    <w:rsid w:val="00BA3820"/>
    <w:rsid w:val="00BA5B12"/>
    <w:rsid w:val="00BA74C7"/>
    <w:rsid w:val="00BB0169"/>
    <w:rsid w:val="00BB0873"/>
    <w:rsid w:val="00BB28A4"/>
    <w:rsid w:val="00BB3B49"/>
    <w:rsid w:val="00BB5655"/>
    <w:rsid w:val="00BB5D05"/>
    <w:rsid w:val="00BC0395"/>
    <w:rsid w:val="00BC36BE"/>
    <w:rsid w:val="00BC5F9C"/>
    <w:rsid w:val="00BC6F59"/>
    <w:rsid w:val="00BC71DC"/>
    <w:rsid w:val="00BC7DEA"/>
    <w:rsid w:val="00BD5B25"/>
    <w:rsid w:val="00BD647E"/>
    <w:rsid w:val="00BD6DE3"/>
    <w:rsid w:val="00BE2853"/>
    <w:rsid w:val="00BE39EE"/>
    <w:rsid w:val="00BE5071"/>
    <w:rsid w:val="00BE6641"/>
    <w:rsid w:val="00BE6D3C"/>
    <w:rsid w:val="00BF0B73"/>
    <w:rsid w:val="00BF229B"/>
    <w:rsid w:val="00BF310C"/>
    <w:rsid w:val="00BF3281"/>
    <w:rsid w:val="00BF4871"/>
    <w:rsid w:val="00BF5995"/>
    <w:rsid w:val="00BF61F5"/>
    <w:rsid w:val="00BF6B1D"/>
    <w:rsid w:val="00C00908"/>
    <w:rsid w:val="00C03FAB"/>
    <w:rsid w:val="00C0474C"/>
    <w:rsid w:val="00C07AC9"/>
    <w:rsid w:val="00C07BF7"/>
    <w:rsid w:val="00C124CD"/>
    <w:rsid w:val="00C128BD"/>
    <w:rsid w:val="00C20C17"/>
    <w:rsid w:val="00C22C55"/>
    <w:rsid w:val="00C23730"/>
    <w:rsid w:val="00C26FEB"/>
    <w:rsid w:val="00C2702A"/>
    <w:rsid w:val="00C27468"/>
    <w:rsid w:val="00C30450"/>
    <w:rsid w:val="00C310A7"/>
    <w:rsid w:val="00C31DE6"/>
    <w:rsid w:val="00C32149"/>
    <w:rsid w:val="00C3699A"/>
    <w:rsid w:val="00C3701E"/>
    <w:rsid w:val="00C41CB5"/>
    <w:rsid w:val="00C43E2C"/>
    <w:rsid w:val="00C463B5"/>
    <w:rsid w:val="00C46F92"/>
    <w:rsid w:val="00C47B5B"/>
    <w:rsid w:val="00C5376E"/>
    <w:rsid w:val="00C53986"/>
    <w:rsid w:val="00C53C4A"/>
    <w:rsid w:val="00C54831"/>
    <w:rsid w:val="00C55A47"/>
    <w:rsid w:val="00C56125"/>
    <w:rsid w:val="00C56FE7"/>
    <w:rsid w:val="00C5719A"/>
    <w:rsid w:val="00C57D77"/>
    <w:rsid w:val="00C60D8F"/>
    <w:rsid w:val="00C62D57"/>
    <w:rsid w:val="00C637D5"/>
    <w:rsid w:val="00C645C0"/>
    <w:rsid w:val="00C7102E"/>
    <w:rsid w:val="00C720CA"/>
    <w:rsid w:val="00C73A14"/>
    <w:rsid w:val="00C73C80"/>
    <w:rsid w:val="00C74913"/>
    <w:rsid w:val="00C7617E"/>
    <w:rsid w:val="00C76374"/>
    <w:rsid w:val="00C763FE"/>
    <w:rsid w:val="00C778F1"/>
    <w:rsid w:val="00C81E31"/>
    <w:rsid w:val="00C82A46"/>
    <w:rsid w:val="00C82ABF"/>
    <w:rsid w:val="00C8374C"/>
    <w:rsid w:val="00C8542F"/>
    <w:rsid w:val="00C85BE5"/>
    <w:rsid w:val="00C86382"/>
    <w:rsid w:val="00C870AC"/>
    <w:rsid w:val="00C90CF2"/>
    <w:rsid w:val="00C92ADC"/>
    <w:rsid w:val="00C94178"/>
    <w:rsid w:val="00C94808"/>
    <w:rsid w:val="00C952E4"/>
    <w:rsid w:val="00C95C19"/>
    <w:rsid w:val="00C96E22"/>
    <w:rsid w:val="00C9788E"/>
    <w:rsid w:val="00C9792C"/>
    <w:rsid w:val="00CA13A0"/>
    <w:rsid w:val="00CA4453"/>
    <w:rsid w:val="00CA4C94"/>
    <w:rsid w:val="00CA5E17"/>
    <w:rsid w:val="00CB27B4"/>
    <w:rsid w:val="00CB2AF3"/>
    <w:rsid w:val="00CB50A4"/>
    <w:rsid w:val="00CB55CF"/>
    <w:rsid w:val="00CB5BD4"/>
    <w:rsid w:val="00CB72AF"/>
    <w:rsid w:val="00CB7589"/>
    <w:rsid w:val="00CC32DE"/>
    <w:rsid w:val="00CC4002"/>
    <w:rsid w:val="00CC7134"/>
    <w:rsid w:val="00CD0030"/>
    <w:rsid w:val="00CD0B65"/>
    <w:rsid w:val="00CD42C7"/>
    <w:rsid w:val="00CE0E0F"/>
    <w:rsid w:val="00CE0E5D"/>
    <w:rsid w:val="00CE1926"/>
    <w:rsid w:val="00CE1BD5"/>
    <w:rsid w:val="00CE1D3C"/>
    <w:rsid w:val="00CE2001"/>
    <w:rsid w:val="00CE2CFC"/>
    <w:rsid w:val="00CE3313"/>
    <w:rsid w:val="00CE3EBA"/>
    <w:rsid w:val="00CE4C09"/>
    <w:rsid w:val="00CE689F"/>
    <w:rsid w:val="00CE6D99"/>
    <w:rsid w:val="00CF0179"/>
    <w:rsid w:val="00CF15DE"/>
    <w:rsid w:val="00CF16C2"/>
    <w:rsid w:val="00CF1708"/>
    <w:rsid w:val="00CF1E64"/>
    <w:rsid w:val="00CF2DBF"/>
    <w:rsid w:val="00CF2FF2"/>
    <w:rsid w:val="00CF308A"/>
    <w:rsid w:val="00CF3491"/>
    <w:rsid w:val="00CF5CC0"/>
    <w:rsid w:val="00CF7C8B"/>
    <w:rsid w:val="00D00E0A"/>
    <w:rsid w:val="00D00FC2"/>
    <w:rsid w:val="00D01157"/>
    <w:rsid w:val="00D02517"/>
    <w:rsid w:val="00D02730"/>
    <w:rsid w:val="00D02F9B"/>
    <w:rsid w:val="00D03F50"/>
    <w:rsid w:val="00D0412A"/>
    <w:rsid w:val="00D044DC"/>
    <w:rsid w:val="00D04D6A"/>
    <w:rsid w:val="00D05158"/>
    <w:rsid w:val="00D065A3"/>
    <w:rsid w:val="00D1447B"/>
    <w:rsid w:val="00D147EA"/>
    <w:rsid w:val="00D14CE2"/>
    <w:rsid w:val="00D1516A"/>
    <w:rsid w:val="00D16798"/>
    <w:rsid w:val="00D173CC"/>
    <w:rsid w:val="00D20A29"/>
    <w:rsid w:val="00D20C10"/>
    <w:rsid w:val="00D22683"/>
    <w:rsid w:val="00D22CD3"/>
    <w:rsid w:val="00D237B0"/>
    <w:rsid w:val="00D24979"/>
    <w:rsid w:val="00D24B68"/>
    <w:rsid w:val="00D24FF2"/>
    <w:rsid w:val="00D258E1"/>
    <w:rsid w:val="00D26886"/>
    <w:rsid w:val="00D322F4"/>
    <w:rsid w:val="00D332D8"/>
    <w:rsid w:val="00D33DCA"/>
    <w:rsid w:val="00D377CE"/>
    <w:rsid w:val="00D37E57"/>
    <w:rsid w:val="00D37F46"/>
    <w:rsid w:val="00D44520"/>
    <w:rsid w:val="00D472F2"/>
    <w:rsid w:val="00D50D94"/>
    <w:rsid w:val="00D52008"/>
    <w:rsid w:val="00D52490"/>
    <w:rsid w:val="00D540E4"/>
    <w:rsid w:val="00D54F09"/>
    <w:rsid w:val="00D55A8E"/>
    <w:rsid w:val="00D563B0"/>
    <w:rsid w:val="00D579C6"/>
    <w:rsid w:val="00D60031"/>
    <w:rsid w:val="00D604EF"/>
    <w:rsid w:val="00D61381"/>
    <w:rsid w:val="00D6197F"/>
    <w:rsid w:val="00D659BB"/>
    <w:rsid w:val="00D67BDD"/>
    <w:rsid w:val="00D72013"/>
    <w:rsid w:val="00D72128"/>
    <w:rsid w:val="00D735F3"/>
    <w:rsid w:val="00D745BB"/>
    <w:rsid w:val="00D74DF1"/>
    <w:rsid w:val="00D75406"/>
    <w:rsid w:val="00D77D3B"/>
    <w:rsid w:val="00D81D72"/>
    <w:rsid w:val="00D83BCB"/>
    <w:rsid w:val="00D8417C"/>
    <w:rsid w:val="00D84912"/>
    <w:rsid w:val="00D902FC"/>
    <w:rsid w:val="00D90E8E"/>
    <w:rsid w:val="00D91D3E"/>
    <w:rsid w:val="00D92015"/>
    <w:rsid w:val="00D92735"/>
    <w:rsid w:val="00D92D54"/>
    <w:rsid w:val="00D95A24"/>
    <w:rsid w:val="00D97C3C"/>
    <w:rsid w:val="00DA1431"/>
    <w:rsid w:val="00DA2F25"/>
    <w:rsid w:val="00DA3D6F"/>
    <w:rsid w:val="00DA4A29"/>
    <w:rsid w:val="00DA5380"/>
    <w:rsid w:val="00DA62F5"/>
    <w:rsid w:val="00DA7E06"/>
    <w:rsid w:val="00DB0D2D"/>
    <w:rsid w:val="00DB1C13"/>
    <w:rsid w:val="00DB2FAA"/>
    <w:rsid w:val="00DB3B55"/>
    <w:rsid w:val="00DB447D"/>
    <w:rsid w:val="00DB4C77"/>
    <w:rsid w:val="00DB63B8"/>
    <w:rsid w:val="00DB688A"/>
    <w:rsid w:val="00DC160B"/>
    <w:rsid w:val="00DC1A39"/>
    <w:rsid w:val="00DC1A9F"/>
    <w:rsid w:val="00DC1FDC"/>
    <w:rsid w:val="00DC5467"/>
    <w:rsid w:val="00DC5B03"/>
    <w:rsid w:val="00DC5D22"/>
    <w:rsid w:val="00DC6F4F"/>
    <w:rsid w:val="00DC701B"/>
    <w:rsid w:val="00DD0390"/>
    <w:rsid w:val="00DD35D9"/>
    <w:rsid w:val="00DD3EFB"/>
    <w:rsid w:val="00DD43FA"/>
    <w:rsid w:val="00DD526A"/>
    <w:rsid w:val="00DD5892"/>
    <w:rsid w:val="00DD6119"/>
    <w:rsid w:val="00DD7114"/>
    <w:rsid w:val="00DE193D"/>
    <w:rsid w:val="00DE237B"/>
    <w:rsid w:val="00DE2924"/>
    <w:rsid w:val="00DE47D2"/>
    <w:rsid w:val="00DE4B7E"/>
    <w:rsid w:val="00DE6098"/>
    <w:rsid w:val="00DF0696"/>
    <w:rsid w:val="00DF1877"/>
    <w:rsid w:val="00DF1B2D"/>
    <w:rsid w:val="00DF1EF8"/>
    <w:rsid w:val="00DF4128"/>
    <w:rsid w:val="00DF4A73"/>
    <w:rsid w:val="00DF5635"/>
    <w:rsid w:val="00DF575D"/>
    <w:rsid w:val="00DF7BEC"/>
    <w:rsid w:val="00E007FE"/>
    <w:rsid w:val="00E0118F"/>
    <w:rsid w:val="00E035CB"/>
    <w:rsid w:val="00E0389B"/>
    <w:rsid w:val="00E057E3"/>
    <w:rsid w:val="00E06765"/>
    <w:rsid w:val="00E118D2"/>
    <w:rsid w:val="00E11B14"/>
    <w:rsid w:val="00E11BB3"/>
    <w:rsid w:val="00E134FD"/>
    <w:rsid w:val="00E15A50"/>
    <w:rsid w:val="00E15B77"/>
    <w:rsid w:val="00E15BD7"/>
    <w:rsid w:val="00E15E1E"/>
    <w:rsid w:val="00E17DEA"/>
    <w:rsid w:val="00E22DF6"/>
    <w:rsid w:val="00E244BF"/>
    <w:rsid w:val="00E254A8"/>
    <w:rsid w:val="00E257E1"/>
    <w:rsid w:val="00E31496"/>
    <w:rsid w:val="00E317D5"/>
    <w:rsid w:val="00E32D1A"/>
    <w:rsid w:val="00E33B3B"/>
    <w:rsid w:val="00E33FDE"/>
    <w:rsid w:val="00E3425A"/>
    <w:rsid w:val="00E3733C"/>
    <w:rsid w:val="00E37C90"/>
    <w:rsid w:val="00E4093A"/>
    <w:rsid w:val="00E4108F"/>
    <w:rsid w:val="00E41794"/>
    <w:rsid w:val="00E41DC5"/>
    <w:rsid w:val="00E4308C"/>
    <w:rsid w:val="00E457A0"/>
    <w:rsid w:val="00E4669A"/>
    <w:rsid w:val="00E46AD5"/>
    <w:rsid w:val="00E47790"/>
    <w:rsid w:val="00E50294"/>
    <w:rsid w:val="00E60309"/>
    <w:rsid w:val="00E6181D"/>
    <w:rsid w:val="00E63D29"/>
    <w:rsid w:val="00E65C24"/>
    <w:rsid w:val="00E65F5C"/>
    <w:rsid w:val="00E66E0E"/>
    <w:rsid w:val="00E72EAB"/>
    <w:rsid w:val="00E7327D"/>
    <w:rsid w:val="00E73DAC"/>
    <w:rsid w:val="00E76A9E"/>
    <w:rsid w:val="00E76CC4"/>
    <w:rsid w:val="00E77897"/>
    <w:rsid w:val="00E77B41"/>
    <w:rsid w:val="00E80246"/>
    <w:rsid w:val="00E804D6"/>
    <w:rsid w:val="00E87C54"/>
    <w:rsid w:val="00E90C8E"/>
    <w:rsid w:val="00E91807"/>
    <w:rsid w:val="00E92AD7"/>
    <w:rsid w:val="00E93019"/>
    <w:rsid w:val="00E9305E"/>
    <w:rsid w:val="00E95A63"/>
    <w:rsid w:val="00EA02F6"/>
    <w:rsid w:val="00EA1E6D"/>
    <w:rsid w:val="00EA25B2"/>
    <w:rsid w:val="00EA33A6"/>
    <w:rsid w:val="00EA3E2B"/>
    <w:rsid w:val="00EA4FF2"/>
    <w:rsid w:val="00EA7705"/>
    <w:rsid w:val="00EB19B8"/>
    <w:rsid w:val="00EB281C"/>
    <w:rsid w:val="00EB3D97"/>
    <w:rsid w:val="00EB4A10"/>
    <w:rsid w:val="00EB5266"/>
    <w:rsid w:val="00EB58A9"/>
    <w:rsid w:val="00EB5AA2"/>
    <w:rsid w:val="00EB5B69"/>
    <w:rsid w:val="00EB5EF5"/>
    <w:rsid w:val="00EB7AFD"/>
    <w:rsid w:val="00EB7BC7"/>
    <w:rsid w:val="00EC377E"/>
    <w:rsid w:val="00EC5983"/>
    <w:rsid w:val="00EC64AA"/>
    <w:rsid w:val="00ED097C"/>
    <w:rsid w:val="00ED1436"/>
    <w:rsid w:val="00ED15A4"/>
    <w:rsid w:val="00ED2066"/>
    <w:rsid w:val="00ED72D5"/>
    <w:rsid w:val="00EE0753"/>
    <w:rsid w:val="00EE1D54"/>
    <w:rsid w:val="00EE6CE3"/>
    <w:rsid w:val="00EE70D5"/>
    <w:rsid w:val="00EF16B9"/>
    <w:rsid w:val="00EF3228"/>
    <w:rsid w:val="00EF358D"/>
    <w:rsid w:val="00EF538C"/>
    <w:rsid w:val="00EF61A8"/>
    <w:rsid w:val="00EF799A"/>
    <w:rsid w:val="00F00A23"/>
    <w:rsid w:val="00F00CAA"/>
    <w:rsid w:val="00F01564"/>
    <w:rsid w:val="00F07F28"/>
    <w:rsid w:val="00F13E0F"/>
    <w:rsid w:val="00F17C2D"/>
    <w:rsid w:val="00F23169"/>
    <w:rsid w:val="00F26C82"/>
    <w:rsid w:val="00F30AF2"/>
    <w:rsid w:val="00F31C35"/>
    <w:rsid w:val="00F345D8"/>
    <w:rsid w:val="00F35BF4"/>
    <w:rsid w:val="00F36415"/>
    <w:rsid w:val="00F372A8"/>
    <w:rsid w:val="00F37FFD"/>
    <w:rsid w:val="00F40667"/>
    <w:rsid w:val="00F432D0"/>
    <w:rsid w:val="00F44F38"/>
    <w:rsid w:val="00F45D4A"/>
    <w:rsid w:val="00F467E6"/>
    <w:rsid w:val="00F54099"/>
    <w:rsid w:val="00F54253"/>
    <w:rsid w:val="00F5486D"/>
    <w:rsid w:val="00F568BA"/>
    <w:rsid w:val="00F57C18"/>
    <w:rsid w:val="00F60A2C"/>
    <w:rsid w:val="00F64591"/>
    <w:rsid w:val="00F6648A"/>
    <w:rsid w:val="00F66F20"/>
    <w:rsid w:val="00F67944"/>
    <w:rsid w:val="00F70434"/>
    <w:rsid w:val="00F7307F"/>
    <w:rsid w:val="00F744C2"/>
    <w:rsid w:val="00F8077C"/>
    <w:rsid w:val="00F808AC"/>
    <w:rsid w:val="00F8205B"/>
    <w:rsid w:val="00F84844"/>
    <w:rsid w:val="00F860AB"/>
    <w:rsid w:val="00F86814"/>
    <w:rsid w:val="00F91A8E"/>
    <w:rsid w:val="00F91BCE"/>
    <w:rsid w:val="00F91E6C"/>
    <w:rsid w:val="00F92834"/>
    <w:rsid w:val="00F93826"/>
    <w:rsid w:val="00F94B7C"/>
    <w:rsid w:val="00F968F5"/>
    <w:rsid w:val="00FA0F7E"/>
    <w:rsid w:val="00FA1EC6"/>
    <w:rsid w:val="00FA71F9"/>
    <w:rsid w:val="00FA7C44"/>
    <w:rsid w:val="00FB10F4"/>
    <w:rsid w:val="00FB1E95"/>
    <w:rsid w:val="00FB4A27"/>
    <w:rsid w:val="00FB5A22"/>
    <w:rsid w:val="00FB5F67"/>
    <w:rsid w:val="00FB735A"/>
    <w:rsid w:val="00FB75F8"/>
    <w:rsid w:val="00FB7CEE"/>
    <w:rsid w:val="00FC1EB2"/>
    <w:rsid w:val="00FC2B73"/>
    <w:rsid w:val="00FC312A"/>
    <w:rsid w:val="00FC4273"/>
    <w:rsid w:val="00FC4D65"/>
    <w:rsid w:val="00FC5A24"/>
    <w:rsid w:val="00FC602B"/>
    <w:rsid w:val="00FC6268"/>
    <w:rsid w:val="00FD0513"/>
    <w:rsid w:val="00FD0A12"/>
    <w:rsid w:val="00FD1407"/>
    <w:rsid w:val="00FD14EA"/>
    <w:rsid w:val="00FD15DC"/>
    <w:rsid w:val="00FD1659"/>
    <w:rsid w:val="00FD3BE1"/>
    <w:rsid w:val="00FD48C8"/>
    <w:rsid w:val="00FE0449"/>
    <w:rsid w:val="00FE1786"/>
    <w:rsid w:val="00FE3497"/>
    <w:rsid w:val="00FE3906"/>
    <w:rsid w:val="00FE3BF9"/>
    <w:rsid w:val="00FE5049"/>
    <w:rsid w:val="00FE5082"/>
    <w:rsid w:val="00FE7463"/>
    <w:rsid w:val="00FF0099"/>
    <w:rsid w:val="00FF0C15"/>
    <w:rsid w:val="00FF133C"/>
    <w:rsid w:val="00FF1F9C"/>
    <w:rsid w:val="00FF2898"/>
    <w:rsid w:val="00FF30CB"/>
    <w:rsid w:val="00FF487E"/>
    <w:rsid w:val="00FF51B0"/>
    <w:rsid w:val="00FF6740"/>
    <w:rsid w:val="00FF6C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C98885"/>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62AE"/>
    <w:rPr>
      <w:rFonts w:ascii="Times New Roman" w:eastAsia="Times New Roman" w:hAnsi="Times New Roman" w:cs="Times New Roman"/>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EndNoteBibliographyTitle">
    <w:name w:val="EndNote Bibliography Title"/>
    <w:basedOn w:val="Normal"/>
    <w:rsid w:val="00244AC6"/>
    <w:pPr>
      <w:jc w:val="center"/>
    </w:pPr>
    <w:rPr>
      <w:rFonts w:eastAsiaTheme="minorHAnsi"/>
    </w:rPr>
  </w:style>
  <w:style w:type="paragraph" w:customStyle="1" w:styleId="EndNoteBibliography">
    <w:name w:val="EndNote Bibliography"/>
    <w:basedOn w:val="Normal"/>
    <w:rsid w:val="00244AC6"/>
    <w:pPr>
      <w:spacing w:line="480" w:lineRule="auto"/>
    </w:pPr>
    <w:rPr>
      <w:rFonts w:eastAsiaTheme="minorHAnsi"/>
    </w:rPr>
  </w:style>
  <w:style w:type="paragraph" w:styleId="Paragraphedeliste">
    <w:name w:val="List Paragraph"/>
    <w:basedOn w:val="Normal"/>
    <w:uiPriority w:val="34"/>
    <w:qFormat/>
    <w:rsid w:val="00244AC6"/>
    <w:pPr>
      <w:ind w:left="720"/>
      <w:contextualSpacing/>
    </w:pPr>
    <w:rPr>
      <w:rFonts w:asciiTheme="minorHAnsi" w:eastAsiaTheme="minorHAnsi" w:hAnsiTheme="minorHAnsi" w:cstheme="minorBidi"/>
    </w:rPr>
  </w:style>
  <w:style w:type="paragraph" w:customStyle="1" w:styleId="p1">
    <w:name w:val="p1"/>
    <w:basedOn w:val="Normal"/>
    <w:rsid w:val="00BA74C7"/>
    <w:rPr>
      <w:rFonts w:ascii="Helvetica" w:eastAsiaTheme="minorHAnsi" w:hAnsi="Helvetica"/>
      <w:sz w:val="12"/>
      <w:szCs w:val="12"/>
    </w:rPr>
  </w:style>
  <w:style w:type="character" w:styleId="Lienhypertexte">
    <w:name w:val="Hyperlink"/>
    <w:basedOn w:val="Policepardfaut"/>
    <w:uiPriority w:val="99"/>
    <w:unhideWhenUsed/>
    <w:rsid w:val="00924D95"/>
    <w:rPr>
      <w:color w:val="0563C1" w:themeColor="hyperlink"/>
      <w:u w:val="single"/>
    </w:rPr>
  </w:style>
  <w:style w:type="character" w:styleId="Marquedecommentaire">
    <w:name w:val="annotation reference"/>
    <w:basedOn w:val="Policepardfaut"/>
    <w:uiPriority w:val="99"/>
    <w:semiHidden/>
    <w:unhideWhenUsed/>
    <w:rsid w:val="00134C6B"/>
    <w:rPr>
      <w:sz w:val="16"/>
      <w:szCs w:val="16"/>
    </w:rPr>
  </w:style>
  <w:style w:type="paragraph" w:styleId="Commentaire">
    <w:name w:val="annotation text"/>
    <w:basedOn w:val="Normal"/>
    <w:link w:val="CommentaireCar"/>
    <w:uiPriority w:val="99"/>
    <w:unhideWhenUsed/>
    <w:rsid w:val="00134C6B"/>
    <w:rPr>
      <w:rFonts w:asciiTheme="minorHAnsi" w:eastAsiaTheme="minorHAnsi" w:hAnsiTheme="minorHAnsi" w:cstheme="minorBidi"/>
      <w:sz w:val="20"/>
      <w:szCs w:val="20"/>
    </w:rPr>
  </w:style>
  <w:style w:type="character" w:customStyle="1" w:styleId="CommentaireCar">
    <w:name w:val="Commentaire Car"/>
    <w:basedOn w:val="Policepardfaut"/>
    <w:link w:val="Commentaire"/>
    <w:uiPriority w:val="99"/>
    <w:rsid w:val="00134C6B"/>
    <w:rPr>
      <w:sz w:val="20"/>
      <w:szCs w:val="20"/>
    </w:rPr>
  </w:style>
  <w:style w:type="paragraph" w:styleId="Objetducommentaire">
    <w:name w:val="annotation subject"/>
    <w:basedOn w:val="Commentaire"/>
    <w:next w:val="Commentaire"/>
    <w:link w:val="ObjetducommentaireCar"/>
    <w:uiPriority w:val="99"/>
    <w:semiHidden/>
    <w:unhideWhenUsed/>
    <w:rsid w:val="00134C6B"/>
    <w:rPr>
      <w:b/>
      <w:bCs/>
    </w:rPr>
  </w:style>
  <w:style w:type="character" w:customStyle="1" w:styleId="ObjetducommentaireCar">
    <w:name w:val="Objet du commentaire Car"/>
    <w:basedOn w:val="CommentaireCar"/>
    <w:link w:val="Objetducommentaire"/>
    <w:uiPriority w:val="99"/>
    <w:semiHidden/>
    <w:rsid w:val="00134C6B"/>
    <w:rPr>
      <w:b/>
      <w:bCs/>
      <w:sz w:val="20"/>
      <w:szCs w:val="20"/>
    </w:rPr>
  </w:style>
  <w:style w:type="paragraph" w:styleId="Textedebulles">
    <w:name w:val="Balloon Text"/>
    <w:basedOn w:val="Normal"/>
    <w:link w:val="TextedebullesCar"/>
    <w:uiPriority w:val="99"/>
    <w:semiHidden/>
    <w:unhideWhenUsed/>
    <w:rsid w:val="00134C6B"/>
    <w:rPr>
      <w:rFonts w:ascii="Segoe UI" w:eastAsiaTheme="minorHAnsi" w:hAnsi="Segoe UI" w:cs="Segoe UI"/>
      <w:sz w:val="18"/>
      <w:szCs w:val="18"/>
    </w:rPr>
  </w:style>
  <w:style w:type="character" w:customStyle="1" w:styleId="TextedebullesCar">
    <w:name w:val="Texte de bulles Car"/>
    <w:basedOn w:val="Policepardfaut"/>
    <w:link w:val="Textedebulles"/>
    <w:uiPriority w:val="99"/>
    <w:semiHidden/>
    <w:rsid w:val="00134C6B"/>
    <w:rPr>
      <w:rFonts w:ascii="Segoe UI" w:hAnsi="Segoe UI" w:cs="Segoe UI"/>
      <w:sz w:val="18"/>
      <w:szCs w:val="18"/>
    </w:rPr>
  </w:style>
  <w:style w:type="table" w:styleId="Grilledutableau">
    <w:name w:val="Table Grid"/>
    <w:basedOn w:val="TableauNormal"/>
    <w:uiPriority w:val="39"/>
    <w:rsid w:val="001E056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Policepardfaut"/>
    <w:uiPriority w:val="99"/>
    <w:semiHidden/>
    <w:unhideWhenUsed/>
    <w:rsid w:val="00775853"/>
    <w:rPr>
      <w:color w:val="605E5C"/>
      <w:shd w:val="clear" w:color="auto" w:fill="E1DFDD"/>
    </w:rPr>
  </w:style>
  <w:style w:type="paragraph" w:styleId="Rvision">
    <w:name w:val="Revision"/>
    <w:hidden/>
    <w:uiPriority w:val="99"/>
    <w:semiHidden/>
    <w:rsid w:val="00775853"/>
  </w:style>
  <w:style w:type="paragraph" w:styleId="NormalWeb">
    <w:name w:val="Normal (Web)"/>
    <w:basedOn w:val="Normal"/>
    <w:uiPriority w:val="99"/>
    <w:semiHidden/>
    <w:unhideWhenUsed/>
    <w:rsid w:val="001F38A3"/>
    <w:pPr>
      <w:spacing w:before="100" w:beforeAutospacing="1" w:after="100" w:afterAutospacing="1"/>
    </w:pPr>
  </w:style>
  <w:style w:type="character" w:customStyle="1" w:styleId="UnresolvedMention2">
    <w:name w:val="Unresolved Mention2"/>
    <w:basedOn w:val="Policepardfaut"/>
    <w:uiPriority w:val="99"/>
    <w:semiHidden/>
    <w:unhideWhenUsed/>
    <w:rsid w:val="002502DD"/>
    <w:rPr>
      <w:color w:val="605E5C"/>
      <w:shd w:val="clear" w:color="auto" w:fill="E1DFDD"/>
    </w:rPr>
  </w:style>
  <w:style w:type="character" w:customStyle="1" w:styleId="gi">
    <w:name w:val="gi"/>
    <w:basedOn w:val="Policepardfaut"/>
    <w:rsid w:val="004B62AE"/>
  </w:style>
  <w:style w:type="character" w:customStyle="1" w:styleId="go">
    <w:name w:val="go"/>
    <w:basedOn w:val="Policepardfaut"/>
    <w:rsid w:val="004B62AE"/>
  </w:style>
  <w:style w:type="character" w:styleId="Lienhypertextesuivivisit">
    <w:name w:val="FollowedHyperlink"/>
    <w:basedOn w:val="Policepardfaut"/>
    <w:uiPriority w:val="99"/>
    <w:semiHidden/>
    <w:unhideWhenUsed/>
    <w:rsid w:val="00B21537"/>
    <w:rPr>
      <w:color w:val="954F72" w:themeColor="followedHyperlink"/>
      <w:u w:val="single"/>
    </w:rPr>
  </w:style>
  <w:style w:type="character" w:customStyle="1" w:styleId="UnresolvedMention3">
    <w:name w:val="Unresolved Mention3"/>
    <w:basedOn w:val="Policepardfaut"/>
    <w:uiPriority w:val="99"/>
    <w:semiHidden/>
    <w:unhideWhenUsed/>
    <w:rsid w:val="00B21537"/>
    <w:rPr>
      <w:color w:val="605E5C"/>
      <w:shd w:val="clear" w:color="auto" w:fill="E1DFDD"/>
    </w:rPr>
  </w:style>
  <w:style w:type="character" w:customStyle="1" w:styleId="UnresolvedMention4">
    <w:name w:val="Unresolved Mention4"/>
    <w:basedOn w:val="Policepardfaut"/>
    <w:uiPriority w:val="99"/>
    <w:semiHidden/>
    <w:unhideWhenUsed/>
    <w:rsid w:val="00AB06D6"/>
    <w:rPr>
      <w:color w:val="605E5C"/>
      <w:shd w:val="clear" w:color="auto" w:fill="E1DFDD"/>
    </w:rPr>
  </w:style>
  <w:style w:type="character" w:customStyle="1" w:styleId="field-content">
    <w:name w:val="field-content"/>
    <w:basedOn w:val="Policepardfaut"/>
    <w:rsid w:val="00793FB3"/>
  </w:style>
  <w:style w:type="character" w:customStyle="1" w:styleId="UnresolvedMention5">
    <w:name w:val="Unresolved Mention5"/>
    <w:basedOn w:val="Policepardfaut"/>
    <w:uiPriority w:val="99"/>
    <w:semiHidden/>
    <w:unhideWhenUsed/>
    <w:rsid w:val="009D6D3D"/>
    <w:rPr>
      <w:color w:val="605E5C"/>
      <w:shd w:val="clear" w:color="auto" w:fill="E1DFDD"/>
    </w:rPr>
  </w:style>
  <w:style w:type="character" w:customStyle="1" w:styleId="UnresolvedMention6">
    <w:name w:val="Unresolved Mention6"/>
    <w:basedOn w:val="Policepardfaut"/>
    <w:uiPriority w:val="99"/>
    <w:semiHidden/>
    <w:unhideWhenUsed/>
    <w:rsid w:val="00B762F3"/>
    <w:rPr>
      <w:color w:val="605E5C"/>
      <w:shd w:val="clear" w:color="auto" w:fill="E1DFDD"/>
    </w:rPr>
  </w:style>
  <w:style w:type="character" w:styleId="Numrodeligne">
    <w:name w:val="line number"/>
    <w:basedOn w:val="Policepardfaut"/>
    <w:uiPriority w:val="99"/>
    <w:semiHidden/>
    <w:unhideWhenUsed/>
    <w:rsid w:val="000A232E"/>
  </w:style>
  <w:style w:type="paragraph" w:styleId="En-tte">
    <w:name w:val="header"/>
    <w:basedOn w:val="Normal"/>
    <w:link w:val="En-tteCar"/>
    <w:uiPriority w:val="99"/>
    <w:unhideWhenUsed/>
    <w:rsid w:val="00ED15A4"/>
    <w:pPr>
      <w:tabs>
        <w:tab w:val="center" w:pos="4680"/>
        <w:tab w:val="right" w:pos="9360"/>
      </w:tabs>
    </w:pPr>
  </w:style>
  <w:style w:type="character" w:customStyle="1" w:styleId="En-tteCar">
    <w:name w:val="En-tête Car"/>
    <w:basedOn w:val="Policepardfaut"/>
    <w:link w:val="En-tte"/>
    <w:uiPriority w:val="99"/>
    <w:rsid w:val="00ED15A4"/>
    <w:rPr>
      <w:rFonts w:ascii="Times New Roman" w:eastAsia="Times New Roman" w:hAnsi="Times New Roman" w:cs="Times New Roman"/>
    </w:rPr>
  </w:style>
  <w:style w:type="paragraph" w:styleId="Pieddepage">
    <w:name w:val="footer"/>
    <w:basedOn w:val="Normal"/>
    <w:link w:val="PieddepageCar"/>
    <w:uiPriority w:val="99"/>
    <w:unhideWhenUsed/>
    <w:rsid w:val="00ED15A4"/>
    <w:pPr>
      <w:tabs>
        <w:tab w:val="center" w:pos="4680"/>
        <w:tab w:val="right" w:pos="9360"/>
      </w:tabs>
    </w:pPr>
  </w:style>
  <w:style w:type="character" w:customStyle="1" w:styleId="PieddepageCar">
    <w:name w:val="Pied de page Car"/>
    <w:basedOn w:val="Policepardfaut"/>
    <w:link w:val="Pieddepage"/>
    <w:uiPriority w:val="99"/>
    <w:rsid w:val="00ED15A4"/>
    <w:rPr>
      <w:rFonts w:ascii="Times New Roman" w:eastAsia="Times New Roman" w:hAnsi="Times New Roman" w:cs="Times New Roman"/>
    </w:rPr>
  </w:style>
  <w:style w:type="character" w:styleId="Numrodepage">
    <w:name w:val="page number"/>
    <w:basedOn w:val="Policepardfaut"/>
    <w:uiPriority w:val="99"/>
    <w:semiHidden/>
    <w:unhideWhenUsed/>
    <w:rsid w:val="00ED15A4"/>
  </w:style>
  <w:style w:type="character" w:customStyle="1" w:styleId="UnresolvedMention7">
    <w:name w:val="Unresolved Mention7"/>
    <w:basedOn w:val="Policepardfaut"/>
    <w:uiPriority w:val="99"/>
    <w:semiHidden/>
    <w:unhideWhenUsed/>
    <w:rsid w:val="005676AC"/>
    <w:rPr>
      <w:color w:val="605E5C"/>
      <w:shd w:val="clear" w:color="auto" w:fill="E1DFDD"/>
    </w:rPr>
  </w:style>
  <w:style w:type="character" w:styleId="Accentuation">
    <w:name w:val="Emphasis"/>
    <w:basedOn w:val="Policepardfaut"/>
    <w:uiPriority w:val="20"/>
    <w:qFormat/>
    <w:rsid w:val="00177853"/>
    <w:rPr>
      <w:i/>
      <w:iCs/>
    </w:rPr>
  </w:style>
  <w:style w:type="character" w:customStyle="1" w:styleId="UnresolvedMention">
    <w:name w:val="Unresolved Mention"/>
    <w:basedOn w:val="Policepardfaut"/>
    <w:uiPriority w:val="99"/>
    <w:semiHidden/>
    <w:unhideWhenUsed/>
    <w:rsid w:val="00435A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1033">
      <w:bodyDiv w:val="1"/>
      <w:marLeft w:val="0"/>
      <w:marRight w:val="0"/>
      <w:marTop w:val="0"/>
      <w:marBottom w:val="0"/>
      <w:divBdr>
        <w:top w:val="none" w:sz="0" w:space="0" w:color="auto"/>
        <w:left w:val="none" w:sz="0" w:space="0" w:color="auto"/>
        <w:bottom w:val="none" w:sz="0" w:space="0" w:color="auto"/>
        <w:right w:val="none" w:sz="0" w:space="0" w:color="auto"/>
      </w:divBdr>
      <w:divsChild>
        <w:div w:id="117339016">
          <w:marLeft w:val="0"/>
          <w:marRight w:val="0"/>
          <w:marTop w:val="0"/>
          <w:marBottom w:val="0"/>
          <w:divBdr>
            <w:top w:val="none" w:sz="0" w:space="0" w:color="auto"/>
            <w:left w:val="none" w:sz="0" w:space="0" w:color="auto"/>
            <w:bottom w:val="none" w:sz="0" w:space="0" w:color="auto"/>
            <w:right w:val="none" w:sz="0" w:space="0" w:color="auto"/>
          </w:divBdr>
          <w:divsChild>
            <w:div w:id="1511141299">
              <w:marLeft w:val="0"/>
              <w:marRight w:val="0"/>
              <w:marTop w:val="0"/>
              <w:marBottom w:val="0"/>
              <w:divBdr>
                <w:top w:val="none" w:sz="0" w:space="0" w:color="auto"/>
                <w:left w:val="none" w:sz="0" w:space="0" w:color="auto"/>
                <w:bottom w:val="none" w:sz="0" w:space="0" w:color="auto"/>
                <w:right w:val="none" w:sz="0" w:space="0" w:color="auto"/>
              </w:divBdr>
            </w:div>
            <w:div w:id="2129467644">
              <w:marLeft w:val="0"/>
              <w:marRight w:val="0"/>
              <w:marTop w:val="0"/>
              <w:marBottom w:val="0"/>
              <w:divBdr>
                <w:top w:val="none" w:sz="0" w:space="0" w:color="auto"/>
                <w:left w:val="none" w:sz="0" w:space="0" w:color="auto"/>
                <w:bottom w:val="none" w:sz="0" w:space="0" w:color="auto"/>
                <w:right w:val="none" w:sz="0" w:space="0" w:color="auto"/>
              </w:divBdr>
            </w:div>
            <w:div w:id="333532679">
              <w:marLeft w:val="0"/>
              <w:marRight w:val="0"/>
              <w:marTop w:val="0"/>
              <w:marBottom w:val="0"/>
              <w:divBdr>
                <w:top w:val="none" w:sz="0" w:space="0" w:color="auto"/>
                <w:left w:val="none" w:sz="0" w:space="0" w:color="auto"/>
                <w:bottom w:val="none" w:sz="0" w:space="0" w:color="auto"/>
                <w:right w:val="none" w:sz="0" w:space="0" w:color="auto"/>
              </w:divBdr>
            </w:div>
          </w:divsChild>
        </w:div>
        <w:div w:id="2007054747">
          <w:marLeft w:val="0"/>
          <w:marRight w:val="0"/>
          <w:marTop w:val="0"/>
          <w:marBottom w:val="0"/>
          <w:divBdr>
            <w:top w:val="none" w:sz="0" w:space="0" w:color="auto"/>
            <w:left w:val="none" w:sz="0" w:space="0" w:color="auto"/>
            <w:bottom w:val="none" w:sz="0" w:space="0" w:color="auto"/>
            <w:right w:val="none" w:sz="0" w:space="0" w:color="auto"/>
          </w:divBdr>
          <w:divsChild>
            <w:div w:id="1575122379">
              <w:marLeft w:val="0"/>
              <w:marRight w:val="0"/>
              <w:marTop w:val="0"/>
              <w:marBottom w:val="0"/>
              <w:divBdr>
                <w:top w:val="none" w:sz="0" w:space="0" w:color="auto"/>
                <w:left w:val="none" w:sz="0" w:space="0" w:color="auto"/>
                <w:bottom w:val="none" w:sz="0" w:space="0" w:color="auto"/>
                <w:right w:val="none" w:sz="0" w:space="0" w:color="auto"/>
              </w:divBdr>
            </w:div>
            <w:div w:id="569315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78659">
      <w:bodyDiv w:val="1"/>
      <w:marLeft w:val="0"/>
      <w:marRight w:val="0"/>
      <w:marTop w:val="0"/>
      <w:marBottom w:val="0"/>
      <w:divBdr>
        <w:top w:val="none" w:sz="0" w:space="0" w:color="auto"/>
        <w:left w:val="none" w:sz="0" w:space="0" w:color="auto"/>
        <w:bottom w:val="none" w:sz="0" w:space="0" w:color="auto"/>
        <w:right w:val="none" w:sz="0" w:space="0" w:color="auto"/>
      </w:divBdr>
    </w:div>
    <w:div w:id="219244897">
      <w:bodyDiv w:val="1"/>
      <w:marLeft w:val="0"/>
      <w:marRight w:val="0"/>
      <w:marTop w:val="0"/>
      <w:marBottom w:val="0"/>
      <w:divBdr>
        <w:top w:val="none" w:sz="0" w:space="0" w:color="auto"/>
        <w:left w:val="none" w:sz="0" w:space="0" w:color="auto"/>
        <w:bottom w:val="none" w:sz="0" w:space="0" w:color="auto"/>
        <w:right w:val="none" w:sz="0" w:space="0" w:color="auto"/>
      </w:divBdr>
    </w:div>
    <w:div w:id="249974177">
      <w:bodyDiv w:val="1"/>
      <w:marLeft w:val="0"/>
      <w:marRight w:val="0"/>
      <w:marTop w:val="0"/>
      <w:marBottom w:val="0"/>
      <w:divBdr>
        <w:top w:val="none" w:sz="0" w:space="0" w:color="auto"/>
        <w:left w:val="none" w:sz="0" w:space="0" w:color="auto"/>
        <w:bottom w:val="none" w:sz="0" w:space="0" w:color="auto"/>
        <w:right w:val="none" w:sz="0" w:space="0" w:color="auto"/>
      </w:divBdr>
    </w:div>
    <w:div w:id="307976757">
      <w:bodyDiv w:val="1"/>
      <w:marLeft w:val="0"/>
      <w:marRight w:val="0"/>
      <w:marTop w:val="0"/>
      <w:marBottom w:val="0"/>
      <w:divBdr>
        <w:top w:val="none" w:sz="0" w:space="0" w:color="auto"/>
        <w:left w:val="none" w:sz="0" w:space="0" w:color="auto"/>
        <w:bottom w:val="none" w:sz="0" w:space="0" w:color="auto"/>
        <w:right w:val="none" w:sz="0" w:space="0" w:color="auto"/>
      </w:divBdr>
    </w:div>
    <w:div w:id="322587597">
      <w:bodyDiv w:val="1"/>
      <w:marLeft w:val="0"/>
      <w:marRight w:val="0"/>
      <w:marTop w:val="0"/>
      <w:marBottom w:val="0"/>
      <w:divBdr>
        <w:top w:val="none" w:sz="0" w:space="0" w:color="auto"/>
        <w:left w:val="none" w:sz="0" w:space="0" w:color="auto"/>
        <w:bottom w:val="none" w:sz="0" w:space="0" w:color="auto"/>
        <w:right w:val="none" w:sz="0" w:space="0" w:color="auto"/>
      </w:divBdr>
      <w:divsChild>
        <w:div w:id="497118259">
          <w:marLeft w:val="480"/>
          <w:marRight w:val="0"/>
          <w:marTop w:val="0"/>
          <w:marBottom w:val="0"/>
          <w:divBdr>
            <w:top w:val="none" w:sz="0" w:space="0" w:color="auto"/>
            <w:left w:val="none" w:sz="0" w:space="0" w:color="auto"/>
            <w:bottom w:val="none" w:sz="0" w:space="0" w:color="auto"/>
            <w:right w:val="none" w:sz="0" w:space="0" w:color="auto"/>
          </w:divBdr>
          <w:divsChild>
            <w:div w:id="551116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347295">
      <w:bodyDiv w:val="1"/>
      <w:marLeft w:val="0"/>
      <w:marRight w:val="0"/>
      <w:marTop w:val="0"/>
      <w:marBottom w:val="0"/>
      <w:divBdr>
        <w:top w:val="none" w:sz="0" w:space="0" w:color="auto"/>
        <w:left w:val="none" w:sz="0" w:space="0" w:color="auto"/>
        <w:bottom w:val="none" w:sz="0" w:space="0" w:color="auto"/>
        <w:right w:val="none" w:sz="0" w:space="0" w:color="auto"/>
      </w:divBdr>
    </w:div>
    <w:div w:id="409810375">
      <w:bodyDiv w:val="1"/>
      <w:marLeft w:val="0"/>
      <w:marRight w:val="0"/>
      <w:marTop w:val="0"/>
      <w:marBottom w:val="0"/>
      <w:divBdr>
        <w:top w:val="none" w:sz="0" w:space="0" w:color="auto"/>
        <w:left w:val="none" w:sz="0" w:space="0" w:color="auto"/>
        <w:bottom w:val="none" w:sz="0" w:space="0" w:color="auto"/>
        <w:right w:val="none" w:sz="0" w:space="0" w:color="auto"/>
      </w:divBdr>
      <w:divsChild>
        <w:div w:id="1555852703">
          <w:marLeft w:val="480"/>
          <w:marRight w:val="0"/>
          <w:marTop w:val="0"/>
          <w:marBottom w:val="0"/>
          <w:divBdr>
            <w:top w:val="none" w:sz="0" w:space="0" w:color="auto"/>
            <w:left w:val="none" w:sz="0" w:space="0" w:color="auto"/>
            <w:bottom w:val="none" w:sz="0" w:space="0" w:color="auto"/>
            <w:right w:val="none" w:sz="0" w:space="0" w:color="auto"/>
          </w:divBdr>
          <w:divsChild>
            <w:div w:id="171608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998519">
      <w:bodyDiv w:val="1"/>
      <w:marLeft w:val="0"/>
      <w:marRight w:val="0"/>
      <w:marTop w:val="0"/>
      <w:marBottom w:val="0"/>
      <w:divBdr>
        <w:top w:val="none" w:sz="0" w:space="0" w:color="auto"/>
        <w:left w:val="none" w:sz="0" w:space="0" w:color="auto"/>
        <w:bottom w:val="none" w:sz="0" w:space="0" w:color="auto"/>
        <w:right w:val="none" w:sz="0" w:space="0" w:color="auto"/>
      </w:divBdr>
    </w:div>
    <w:div w:id="451360131">
      <w:bodyDiv w:val="1"/>
      <w:marLeft w:val="0"/>
      <w:marRight w:val="0"/>
      <w:marTop w:val="0"/>
      <w:marBottom w:val="0"/>
      <w:divBdr>
        <w:top w:val="none" w:sz="0" w:space="0" w:color="auto"/>
        <w:left w:val="none" w:sz="0" w:space="0" w:color="auto"/>
        <w:bottom w:val="none" w:sz="0" w:space="0" w:color="auto"/>
        <w:right w:val="none" w:sz="0" w:space="0" w:color="auto"/>
      </w:divBdr>
      <w:divsChild>
        <w:div w:id="379090850">
          <w:marLeft w:val="480"/>
          <w:marRight w:val="0"/>
          <w:marTop w:val="0"/>
          <w:marBottom w:val="0"/>
          <w:divBdr>
            <w:top w:val="none" w:sz="0" w:space="0" w:color="auto"/>
            <w:left w:val="none" w:sz="0" w:space="0" w:color="auto"/>
            <w:bottom w:val="none" w:sz="0" w:space="0" w:color="auto"/>
            <w:right w:val="none" w:sz="0" w:space="0" w:color="auto"/>
          </w:divBdr>
          <w:divsChild>
            <w:div w:id="137569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560955">
      <w:bodyDiv w:val="1"/>
      <w:marLeft w:val="0"/>
      <w:marRight w:val="0"/>
      <w:marTop w:val="0"/>
      <w:marBottom w:val="0"/>
      <w:divBdr>
        <w:top w:val="none" w:sz="0" w:space="0" w:color="auto"/>
        <w:left w:val="none" w:sz="0" w:space="0" w:color="auto"/>
        <w:bottom w:val="none" w:sz="0" w:space="0" w:color="auto"/>
        <w:right w:val="none" w:sz="0" w:space="0" w:color="auto"/>
      </w:divBdr>
    </w:div>
    <w:div w:id="463276677">
      <w:bodyDiv w:val="1"/>
      <w:marLeft w:val="0"/>
      <w:marRight w:val="0"/>
      <w:marTop w:val="0"/>
      <w:marBottom w:val="0"/>
      <w:divBdr>
        <w:top w:val="none" w:sz="0" w:space="0" w:color="auto"/>
        <w:left w:val="none" w:sz="0" w:space="0" w:color="auto"/>
        <w:bottom w:val="none" w:sz="0" w:space="0" w:color="auto"/>
        <w:right w:val="none" w:sz="0" w:space="0" w:color="auto"/>
      </w:divBdr>
      <w:divsChild>
        <w:div w:id="858856921">
          <w:marLeft w:val="0"/>
          <w:marRight w:val="0"/>
          <w:marTop w:val="0"/>
          <w:marBottom w:val="0"/>
          <w:divBdr>
            <w:top w:val="none" w:sz="0" w:space="0" w:color="auto"/>
            <w:left w:val="none" w:sz="0" w:space="0" w:color="auto"/>
            <w:bottom w:val="none" w:sz="0" w:space="0" w:color="auto"/>
            <w:right w:val="none" w:sz="0" w:space="0" w:color="auto"/>
          </w:divBdr>
        </w:div>
      </w:divsChild>
    </w:div>
    <w:div w:id="565452467">
      <w:bodyDiv w:val="1"/>
      <w:marLeft w:val="0"/>
      <w:marRight w:val="0"/>
      <w:marTop w:val="0"/>
      <w:marBottom w:val="0"/>
      <w:divBdr>
        <w:top w:val="none" w:sz="0" w:space="0" w:color="auto"/>
        <w:left w:val="none" w:sz="0" w:space="0" w:color="auto"/>
        <w:bottom w:val="none" w:sz="0" w:space="0" w:color="auto"/>
        <w:right w:val="none" w:sz="0" w:space="0" w:color="auto"/>
      </w:divBdr>
    </w:div>
    <w:div w:id="638802829">
      <w:bodyDiv w:val="1"/>
      <w:marLeft w:val="0"/>
      <w:marRight w:val="0"/>
      <w:marTop w:val="0"/>
      <w:marBottom w:val="0"/>
      <w:divBdr>
        <w:top w:val="none" w:sz="0" w:space="0" w:color="auto"/>
        <w:left w:val="none" w:sz="0" w:space="0" w:color="auto"/>
        <w:bottom w:val="none" w:sz="0" w:space="0" w:color="auto"/>
        <w:right w:val="none" w:sz="0" w:space="0" w:color="auto"/>
      </w:divBdr>
      <w:divsChild>
        <w:div w:id="1913808300">
          <w:marLeft w:val="480"/>
          <w:marRight w:val="0"/>
          <w:marTop w:val="0"/>
          <w:marBottom w:val="0"/>
          <w:divBdr>
            <w:top w:val="none" w:sz="0" w:space="0" w:color="auto"/>
            <w:left w:val="none" w:sz="0" w:space="0" w:color="auto"/>
            <w:bottom w:val="none" w:sz="0" w:space="0" w:color="auto"/>
            <w:right w:val="none" w:sz="0" w:space="0" w:color="auto"/>
          </w:divBdr>
          <w:divsChild>
            <w:div w:id="960720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786428">
      <w:bodyDiv w:val="1"/>
      <w:marLeft w:val="0"/>
      <w:marRight w:val="0"/>
      <w:marTop w:val="0"/>
      <w:marBottom w:val="0"/>
      <w:divBdr>
        <w:top w:val="none" w:sz="0" w:space="0" w:color="auto"/>
        <w:left w:val="none" w:sz="0" w:space="0" w:color="auto"/>
        <w:bottom w:val="none" w:sz="0" w:space="0" w:color="auto"/>
        <w:right w:val="none" w:sz="0" w:space="0" w:color="auto"/>
      </w:divBdr>
      <w:divsChild>
        <w:div w:id="884828749">
          <w:marLeft w:val="480"/>
          <w:marRight w:val="0"/>
          <w:marTop w:val="0"/>
          <w:marBottom w:val="0"/>
          <w:divBdr>
            <w:top w:val="none" w:sz="0" w:space="0" w:color="auto"/>
            <w:left w:val="none" w:sz="0" w:space="0" w:color="auto"/>
            <w:bottom w:val="none" w:sz="0" w:space="0" w:color="auto"/>
            <w:right w:val="none" w:sz="0" w:space="0" w:color="auto"/>
          </w:divBdr>
          <w:divsChild>
            <w:div w:id="35766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7533906">
      <w:bodyDiv w:val="1"/>
      <w:marLeft w:val="0"/>
      <w:marRight w:val="0"/>
      <w:marTop w:val="0"/>
      <w:marBottom w:val="0"/>
      <w:divBdr>
        <w:top w:val="none" w:sz="0" w:space="0" w:color="auto"/>
        <w:left w:val="none" w:sz="0" w:space="0" w:color="auto"/>
        <w:bottom w:val="none" w:sz="0" w:space="0" w:color="auto"/>
        <w:right w:val="none" w:sz="0" w:space="0" w:color="auto"/>
      </w:divBdr>
      <w:divsChild>
        <w:div w:id="38747956">
          <w:marLeft w:val="0"/>
          <w:marRight w:val="0"/>
          <w:marTop w:val="0"/>
          <w:marBottom w:val="0"/>
          <w:divBdr>
            <w:top w:val="none" w:sz="0" w:space="0" w:color="auto"/>
            <w:left w:val="none" w:sz="0" w:space="0" w:color="auto"/>
            <w:bottom w:val="none" w:sz="0" w:space="0" w:color="auto"/>
            <w:right w:val="none" w:sz="0" w:space="0" w:color="auto"/>
          </w:divBdr>
        </w:div>
        <w:div w:id="1366833472">
          <w:marLeft w:val="0"/>
          <w:marRight w:val="0"/>
          <w:marTop w:val="0"/>
          <w:marBottom w:val="0"/>
          <w:divBdr>
            <w:top w:val="none" w:sz="0" w:space="0" w:color="auto"/>
            <w:left w:val="none" w:sz="0" w:space="0" w:color="auto"/>
            <w:bottom w:val="none" w:sz="0" w:space="0" w:color="auto"/>
            <w:right w:val="none" w:sz="0" w:space="0" w:color="auto"/>
          </w:divBdr>
        </w:div>
        <w:div w:id="1857382468">
          <w:marLeft w:val="0"/>
          <w:marRight w:val="0"/>
          <w:marTop w:val="0"/>
          <w:marBottom w:val="0"/>
          <w:divBdr>
            <w:top w:val="none" w:sz="0" w:space="0" w:color="auto"/>
            <w:left w:val="none" w:sz="0" w:space="0" w:color="auto"/>
            <w:bottom w:val="none" w:sz="0" w:space="0" w:color="auto"/>
            <w:right w:val="none" w:sz="0" w:space="0" w:color="auto"/>
          </w:divBdr>
        </w:div>
        <w:div w:id="495875295">
          <w:marLeft w:val="0"/>
          <w:marRight w:val="0"/>
          <w:marTop w:val="0"/>
          <w:marBottom w:val="0"/>
          <w:divBdr>
            <w:top w:val="none" w:sz="0" w:space="0" w:color="auto"/>
            <w:left w:val="none" w:sz="0" w:space="0" w:color="auto"/>
            <w:bottom w:val="none" w:sz="0" w:space="0" w:color="auto"/>
            <w:right w:val="none" w:sz="0" w:space="0" w:color="auto"/>
          </w:divBdr>
        </w:div>
      </w:divsChild>
    </w:div>
    <w:div w:id="675570466">
      <w:bodyDiv w:val="1"/>
      <w:marLeft w:val="0"/>
      <w:marRight w:val="0"/>
      <w:marTop w:val="0"/>
      <w:marBottom w:val="0"/>
      <w:divBdr>
        <w:top w:val="none" w:sz="0" w:space="0" w:color="auto"/>
        <w:left w:val="none" w:sz="0" w:space="0" w:color="auto"/>
        <w:bottom w:val="none" w:sz="0" w:space="0" w:color="auto"/>
        <w:right w:val="none" w:sz="0" w:space="0" w:color="auto"/>
      </w:divBdr>
      <w:divsChild>
        <w:div w:id="362443865">
          <w:marLeft w:val="0"/>
          <w:marRight w:val="0"/>
          <w:marTop w:val="0"/>
          <w:marBottom w:val="0"/>
          <w:divBdr>
            <w:top w:val="none" w:sz="0" w:space="0" w:color="auto"/>
            <w:left w:val="none" w:sz="0" w:space="0" w:color="auto"/>
            <w:bottom w:val="none" w:sz="0" w:space="0" w:color="auto"/>
            <w:right w:val="none" w:sz="0" w:space="0" w:color="auto"/>
          </w:divBdr>
          <w:divsChild>
            <w:div w:id="400055383">
              <w:marLeft w:val="0"/>
              <w:marRight w:val="0"/>
              <w:marTop w:val="0"/>
              <w:marBottom w:val="0"/>
              <w:divBdr>
                <w:top w:val="none" w:sz="0" w:space="0" w:color="auto"/>
                <w:left w:val="none" w:sz="0" w:space="0" w:color="auto"/>
                <w:bottom w:val="none" w:sz="0" w:space="0" w:color="auto"/>
                <w:right w:val="none" w:sz="0" w:space="0" w:color="auto"/>
              </w:divBdr>
            </w:div>
            <w:div w:id="1184132217">
              <w:marLeft w:val="0"/>
              <w:marRight w:val="0"/>
              <w:marTop w:val="0"/>
              <w:marBottom w:val="0"/>
              <w:divBdr>
                <w:top w:val="none" w:sz="0" w:space="0" w:color="auto"/>
                <w:left w:val="none" w:sz="0" w:space="0" w:color="auto"/>
                <w:bottom w:val="none" w:sz="0" w:space="0" w:color="auto"/>
                <w:right w:val="none" w:sz="0" w:space="0" w:color="auto"/>
              </w:divBdr>
            </w:div>
          </w:divsChild>
        </w:div>
        <w:div w:id="528490200">
          <w:marLeft w:val="0"/>
          <w:marRight w:val="0"/>
          <w:marTop w:val="0"/>
          <w:marBottom w:val="0"/>
          <w:divBdr>
            <w:top w:val="none" w:sz="0" w:space="0" w:color="auto"/>
            <w:left w:val="none" w:sz="0" w:space="0" w:color="auto"/>
            <w:bottom w:val="none" w:sz="0" w:space="0" w:color="auto"/>
            <w:right w:val="none" w:sz="0" w:space="0" w:color="auto"/>
          </w:divBdr>
          <w:divsChild>
            <w:div w:id="550271032">
              <w:marLeft w:val="0"/>
              <w:marRight w:val="0"/>
              <w:marTop w:val="0"/>
              <w:marBottom w:val="0"/>
              <w:divBdr>
                <w:top w:val="none" w:sz="0" w:space="0" w:color="auto"/>
                <w:left w:val="none" w:sz="0" w:space="0" w:color="auto"/>
                <w:bottom w:val="none" w:sz="0" w:space="0" w:color="auto"/>
                <w:right w:val="none" w:sz="0" w:space="0" w:color="auto"/>
              </w:divBdr>
            </w:div>
            <w:div w:id="623198363">
              <w:marLeft w:val="0"/>
              <w:marRight w:val="0"/>
              <w:marTop w:val="0"/>
              <w:marBottom w:val="0"/>
              <w:divBdr>
                <w:top w:val="none" w:sz="0" w:space="0" w:color="auto"/>
                <w:left w:val="none" w:sz="0" w:space="0" w:color="auto"/>
                <w:bottom w:val="none" w:sz="0" w:space="0" w:color="auto"/>
                <w:right w:val="none" w:sz="0" w:space="0" w:color="auto"/>
              </w:divBdr>
            </w:div>
            <w:div w:id="1691760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808071">
      <w:bodyDiv w:val="1"/>
      <w:marLeft w:val="0"/>
      <w:marRight w:val="0"/>
      <w:marTop w:val="0"/>
      <w:marBottom w:val="0"/>
      <w:divBdr>
        <w:top w:val="none" w:sz="0" w:space="0" w:color="auto"/>
        <w:left w:val="none" w:sz="0" w:space="0" w:color="auto"/>
        <w:bottom w:val="none" w:sz="0" w:space="0" w:color="auto"/>
        <w:right w:val="none" w:sz="0" w:space="0" w:color="auto"/>
      </w:divBdr>
      <w:divsChild>
        <w:div w:id="695690285">
          <w:marLeft w:val="480"/>
          <w:marRight w:val="0"/>
          <w:marTop w:val="0"/>
          <w:marBottom w:val="0"/>
          <w:divBdr>
            <w:top w:val="none" w:sz="0" w:space="0" w:color="auto"/>
            <w:left w:val="none" w:sz="0" w:space="0" w:color="auto"/>
            <w:bottom w:val="none" w:sz="0" w:space="0" w:color="auto"/>
            <w:right w:val="none" w:sz="0" w:space="0" w:color="auto"/>
          </w:divBdr>
          <w:divsChild>
            <w:div w:id="657270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306261">
      <w:bodyDiv w:val="1"/>
      <w:marLeft w:val="0"/>
      <w:marRight w:val="0"/>
      <w:marTop w:val="0"/>
      <w:marBottom w:val="0"/>
      <w:divBdr>
        <w:top w:val="none" w:sz="0" w:space="0" w:color="auto"/>
        <w:left w:val="none" w:sz="0" w:space="0" w:color="auto"/>
        <w:bottom w:val="none" w:sz="0" w:space="0" w:color="auto"/>
        <w:right w:val="none" w:sz="0" w:space="0" w:color="auto"/>
      </w:divBdr>
    </w:div>
    <w:div w:id="894393285">
      <w:bodyDiv w:val="1"/>
      <w:marLeft w:val="0"/>
      <w:marRight w:val="0"/>
      <w:marTop w:val="0"/>
      <w:marBottom w:val="0"/>
      <w:divBdr>
        <w:top w:val="none" w:sz="0" w:space="0" w:color="auto"/>
        <w:left w:val="none" w:sz="0" w:space="0" w:color="auto"/>
        <w:bottom w:val="none" w:sz="0" w:space="0" w:color="auto"/>
        <w:right w:val="none" w:sz="0" w:space="0" w:color="auto"/>
      </w:divBdr>
    </w:div>
    <w:div w:id="963341440">
      <w:bodyDiv w:val="1"/>
      <w:marLeft w:val="0"/>
      <w:marRight w:val="0"/>
      <w:marTop w:val="0"/>
      <w:marBottom w:val="0"/>
      <w:divBdr>
        <w:top w:val="none" w:sz="0" w:space="0" w:color="auto"/>
        <w:left w:val="none" w:sz="0" w:space="0" w:color="auto"/>
        <w:bottom w:val="none" w:sz="0" w:space="0" w:color="auto"/>
        <w:right w:val="none" w:sz="0" w:space="0" w:color="auto"/>
      </w:divBdr>
    </w:div>
    <w:div w:id="1110318231">
      <w:bodyDiv w:val="1"/>
      <w:marLeft w:val="0"/>
      <w:marRight w:val="0"/>
      <w:marTop w:val="0"/>
      <w:marBottom w:val="0"/>
      <w:divBdr>
        <w:top w:val="none" w:sz="0" w:space="0" w:color="auto"/>
        <w:left w:val="none" w:sz="0" w:space="0" w:color="auto"/>
        <w:bottom w:val="none" w:sz="0" w:space="0" w:color="auto"/>
        <w:right w:val="none" w:sz="0" w:space="0" w:color="auto"/>
      </w:divBdr>
    </w:div>
    <w:div w:id="1115908771">
      <w:bodyDiv w:val="1"/>
      <w:marLeft w:val="0"/>
      <w:marRight w:val="0"/>
      <w:marTop w:val="0"/>
      <w:marBottom w:val="0"/>
      <w:divBdr>
        <w:top w:val="none" w:sz="0" w:space="0" w:color="auto"/>
        <w:left w:val="none" w:sz="0" w:space="0" w:color="auto"/>
        <w:bottom w:val="none" w:sz="0" w:space="0" w:color="auto"/>
        <w:right w:val="none" w:sz="0" w:space="0" w:color="auto"/>
      </w:divBdr>
    </w:div>
    <w:div w:id="1191382811">
      <w:bodyDiv w:val="1"/>
      <w:marLeft w:val="0"/>
      <w:marRight w:val="0"/>
      <w:marTop w:val="0"/>
      <w:marBottom w:val="0"/>
      <w:divBdr>
        <w:top w:val="none" w:sz="0" w:space="0" w:color="auto"/>
        <w:left w:val="none" w:sz="0" w:space="0" w:color="auto"/>
        <w:bottom w:val="none" w:sz="0" w:space="0" w:color="auto"/>
        <w:right w:val="none" w:sz="0" w:space="0" w:color="auto"/>
      </w:divBdr>
    </w:div>
    <w:div w:id="1229152919">
      <w:bodyDiv w:val="1"/>
      <w:marLeft w:val="0"/>
      <w:marRight w:val="0"/>
      <w:marTop w:val="0"/>
      <w:marBottom w:val="0"/>
      <w:divBdr>
        <w:top w:val="none" w:sz="0" w:space="0" w:color="auto"/>
        <w:left w:val="none" w:sz="0" w:space="0" w:color="auto"/>
        <w:bottom w:val="none" w:sz="0" w:space="0" w:color="auto"/>
        <w:right w:val="none" w:sz="0" w:space="0" w:color="auto"/>
      </w:divBdr>
    </w:div>
    <w:div w:id="1258634682">
      <w:bodyDiv w:val="1"/>
      <w:marLeft w:val="0"/>
      <w:marRight w:val="0"/>
      <w:marTop w:val="0"/>
      <w:marBottom w:val="0"/>
      <w:divBdr>
        <w:top w:val="none" w:sz="0" w:space="0" w:color="auto"/>
        <w:left w:val="none" w:sz="0" w:space="0" w:color="auto"/>
        <w:bottom w:val="none" w:sz="0" w:space="0" w:color="auto"/>
        <w:right w:val="none" w:sz="0" w:space="0" w:color="auto"/>
      </w:divBdr>
      <w:divsChild>
        <w:div w:id="1277906111">
          <w:marLeft w:val="480"/>
          <w:marRight w:val="0"/>
          <w:marTop w:val="0"/>
          <w:marBottom w:val="0"/>
          <w:divBdr>
            <w:top w:val="none" w:sz="0" w:space="0" w:color="auto"/>
            <w:left w:val="none" w:sz="0" w:space="0" w:color="auto"/>
            <w:bottom w:val="none" w:sz="0" w:space="0" w:color="auto"/>
            <w:right w:val="none" w:sz="0" w:space="0" w:color="auto"/>
          </w:divBdr>
          <w:divsChild>
            <w:div w:id="1069109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260244">
      <w:bodyDiv w:val="1"/>
      <w:marLeft w:val="0"/>
      <w:marRight w:val="0"/>
      <w:marTop w:val="0"/>
      <w:marBottom w:val="0"/>
      <w:divBdr>
        <w:top w:val="none" w:sz="0" w:space="0" w:color="auto"/>
        <w:left w:val="none" w:sz="0" w:space="0" w:color="auto"/>
        <w:bottom w:val="none" w:sz="0" w:space="0" w:color="auto"/>
        <w:right w:val="none" w:sz="0" w:space="0" w:color="auto"/>
      </w:divBdr>
    </w:div>
    <w:div w:id="1332248190">
      <w:bodyDiv w:val="1"/>
      <w:marLeft w:val="0"/>
      <w:marRight w:val="0"/>
      <w:marTop w:val="0"/>
      <w:marBottom w:val="0"/>
      <w:divBdr>
        <w:top w:val="none" w:sz="0" w:space="0" w:color="auto"/>
        <w:left w:val="none" w:sz="0" w:space="0" w:color="auto"/>
        <w:bottom w:val="none" w:sz="0" w:space="0" w:color="auto"/>
        <w:right w:val="none" w:sz="0" w:space="0" w:color="auto"/>
      </w:divBdr>
    </w:div>
    <w:div w:id="1346902243">
      <w:bodyDiv w:val="1"/>
      <w:marLeft w:val="0"/>
      <w:marRight w:val="0"/>
      <w:marTop w:val="0"/>
      <w:marBottom w:val="0"/>
      <w:divBdr>
        <w:top w:val="none" w:sz="0" w:space="0" w:color="auto"/>
        <w:left w:val="none" w:sz="0" w:space="0" w:color="auto"/>
        <w:bottom w:val="none" w:sz="0" w:space="0" w:color="auto"/>
        <w:right w:val="none" w:sz="0" w:space="0" w:color="auto"/>
      </w:divBdr>
    </w:div>
    <w:div w:id="1393309889">
      <w:bodyDiv w:val="1"/>
      <w:marLeft w:val="0"/>
      <w:marRight w:val="0"/>
      <w:marTop w:val="0"/>
      <w:marBottom w:val="0"/>
      <w:divBdr>
        <w:top w:val="none" w:sz="0" w:space="0" w:color="auto"/>
        <w:left w:val="none" w:sz="0" w:space="0" w:color="auto"/>
        <w:bottom w:val="none" w:sz="0" w:space="0" w:color="auto"/>
        <w:right w:val="none" w:sz="0" w:space="0" w:color="auto"/>
      </w:divBdr>
    </w:div>
    <w:div w:id="1443108989">
      <w:bodyDiv w:val="1"/>
      <w:marLeft w:val="0"/>
      <w:marRight w:val="0"/>
      <w:marTop w:val="0"/>
      <w:marBottom w:val="0"/>
      <w:divBdr>
        <w:top w:val="none" w:sz="0" w:space="0" w:color="auto"/>
        <w:left w:val="none" w:sz="0" w:space="0" w:color="auto"/>
        <w:bottom w:val="none" w:sz="0" w:space="0" w:color="auto"/>
        <w:right w:val="none" w:sz="0" w:space="0" w:color="auto"/>
      </w:divBdr>
    </w:div>
    <w:div w:id="1480340976">
      <w:bodyDiv w:val="1"/>
      <w:marLeft w:val="0"/>
      <w:marRight w:val="0"/>
      <w:marTop w:val="0"/>
      <w:marBottom w:val="0"/>
      <w:divBdr>
        <w:top w:val="none" w:sz="0" w:space="0" w:color="auto"/>
        <w:left w:val="none" w:sz="0" w:space="0" w:color="auto"/>
        <w:bottom w:val="none" w:sz="0" w:space="0" w:color="auto"/>
        <w:right w:val="none" w:sz="0" w:space="0" w:color="auto"/>
      </w:divBdr>
    </w:div>
    <w:div w:id="1481580261">
      <w:bodyDiv w:val="1"/>
      <w:marLeft w:val="0"/>
      <w:marRight w:val="0"/>
      <w:marTop w:val="0"/>
      <w:marBottom w:val="0"/>
      <w:divBdr>
        <w:top w:val="none" w:sz="0" w:space="0" w:color="auto"/>
        <w:left w:val="none" w:sz="0" w:space="0" w:color="auto"/>
        <w:bottom w:val="none" w:sz="0" w:space="0" w:color="auto"/>
        <w:right w:val="none" w:sz="0" w:space="0" w:color="auto"/>
      </w:divBdr>
    </w:div>
    <w:div w:id="1490250539">
      <w:bodyDiv w:val="1"/>
      <w:marLeft w:val="0"/>
      <w:marRight w:val="0"/>
      <w:marTop w:val="0"/>
      <w:marBottom w:val="0"/>
      <w:divBdr>
        <w:top w:val="none" w:sz="0" w:space="0" w:color="auto"/>
        <w:left w:val="none" w:sz="0" w:space="0" w:color="auto"/>
        <w:bottom w:val="none" w:sz="0" w:space="0" w:color="auto"/>
        <w:right w:val="none" w:sz="0" w:space="0" w:color="auto"/>
      </w:divBdr>
    </w:div>
    <w:div w:id="1637754122">
      <w:bodyDiv w:val="1"/>
      <w:marLeft w:val="0"/>
      <w:marRight w:val="0"/>
      <w:marTop w:val="0"/>
      <w:marBottom w:val="0"/>
      <w:divBdr>
        <w:top w:val="none" w:sz="0" w:space="0" w:color="auto"/>
        <w:left w:val="none" w:sz="0" w:space="0" w:color="auto"/>
        <w:bottom w:val="none" w:sz="0" w:space="0" w:color="auto"/>
        <w:right w:val="none" w:sz="0" w:space="0" w:color="auto"/>
      </w:divBdr>
    </w:div>
    <w:div w:id="1671249690">
      <w:bodyDiv w:val="1"/>
      <w:marLeft w:val="0"/>
      <w:marRight w:val="0"/>
      <w:marTop w:val="0"/>
      <w:marBottom w:val="0"/>
      <w:divBdr>
        <w:top w:val="none" w:sz="0" w:space="0" w:color="auto"/>
        <w:left w:val="none" w:sz="0" w:space="0" w:color="auto"/>
        <w:bottom w:val="none" w:sz="0" w:space="0" w:color="auto"/>
        <w:right w:val="none" w:sz="0" w:space="0" w:color="auto"/>
      </w:divBdr>
      <w:divsChild>
        <w:div w:id="1483159845">
          <w:marLeft w:val="480"/>
          <w:marRight w:val="0"/>
          <w:marTop w:val="0"/>
          <w:marBottom w:val="0"/>
          <w:divBdr>
            <w:top w:val="none" w:sz="0" w:space="0" w:color="auto"/>
            <w:left w:val="none" w:sz="0" w:space="0" w:color="auto"/>
            <w:bottom w:val="none" w:sz="0" w:space="0" w:color="auto"/>
            <w:right w:val="none" w:sz="0" w:space="0" w:color="auto"/>
          </w:divBdr>
          <w:divsChild>
            <w:div w:id="863402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764289">
      <w:bodyDiv w:val="1"/>
      <w:marLeft w:val="0"/>
      <w:marRight w:val="0"/>
      <w:marTop w:val="0"/>
      <w:marBottom w:val="0"/>
      <w:divBdr>
        <w:top w:val="none" w:sz="0" w:space="0" w:color="auto"/>
        <w:left w:val="none" w:sz="0" w:space="0" w:color="auto"/>
        <w:bottom w:val="none" w:sz="0" w:space="0" w:color="auto"/>
        <w:right w:val="none" w:sz="0" w:space="0" w:color="auto"/>
      </w:divBdr>
    </w:div>
    <w:div w:id="1734042357">
      <w:bodyDiv w:val="1"/>
      <w:marLeft w:val="0"/>
      <w:marRight w:val="0"/>
      <w:marTop w:val="0"/>
      <w:marBottom w:val="0"/>
      <w:divBdr>
        <w:top w:val="none" w:sz="0" w:space="0" w:color="auto"/>
        <w:left w:val="none" w:sz="0" w:space="0" w:color="auto"/>
        <w:bottom w:val="none" w:sz="0" w:space="0" w:color="auto"/>
        <w:right w:val="none" w:sz="0" w:space="0" w:color="auto"/>
      </w:divBdr>
    </w:div>
    <w:div w:id="1822578824">
      <w:bodyDiv w:val="1"/>
      <w:marLeft w:val="0"/>
      <w:marRight w:val="0"/>
      <w:marTop w:val="0"/>
      <w:marBottom w:val="0"/>
      <w:divBdr>
        <w:top w:val="none" w:sz="0" w:space="0" w:color="auto"/>
        <w:left w:val="none" w:sz="0" w:space="0" w:color="auto"/>
        <w:bottom w:val="none" w:sz="0" w:space="0" w:color="auto"/>
        <w:right w:val="none" w:sz="0" w:space="0" w:color="auto"/>
      </w:divBdr>
      <w:divsChild>
        <w:div w:id="1901742972">
          <w:marLeft w:val="480"/>
          <w:marRight w:val="0"/>
          <w:marTop w:val="0"/>
          <w:marBottom w:val="0"/>
          <w:divBdr>
            <w:top w:val="none" w:sz="0" w:space="0" w:color="auto"/>
            <w:left w:val="none" w:sz="0" w:space="0" w:color="auto"/>
            <w:bottom w:val="none" w:sz="0" w:space="0" w:color="auto"/>
            <w:right w:val="none" w:sz="0" w:space="0" w:color="auto"/>
          </w:divBdr>
          <w:divsChild>
            <w:div w:id="40927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956159">
      <w:bodyDiv w:val="1"/>
      <w:marLeft w:val="0"/>
      <w:marRight w:val="0"/>
      <w:marTop w:val="0"/>
      <w:marBottom w:val="0"/>
      <w:divBdr>
        <w:top w:val="none" w:sz="0" w:space="0" w:color="auto"/>
        <w:left w:val="none" w:sz="0" w:space="0" w:color="auto"/>
        <w:bottom w:val="none" w:sz="0" w:space="0" w:color="auto"/>
        <w:right w:val="none" w:sz="0" w:space="0" w:color="auto"/>
      </w:divBdr>
    </w:div>
    <w:div w:id="1891183915">
      <w:bodyDiv w:val="1"/>
      <w:marLeft w:val="0"/>
      <w:marRight w:val="0"/>
      <w:marTop w:val="0"/>
      <w:marBottom w:val="0"/>
      <w:divBdr>
        <w:top w:val="none" w:sz="0" w:space="0" w:color="auto"/>
        <w:left w:val="none" w:sz="0" w:space="0" w:color="auto"/>
        <w:bottom w:val="none" w:sz="0" w:space="0" w:color="auto"/>
        <w:right w:val="none" w:sz="0" w:space="0" w:color="auto"/>
      </w:divBdr>
      <w:divsChild>
        <w:div w:id="241648010">
          <w:marLeft w:val="0"/>
          <w:marRight w:val="0"/>
          <w:marTop w:val="0"/>
          <w:marBottom w:val="0"/>
          <w:divBdr>
            <w:top w:val="none" w:sz="0" w:space="0" w:color="auto"/>
            <w:left w:val="none" w:sz="0" w:space="0" w:color="auto"/>
            <w:bottom w:val="none" w:sz="0" w:space="0" w:color="auto"/>
            <w:right w:val="none" w:sz="0" w:space="0" w:color="auto"/>
          </w:divBdr>
        </w:div>
        <w:div w:id="1982732028">
          <w:marLeft w:val="0"/>
          <w:marRight w:val="0"/>
          <w:marTop w:val="0"/>
          <w:marBottom w:val="0"/>
          <w:divBdr>
            <w:top w:val="none" w:sz="0" w:space="0" w:color="auto"/>
            <w:left w:val="none" w:sz="0" w:space="0" w:color="auto"/>
            <w:bottom w:val="none" w:sz="0" w:space="0" w:color="auto"/>
            <w:right w:val="none" w:sz="0" w:space="0" w:color="auto"/>
          </w:divBdr>
        </w:div>
        <w:div w:id="1609847901">
          <w:marLeft w:val="0"/>
          <w:marRight w:val="0"/>
          <w:marTop w:val="0"/>
          <w:marBottom w:val="0"/>
          <w:divBdr>
            <w:top w:val="none" w:sz="0" w:space="0" w:color="auto"/>
            <w:left w:val="none" w:sz="0" w:space="0" w:color="auto"/>
            <w:bottom w:val="none" w:sz="0" w:space="0" w:color="auto"/>
            <w:right w:val="none" w:sz="0" w:space="0" w:color="auto"/>
          </w:divBdr>
        </w:div>
        <w:div w:id="112482725">
          <w:marLeft w:val="0"/>
          <w:marRight w:val="0"/>
          <w:marTop w:val="0"/>
          <w:marBottom w:val="0"/>
          <w:divBdr>
            <w:top w:val="none" w:sz="0" w:space="0" w:color="auto"/>
            <w:left w:val="none" w:sz="0" w:space="0" w:color="auto"/>
            <w:bottom w:val="none" w:sz="0" w:space="0" w:color="auto"/>
            <w:right w:val="none" w:sz="0" w:space="0" w:color="auto"/>
          </w:divBdr>
        </w:div>
        <w:div w:id="924067839">
          <w:marLeft w:val="0"/>
          <w:marRight w:val="0"/>
          <w:marTop w:val="0"/>
          <w:marBottom w:val="0"/>
          <w:divBdr>
            <w:top w:val="none" w:sz="0" w:space="0" w:color="auto"/>
            <w:left w:val="none" w:sz="0" w:space="0" w:color="auto"/>
            <w:bottom w:val="none" w:sz="0" w:space="0" w:color="auto"/>
            <w:right w:val="none" w:sz="0" w:space="0" w:color="auto"/>
          </w:divBdr>
        </w:div>
      </w:divsChild>
    </w:div>
    <w:div w:id="1901556623">
      <w:bodyDiv w:val="1"/>
      <w:marLeft w:val="0"/>
      <w:marRight w:val="0"/>
      <w:marTop w:val="0"/>
      <w:marBottom w:val="0"/>
      <w:divBdr>
        <w:top w:val="none" w:sz="0" w:space="0" w:color="auto"/>
        <w:left w:val="none" w:sz="0" w:space="0" w:color="auto"/>
        <w:bottom w:val="none" w:sz="0" w:space="0" w:color="auto"/>
        <w:right w:val="none" w:sz="0" w:space="0" w:color="auto"/>
      </w:divBdr>
    </w:div>
    <w:div w:id="1919561201">
      <w:bodyDiv w:val="1"/>
      <w:marLeft w:val="0"/>
      <w:marRight w:val="0"/>
      <w:marTop w:val="0"/>
      <w:marBottom w:val="0"/>
      <w:divBdr>
        <w:top w:val="none" w:sz="0" w:space="0" w:color="auto"/>
        <w:left w:val="none" w:sz="0" w:space="0" w:color="auto"/>
        <w:bottom w:val="none" w:sz="0" w:space="0" w:color="auto"/>
        <w:right w:val="none" w:sz="0" w:space="0" w:color="auto"/>
      </w:divBdr>
    </w:div>
    <w:div w:id="1970671107">
      <w:bodyDiv w:val="1"/>
      <w:marLeft w:val="0"/>
      <w:marRight w:val="0"/>
      <w:marTop w:val="0"/>
      <w:marBottom w:val="0"/>
      <w:divBdr>
        <w:top w:val="none" w:sz="0" w:space="0" w:color="auto"/>
        <w:left w:val="none" w:sz="0" w:space="0" w:color="auto"/>
        <w:bottom w:val="none" w:sz="0" w:space="0" w:color="auto"/>
        <w:right w:val="none" w:sz="0" w:space="0" w:color="auto"/>
      </w:divBdr>
      <w:divsChild>
        <w:div w:id="1384908360">
          <w:marLeft w:val="480"/>
          <w:marRight w:val="0"/>
          <w:marTop w:val="0"/>
          <w:marBottom w:val="0"/>
          <w:divBdr>
            <w:top w:val="none" w:sz="0" w:space="0" w:color="auto"/>
            <w:left w:val="none" w:sz="0" w:space="0" w:color="auto"/>
            <w:bottom w:val="none" w:sz="0" w:space="0" w:color="auto"/>
            <w:right w:val="none" w:sz="0" w:space="0" w:color="auto"/>
          </w:divBdr>
          <w:divsChild>
            <w:div w:id="70930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064324">
      <w:bodyDiv w:val="1"/>
      <w:marLeft w:val="0"/>
      <w:marRight w:val="0"/>
      <w:marTop w:val="0"/>
      <w:marBottom w:val="0"/>
      <w:divBdr>
        <w:top w:val="none" w:sz="0" w:space="0" w:color="auto"/>
        <w:left w:val="none" w:sz="0" w:space="0" w:color="auto"/>
        <w:bottom w:val="none" w:sz="0" w:space="0" w:color="auto"/>
        <w:right w:val="none" w:sz="0" w:space="0" w:color="auto"/>
      </w:divBdr>
    </w:div>
    <w:div w:id="2073842327">
      <w:bodyDiv w:val="1"/>
      <w:marLeft w:val="0"/>
      <w:marRight w:val="0"/>
      <w:marTop w:val="0"/>
      <w:marBottom w:val="0"/>
      <w:divBdr>
        <w:top w:val="none" w:sz="0" w:space="0" w:color="auto"/>
        <w:left w:val="none" w:sz="0" w:space="0" w:color="auto"/>
        <w:bottom w:val="none" w:sz="0" w:space="0" w:color="auto"/>
        <w:right w:val="none" w:sz="0" w:space="0" w:color="auto"/>
      </w:divBdr>
      <w:divsChild>
        <w:div w:id="1825395227">
          <w:marLeft w:val="480"/>
          <w:marRight w:val="0"/>
          <w:marTop w:val="0"/>
          <w:marBottom w:val="0"/>
          <w:divBdr>
            <w:top w:val="none" w:sz="0" w:space="0" w:color="auto"/>
            <w:left w:val="none" w:sz="0" w:space="0" w:color="auto"/>
            <w:bottom w:val="none" w:sz="0" w:space="0" w:color="auto"/>
            <w:right w:val="none" w:sz="0" w:space="0" w:color="auto"/>
          </w:divBdr>
          <w:divsChild>
            <w:div w:id="83260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Users/juliandupuis/Documents/Geib_Lab/Metrosideros_phylogeny/submission2_PSE2/www.pnas.org/cgi/doi/10.1073/pnas.0905845106" TargetMode="External"/><Relationship Id="rId13" Type="http://schemas.openxmlformats.org/officeDocument/2006/relationships/hyperlink" Target="http://botany.si.edu/pacificislandbiodiversity/hawaiianflora/index.ht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nkscapeorg"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reebioedacuk/software/figtree"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wwwR-projector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jstor.org/stable/2410325"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6B696E-E990-4A03-A175-A4B1FC13AE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23624</Words>
  <Characters>129938</Characters>
  <Application>Microsoft Office Word</Application>
  <DocSecurity>0</DocSecurity>
  <Lines>1082</Lines>
  <Paragraphs>30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53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9-04-09T14:49:00Z</cp:lastPrinted>
  <dcterms:created xsi:type="dcterms:W3CDTF">2019-08-30T16:41:00Z</dcterms:created>
  <dcterms:modified xsi:type="dcterms:W3CDTF">2022-04-19T13:37:00Z</dcterms:modified>
</cp:coreProperties>
</file>